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B56EDF" w14:textId="71D026A1" w:rsidR="00167F51" w:rsidRPr="00877160" w:rsidRDefault="00402D75" w:rsidP="006D3B81">
      <w:pPr>
        <w:pStyle w:val="Title2"/>
        <w:rPr>
          <w:rFonts w:ascii="Helvetica" w:hAnsi="Helvetica" w:cstheme="minorHAnsi"/>
          <w:noProof/>
          <w:sz w:val="22"/>
          <w:szCs w:val="22"/>
          <w:lang w:val="en-GB"/>
        </w:rPr>
      </w:pPr>
      <w:r w:rsidRPr="00877160">
        <w:rPr>
          <w:rFonts w:ascii="Helvetica" w:hAnsi="Helvetica" w:cstheme="minorHAnsi"/>
          <w:noProof/>
          <w:sz w:val="22"/>
          <w:szCs w:val="22"/>
          <w:lang w:val="en-GB"/>
        </w:rPr>
        <w:t xml:space="preserve">   </w:t>
      </w:r>
      <w:r w:rsidR="00070049" w:rsidRPr="00877160">
        <w:rPr>
          <w:rFonts w:ascii="Helvetica" w:hAnsi="Helvetica" w:cstheme="minorHAnsi"/>
          <w:noProof/>
          <w:sz w:val="22"/>
          <w:szCs w:val="22"/>
          <w:lang w:val="en-GB"/>
        </w:rPr>
        <w:t xml:space="preserve">                   </w:t>
      </w:r>
    </w:p>
    <w:p w14:paraId="096B37C8" w14:textId="77777777" w:rsidR="00167F51" w:rsidRPr="00877160" w:rsidRDefault="00167F51" w:rsidP="006D3B81">
      <w:pPr>
        <w:pStyle w:val="Title2"/>
        <w:rPr>
          <w:rFonts w:ascii="Helvetica" w:hAnsi="Helvetica" w:cstheme="minorHAnsi"/>
          <w:noProof/>
          <w:sz w:val="22"/>
          <w:szCs w:val="22"/>
          <w:lang w:val="en-GB"/>
        </w:rPr>
      </w:pPr>
    </w:p>
    <w:p w14:paraId="7147B42B" w14:textId="77777777" w:rsidR="00167F51" w:rsidRPr="00877160" w:rsidRDefault="00167F51" w:rsidP="006D3B81">
      <w:pPr>
        <w:pStyle w:val="Title2"/>
        <w:rPr>
          <w:rFonts w:ascii="Helvetica" w:hAnsi="Helvetica" w:cstheme="minorHAnsi"/>
          <w:noProof/>
          <w:sz w:val="22"/>
          <w:szCs w:val="22"/>
          <w:lang w:val="en-GB"/>
        </w:rPr>
      </w:pPr>
    </w:p>
    <w:p w14:paraId="66D7BE85" w14:textId="2914C94C" w:rsidR="00167F51" w:rsidRPr="00877160" w:rsidRDefault="00D42633" w:rsidP="00167F51">
      <w:pPr>
        <w:pStyle w:val="Title2"/>
        <w:rPr>
          <w:rFonts w:ascii="Helvetica" w:hAnsi="Helvetica" w:cstheme="minorHAnsi"/>
          <w:noProof/>
          <w:sz w:val="22"/>
          <w:szCs w:val="22"/>
          <w:lang w:val="en-GB"/>
        </w:rPr>
      </w:pPr>
      <w:r w:rsidRPr="00877160">
        <w:rPr>
          <w:rFonts w:ascii="Helvetica" w:hAnsi="Helvetica" w:cstheme="minorHAnsi"/>
          <w:i/>
          <w:iCs/>
          <w:noProof/>
          <w:sz w:val="22"/>
          <w:szCs w:val="22"/>
          <w:lang w:val="en-GB"/>
        </w:rPr>
        <w:t>PySilSub</w:t>
      </w:r>
      <w:r w:rsidR="00070049" w:rsidRPr="00877160">
        <w:rPr>
          <w:rFonts w:ascii="Helvetica" w:hAnsi="Helvetica" w:cstheme="minorHAnsi"/>
          <w:noProof/>
          <w:sz w:val="22"/>
          <w:szCs w:val="22"/>
          <w:lang w:val="en-GB"/>
        </w:rPr>
        <w:t xml:space="preserve">: A </w:t>
      </w:r>
      <w:r w:rsidRPr="00877160">
        <w:rPr>
          <w:rFonts w:ascii="Helvetica" w:hAnsi="Helvetica" w:cstheme="minorHAnsi"/>
          <w:noProof/>
          <w:sz w:val="22"/>
          <w:szCs w:val="22"/>
          <w:lang w:val="en-GB"/>
        </w:rPr>
        <w:t xml:space="preserve">Python </w:t>
      </w:r>
      <w:r w:rsidR="00D716A7" w:rsidRPr="00877160">
        <w:rPr>
          <w:rFonts w:ascii="Helvetica" w:hAnsi="Helvetica" w:cstheme="minorHAnsi"/>
          <w:noProof/>
          <w:sz w:val="22"/>
          <w:szCs w:val="22"/>
          <w:lang w:val="en-GB"/>
        </w:rPr>
        <w:t>software for silent substitution</w:t>
      </w:r>
    </w:p>
    <w:p w14:paraId="7DB4D98B" w14:textId="77777777" w:rsidR="00167F51" w:rsidRPr="00877160" w:rsidRDefault="00167F51" w:rsidP="006D3B81">
      <w:pPr>
        <w:pStyle w:val="Title2"/>
        <w:rPr>
          <w:rFonts w:ascii="Helvetica" w:hAnsi="Helvetica" w:cstheme="minorHAnsi"/>
          <w:noProof/>
          <w:sz w:val="22"/>
          <w:szCs w:val="22"/>
          <w:lang w:val="en-GB"/>
        </w:rPr>
      </w:pPr>
    </w:p>
    <w:p w14:paraId="1E0A928C" w14:textId="592B6E3B" w:rsidR="006D3B81" w:rsidRPr="00877160" w:rsidRDefault="00070049" w:rsidP="006D3B81">
      <w:pPr>
        <w:pStyle w:val="Title2"/>
        <w:rPr>
          <w:rFonts w:ascii="Helvetica" w:hAnsi="Helvetica" w:cstheme="minorHAnsi"/>
          <w:noProof/>
          <w:sz w:val="22"/>
          <w:szCs w:val="22"/>
          <w:vertAlign w:val="superscript"/>
          <w:lang w:val="en-GB"/>
        </w:rPr>
      </w:pPr>
      <w:r w:rsidRPr="00877160">
        <w:rPr>
          <w:rFonts w:ascii="Helvetica" w:hAnsi="Helvetica" w:cstheme="minorHAnsi"/>
          <w:noProof/>
          <w:sz w:val="22"/>
          <w:szCs w:val="22"/>
          <w:lang w:val="en-GB"/>
        </w:rPr>
        <w:t>Joel T. Martin</w:t>
      </w:r>
      <w:r w:rsidR="00F0142C" w:rsidRPr="00877160">
        <w:rPr>
          <w:rFonts w:ascii="Helvetica" w:hAnsi="Helvetica" w:cstheme="minorHAnsi"/>
          <w:noProof/>
          <w:sz w:val="22"/>
          <w:szCs w:val="22"/>
          <w:vertAlign w:val="superscript"/>
          <w:lang w:val="en-GB"/>
        </w:rPr>
        <w:t>1</w:t>
      </w:r>
      <w:r w:rsidR="0059162F" w:rsidRPr="00877160">
        <w:rPr>
          <w:rFonts w:ascii="Helvetica" w:hAnsi="Helvetica" w:cstheme="minorHAnsi"/>
          <w:noProof/>
          <w:sz w:val="22"/>
          <w:szCs w:val="22"/>
          <w:lang w:val="en-GB"/>
        </w:rPr>
        <w:t xml:space="preserve">, </w:t>
      </w:r>
      <w:r w:rsidR="00E25C4E" w:rsidRPr="00877160">
        <w:rPr>
          <w:rFonts w:ascii="Helvetica" w:hAnsi="Helvetica" w:cstheme="minorHAnsi"/>
          <w:noProof/>
          <w:sz w:val="22"/>
          <w:szCs w:val="22"/>
          <w:lang w:val="en-GB"/>
        </w:rPr>
        <w:t>Geoff Boynton</w:t>
      </w:r>
      <w:r w:rsidR="00E25C4E" w:rsidRPr="00877160">
        <w:rPr>
          <w:rFonts w:ascii="Helvetica" w:hAnsi="Helvetica" w:cstheme="minorHAnsi"/>
          <w:noProof/>
          <w:sz w:val="22"/>
          <w:szCs w:val="22"/>
          <w:vertAlign w:val="superscript"/>
          <w:lang w:val="en-GB"/>
        </w:rPr>
        <w:t>2</w:t>
      </w:r>
      <w:r w:rsidR="00E25C4E" w:rsidRPr="00877160">
        <w:rPr>
          <w:rFonts w:ascii="Helvetica" w:hAnsi="Helvetica" w:cstheme="minorHAnsi"/>
          <w:noProof/>
          <w:sz w:val="22"/>
          <w:szCs w:val="22"/>
          <w:lang w:val="en-GB"/>
        </w:rPr>
        <w:t>, Daniel Baker</w:t>
      </w:r>
      <w:r w:rsidR="00E25C4E" w:rsidRPr="00877160">
        <w:rPr>
          <w:rFonts w:ascii="Helvetica" w:hAnsi="Helvetica" w:cstheme="minorHAnsi"/>
          <w:noProof/>
          <w:sz w:val="22"/>
          <w:szCs w:val="22"/>
          <w:vertAlign w:val="superscript"/>
          <w:lang w:val="en-GB"/>
        </w:rPr>
        <w:t>1</w:t>
      </w:r>
      <w:r w:rsidR="00E25C4E" w:rsidRPr="00877160">
        <w:rPr>
          <w:rFonts w:ascii="Helvetica" w:hAnsi="Helvetica" w:cstheme="minorHAnsi"/>
          <w:noProof/>
          <w:sz w:val="22"/>
          <w:szCs w:val="22"/>
          <w:lang w:val="en-GB"/>
        </w:rPr>
        <w:t xml:space="preserve"> and Alex Wade</w:t>
      </w:r>
      <w:r w:rsidR="00E25C4E" w:rsidRPr="00877160">
        <w:rPr>
          <w:rFonts w:ascii="Helvetica" w:hAnsi="Helvetica" w:cstheme="minorHAnsi"/>
          <w:noProof/>
          <w:sz w:val="22"/>
          <w:szCs w:val="22"/>
          <w:vertAlign w:val="superscript"/>
          <w:lang w:val="en-GB"/>
        </w:rPr>
        <w:t>1</w:t>
      </w:r>
      <w:r w:rsidR="00E25C4E" w:rsidRPr="00877160">
        <w:rPr>
          <w:rFonts w:ascii="Helvetica" w:hAnsi="Helvetica" w:cstheme="minorHAnsi"/>
          <w:noProof/>
          <w:sz w:val="22"/>
          <w:szCs w:val="22"/>
          <w:lang w:val="en-GB"/>
        </w:rPr>
        <w:t xml:space="preserve">, </w:t>
      </w:r>
      <w:r w:rsidR="005C20F4" w:rsidRPr="00877160">
        <w:rPr>
          <w:rFonts w:ascii="Helvetica" w:hAnsi="Helvetica" w:cstheme="minorHAnsi"/>
          <w:noProof/>
          <w:sz w:val="22"/>
          <w:szCs w:val="22"/>
          <w:lang w:val="en-GB"/>
        </w:rPr>
        <w:t>Manuel Spitschan</w:t>
      </w:r>
      <w:r w:rsidR="00E25C4E" w:rsidRPr="00877160">
        <w:rPr>
          <w:rFonts w:ascii="Helvetica" w:hAnsi="Helvetica" w:cstheme="minorHAnsi"/>
          <w:noProof/>
          <w:sz w:val="22"/>
          <w:szCs w:val="22"/>
          <w:vertAlign w:val="superscript"/>
          <w:lang w:val="en-GB"/>
        </w:rPr>
        <w:t>3</w:t>
      </w:r>
      <w:r w:rsidR="005C20F4" w:rsidRPr="00877160">
        <w:rPr>
          <w:rFonts w:ascii="Helvetica" w:hAnsi="Helvetica" w:cstheme="minorHAnsi"/>
          <w:noProof/>
          <w:sz w:val="22"/>
          <w:szCs w:val="22"/>
          <w:vertAlign w:val="superscript"/>
          <w:lang w:val="en-GB"/>
        </w:rPr>
        <w:t>,</w:t>
      </w:r>
      <w:r w:rsidR="00E25C4E" w:rsidRPr="00877160">
        <w:rPr>
          <w:rFonts w:ascii="Helvetica" w:hAnsi="Helvetica" w:cstheme="minorHAnsi"/>
          <w:noProof/>
          <w:sz w:val="22"/>
          <w:szCs w:val="22"/>
          <w:vertAlign w:val="superscript"/>
          <w:lang w:val="en-GB"/>
        </w:rPr>
        <w:t>4</w:t>
      </w:r>
      <w:r w:rsidR="005C20F4" w:rsidRPr="00877160">
        <w:rPr>
          <w:rFonts w:ascii="Helvetica" w:hAnsi="Helvetica" w:cstheme="minorHAnsi"/>
          <w:noProof/>
          <w:sz w:val="22"/>
          <w:szCs w:val="22"/>
          <w:lang w:val="en-GB"/>
        </w:rPr>
        <w:t xml:space="preserve">, </w:t>
      </w:r>
    </w:p>
    <w:p w14:paraId="16A4D1D0" w14:textId="77777777" w:rsidR="006D3B81" w:rsidRPr="00877160" w:rsidRDefault="006D3B81" w:rsidP="00F0142C">
      <w:pPr>
        <w:pStyle w:val="Title2"/>
        <w:rPr>
          <w:rFonts w:ascii="Helvetica" w:hAnsi="Helvetica" w:cstheme="minorHAnsi"/>
          <w:noProof/>
          <w:sz w:val="22"/>
          <w:szCs w:val="22"/>
          <w:vertAlign w:val="superscript"/>
          <w:lang w:val="en-GB"/>
        </w:rPr>
      </w:pPr>
    </w:p>
    <w:p w14:paraId="4C11E0F1" w14:textId="5F04864A" w:rsidR="00F0142C" w:rsidRPr="00877160" w:rsidRDefault="00070049" w:rsidP="00E25C4E">
      <w:pPr>
        <w:pStyle w:val="Title2"/>
        <w:rPr>
          <w:rFonts w:ascii="Helvetica" w:hAnsi="Helvetica" w:cstheme="minorHAnsi"/>
          <w:sz w:val="22"/>
          <w:szCs w:val="22"/>
        </w:rPr>
      </w:pPr>
      <w:r w:rsidRPr="00877160">
        <w:rPr>
          <w:rFonts w:ascii="Helvetica" w:hAnsi="Helvetica" w:cstheme="minorHAnsi"/>
          <w:sz w:val="22"/>
          <w:szCs w:val="22"/>
          <w:vertAlign w:val="superscript"/>
        </w:rPr>
        <w:t>1</w:t>
      </w:r>
      <w:r w:rsidR="00D42633" w:rsidRPr="00877160">
        <w:rPr>
          <w:rFonts w:ascii="Helvetica" w:hAnsi="Helvetica" w:cstheme="minorHAnsi"/>
          <w:sz w:val="22"/>
          <w:szCs w:val="22"/>
        </w:rPr>
        <w:t>Department of Psychology, The University of York, York, United Kingdom, YO10 5DD</w:t>
      </w:r>
    </w:p>
    <w:p w14:paraId="5CD4328A" w14:textId="3DCE0762" w:rsidR="00E25C4E" w:rsidRPr="00877160" w:rsidRDefault="00E25C4E" w:rsidP="00E25C4E">
      <w:pPr>
        <w:pStyle w:val="NormalWeb"/>
        <w:jc w:val="center"/>
        <w:rPr>
          <w:rFonts w:ascii="Helvetica" w:eastAsia="Times New Roman" w:hAnsi="Helvetica" w:cstheme="minorHAnsi"/>
          <w:kern w:val="0"/>
          <w:sz w:val="22"/>
          <w:szCs w:val="22"/>
          <w:lang w:val="en-GB" w:eastAsia="en-GB"/>
        </w:rPr>
      </w:pPr>
      <w:r w:rsidRPr="00877160">
        <w:rPr>
          <w:rFonts w:ascii="Helvetica" w:hAnsi="Helvetica" w:cstheme="minorHAnsi"/>
          <w:sz w:val="22"/>
          <w:szCs w:val="22"/>
          <w:vertAlign w:val="superscript"/>
        </w:rPr>
        <w:t>2</w:t>
      </w:r>
      <w:r w:rsidRPr="00877160">
        <w:rPr>
          <w:rFonts w:ascii="Helvetica" w:hAnsi="Helvetica" w:cstheme="minorHAnsi"/>
          <w:sz w:val="22"/>
          <w:szCs w:val="22"/>
        </w:rPr>
        <w:t xml:space="preserve">Department of Psychology, University of Washington, </w:t>
      </w:r>
      <w:r w:rsidRPr="00877160">
        <w:rPr>
          <w:rFonts w:ascii="Helvetica" w:eastAsia="Times New Roman" w:hAnsi="Helvetica" w:cstheme="minorHAnsi"/>
          <w:kern w:val="0"/>
          <w:sz w:val="22"/>
          <w:szCs w:val="22"/>
          <w:lang w:val="en-GB" w:eastAsia="en-GB"/>
        </w:rPr>
        <w:t>119A Guthrie Hall Box 351525, Seattle, WA 98195-1525</w:t>
      </w:r>
    </w:p>
    <w:p w14:paraId="23FF9B5F" w14:textId="5296D72B" w:rsidR="005C20F4" w:rsidRPr="00877160" w:rsidRDefault="00E25C4E" w:rsidP="005C20F4">
      <w:pPr>
        <w:ind w:firstLine="0"/>
        <w:jc w:val="center"/>
        <w:rPr>
          <w:rFonts w:ascii="Helvetica" w:hAnsi="Helvetica" w:cstheme="minorHAnsi"/>
          <w:sz w:val="22"/>
          <w:szCs w:val="22"/>
          <w:lang w:val="en-GB"/>
        </w:rPr>
      </w:pPr>
      <w:r w:rsidRPr="00877160">
        <w:rPr>
          <w:rStyle w:val="lrzxr"/>
          <w:rFonts w:ascii="Helvetica" w:hAnsi="Helvetica" w:cstheme="minorHAnsi"/>
          <w:sz w:val="22"/>
          <w:szCs w:val="22"/>
          <w:vertAlign w:val="superscript"/>
        </w:rPr>
        <w:t>3</w:t>
      </w:r>
      <w:r w:rsidR="005C20F4" w:rsidRPr="00877160">
        <w:rPr>
          <w:rStyle w:val="lrzxr"/>
          <w:rFonts w:ascii="Helvetica" w:hAnsi="Helvetica" w:cstheme="minorHAnsi"/>
          <w:sz w:val="22"/>
          <w:szCs w:val="22"/>
        </w:rPr>
        <w:t>Max Planck Institute for Biological Cybernetics, T</w:t>
      </w:r>
      <w:proofErr w:type="spellStart"/>
      <w:r w:rsidR="005C20F4" w:rsidRPr="00877160">
        <w:rPr>
          <w:rFonts w:ascii="Helvetica" w:hAnsi="Helvetica" w:cstheme="minorHAnsi"/>
          <w:sz w:val="22"/>
          <w:szCs w:val="22"/>
          <w:lang w:val="en-GB"/>
        </w:rPr>
        <w:t>übingen</w:t>
      </w:r>
      <w:proofErr w:type="spellEnd"/>
      <w:r w:rsidR="005C20F4" w:rsidRPr="00877160">
        <w:rPr>
          <w:rFonts w:ascii="Helvetica" w:hAnsi="Helvetica" w:cstheme="minorHAnsi"/>
          <w:sz w:val="22"/>
          <w:szCs w:val="22"/>
          <w:lang w:val="en-GB"/>
        </w:rPr>
        <w:t>, Germany</w:t>
      </w:r>
    </w:p>
    <w:p w14:paraId="32146211" w14:textId="77777777" w:rsidR="00E25C4E" w:rsidRPr="00877160" w:rsidRDefault="00E25C4E" w:rsidP="00E25C4E">
      <w:pPr>
        <w:ind w:firstLine="0"/>
        <w:jc w:val="center"/>
        <w:rPr>
          <w:rFonts w:ascii="Helvetica" w:eastAsia="Times New Roman" w:hAnsi="Helvetica" w:cstheme="minorHAnsi"/>
          <w:kern w:val="0"/>
          <w:sz w:val="22"/>
          <w:szCs w:val="22"/>
          <w:lang w:val="en-GB" w:eastAsia="en-GB"/>
        </w:rPr>
      </w:pPr>
      <w:r w:rsidRPr="00877160">
        <w:rPr>
          <w:rFonts w:ascii="Helvetica" w:eastAsia="Times New Roman" w:hAnsi="Helvetica" w:cstheme="minorHAnsi"/>
          <w:kern w:val="0"/>
          <w:sz w:val="22"/>
          <w:szCs w:val="22"/>
          <w:vertAlign w:val="superscript"/>
          <w:lang w:val="en-GB" w:eastAsia="en-GB"/>
        </w:rPr>
        <w:t>4</w:t>
      </w:r>
      <w:r w:rsidR="005C20F4" w:rsidRPr="00877160">
        <w:rPr>
          <w:rFonts w:ascii="Helvetica" w:eastAsia="Times New Roman" w:hAnsi="Helvetica" w:cstheme="minorHAnsi"/>
          <w:kern w:val="0"/>
          <w:sz w:val="22"/>
          <w:szCs w:val="22"/>
          <w:lang w:val="en-GB" w:eastAsia="en-GB"/>
        </w:rPr>
        <w:t>TUM Department of Sport and Health Sciences (TUM SG), Technical University of Munich, Munich, Germany</w:t>
      </w:r>
    </w:p>
    <w:p w14:paraId="40D96142" w14:textId="77777777" w:rsidR="00E25C4E" w:rsidRPr="00877160" w:rsidRDefault="00E25C4E" w:rsidP="00E25C4E">
      <w:pPr>
        <w:ind w:firstLine="0"/>
        <w:jc w:val="center"/>
        <w:rPr>
          <w:rFonts w:ascii="Helvetica" w:eastAsia="Times New Roman" w:hAnsi="Helvetica" w:cstheme="minorHAnsi"/>
          <w:kern w:val="0"/>
          <w:sz w:val="22"/>
          <w:szCs w:val="22"/>
          <w:lang w:val="en-GB" w:eastAsia="en-GB"/>
        </w:rPr>
      </w:pPr>
    </w:p>
    <w:p w14:paraId="16D95A68" w14:textId="77777777" w:rsidR="00E25C4E" w:rsidRPr="00877160" w:rsidRDefault="00E25C4E" w:rsidP="00E25C4E">
      <w:pPr>
        <w:ind w:firstLine="0"/>
        <w:jc w:val="center"/>
        <w:rPr>
          <w:rFonts w:ascii="Helvetica" w:eastAsia="Times New Roman" w:hAnsi="Helvetica" w:cstheme="minorHAnsi"/>
          <w:kern w:val="0"/>
          <w:sz w:val="22"/>
          <w:szCs w:val="22"/>
          <w:lang w:val="en-GB" w:eastAsia="en-GB"/>
        </w:rPr>
      </w:pPr>
    </w:p>
    <w:p w14:paraId="2B876E12" w14:textId="77777777" w:rsidR="00E25C4E" w:rsidRPr="00877160" w:rsidRDefault="00E25C4E" w:rsidP="00E25C4E">
      <w:pPr>
        <w:ind w:firstLine="0"/>
        <w:jc w:val="center"/>
        <w:rPr>
          <w:rFonts w:ascii="Helvetica" w:eastAsia="Times New Roman" w:hAnsi="Helvetica" w:cstheme="minorHAnsi"/>
          <w:kern w:val="0"/>
          <w:sz w:val="22"/>
          <w:szCs w:val="22"/>
          <w:lang w:val="en-GB" w:eastAsia="en-GB"/>
        </w:rPr>
      </w:pPr>
    </w:p>
    <w:p w14:paraId="137EA0D1" w14:textId="2C18D76E" w:rsidR="00E81978" w:rsidRPr="00877160" w:rsidRDefault="00000000" w:rsidP="00E25C4E">
      <w:pPr>
        <w:ind w:firstLine="0"/>
        <w:jc w:val="center"/>
        <w:rPr>
          <w:rFonts w:ascii="Helvetica" w:hAnsi="Helvetica" w:cstheme="minorHAnsi"/>
          <w:noProof/>
          <w:sz w:val="22"/>
          <w:szCs w:val="22"/>
          <w:lang w:val="en-GB"/>
        </w:rPr>
      </w:pPr>
      <w:sdt>
        <w:sdtPr>
          <w:rPr>
            <w:rFonts w:ascii="Helvetica" w:hAnsi="Helvetica" w:cstheme="minorHAnsi"/>
            <w:noProof/>
            <w:sz w:val="22"/>
            <w:szCs w:val="22"/>
            <w:lang w:val="en-GB"/>
          </w:rPr>
          <w:alias w:val="Author Note:"/>
          <w:tag w:val="Author Note:"/>
          <w:id w:val="266668659"/>
          <w:placeholder>
            <w:docPart w:val="3595C5FBC0B84F54B468A84E01EB8840"/>
          </w:placeholder>
          <w:temporary/>
          <w:showingPlcHdr/>
          <w15:appearance w15:val="hidden"/>
        </w:sdtPr>
        <w:sdtContent>
          <w:r w:rsidR="005D3A03" w:rsidRPr="00877160">
            <w:rPr>
              <w:rFonts w:ascii="Helvetica" w:hAnsi="Helvetica" w:cstheme="minorHAnsi"/>
              <w:noProof/>
              <w:sz w:val="22"/>
              <w:szCs w:val="22"/>
              <w:lang w:val="en-GB" w:bidi="en-GB"/>
            </w:rPr>
            <w:t>Author Note</w:t>
          </w:r>
        </w:sdtContent>
      </w:sdt>
    </w:p>
    <w:p w14:paraId="35A48F69" w14:textId="04423B82" w:rsidR="00D42633" w:rsidRPr="00877160" w:rsidRDefault="00070049" w:rsidP="00D42633">
      <w:pPr>
        <w:pStyle w:val="Title2"/>
        <w:rPr>
          <w:rStyle w:val="lrzxr"/>
          <w:rFonts w:ascii="Helvetica" w:hAnsi="Helvetica" w:cstheme="minorHAnsi"/>
          <w:sz w:val="22"/>
          <w:szCs w:val="22"/>
        </w:rPr>
      </w:pPr>
      <w:r w:rsidRPr="00877160">
        <w:rPr>
          <w:rFonts w:ascii="Helvetica" w:hAnsi="Helvetica" w:cstheme="minorHAnsi"/>
          <w:sz w:val="22"/>
          <w:szCs w:val="22"/>
        </w:rPr>
        <w:t xml:space="preserve">Address: Joel T. Martin, </w:t>
      </w:r>
      <w:r w:rsidR="00D42633" w:rsidRPr="00877160">
        <w:rPr>
          <w:rFonts w:ascii="Helvetica" w:hAnsi="Helvetica" w:cstheme="minorHAnsi"/>
          <w:sz w:val="22"/>
          <w:szCs w:val="22"/>
        </w:rPr>
        <w:t>Department of Psychology, The University of York, York, United Kingdom, YO10 5DD</w:t>
      </w:r>
    </w:p>
    <w:p w14:paraId="7BEC1D4E" w14:textId="051E878E" w:rsidR="006D3B81" w:rsidRPr="00877160" w:rsidRDefault="006D3B81" w:rsidP="006D3B81">
      <w:pPr>
        <w:pStyle w:val="Title2"/>
        <w:rPr>
          <w:rFonts w:ascii="Helvetica" w:hAnsi="Helvetica" w:cstheme="minorHAnsi"/>
          <w:sz w:val="22"/>
          <w:szCs w:val="22"/>
        </w:rPr>
      </w:pPr>
    </w:p>
    <w:p w14:paraId="2C2D400F" w14:textId="7598DE3D" w:rsidR="006D3B81" w:rsidRPr="00877160" w:rsidRDefault="00070049" w:rsidP="007F4EA7">
      <w:pPr>
        <w:pStyle w:val="Title2"/>
        <w:rPr>
          <w:rFonts w:ascii="Helvetica" w:hAnsi="Helvetica" w:cstheme="minorHAnsi"/>
          <w:sz w:val="22"/>
          <w:szCs w:val="22"/>
          <w:lang w:val="en-GB"/>
        </w:rPr>
      </w:pPr>
      <w:r w:rsidRPr="00877160">
        <w:rPr>
          <w:rFonts w:ascii="Helvetica" w:hAnsi="Helvetica" w:cstheme="minorHAnsi"/>
          <w:sz w:val="22"/>
          <w:szCs w:val="22"/>
        </w:rPr>
        <w:t xml:space="preserve">Phone: </w:t>
      </w:r>
      <w:r w:rsidR="007F4EA7" w:rsidRPr="00877160">
        <w:rPr>
          <w:rFonts w:ascii="Helvetica" w:hAnsi="Helvetica" w:cstheme="minorHAnsi"/>
          <w:sz w:val="22"/>
          <w:szCs w:val="22"/>
        </w:rPr>
        <w:t>+</w:t>
      </w:r>
      <w:r w:rsidR="00AC31B7" w:rsidRPr="00877160">
        <w:rPr>
          <w:rFonts w:ascii="Helvetica" w:hAnsi="Helvetica" w:cstheme="minorHAnsi"/>
          <w:sz w:val="22"/>
          <w:szCs w:val="22"/>
        </w:rPr>
        <w:t xml:space="preserve">44 (0)1904 323190  </w:t>
      </w:r>
    </w:p>
    <w:p w14:paraId="0100750A" w14:textId="42A44907" w:rsidR="008B76F6" w:rsidRPr="00877160" w:rsidRDefault="00070049" w:rsidP="008B76F6">
      <w:pPr>
        <w:pStyle w:val="Title2"/>
        <w:rPr>
          <w:rFonts w:ascii="Helvetica" w:hAnsi="Helvetica" w:cstheme="minorHAnsi"/>
          <w:sz w:val="22"/>
          <w:szCs w:val="22"/>
        </w:rPr>
      </w:pPr>
      <w:r w:rsidRPr="00877160">
        <w:rPr>
          <w:rFonts w:ascii="Helvetica" w:hAnsi="Helvetica" w:cstheme="minorHAnsi"/>
          <w:sz w:val="22"/>
          <w:szCs w:val="22"/>
        </w:rPr>
        <w:t xml:space="preserve">Email: </w:t>
      </w:r>
      <w:hyperlink r:id="rId9" w:history="1">
        <w:r w:rsidR="008B76F6" w:rsidRPr="00877160">
          <w:rPr>
            <w:rStyle w:val="Hyperlink"/>
            <w:rFonts w:ascii="Helvetica" w:hAnsi="Helvetica" w:cstheme="minorHAnsi"/>
            <w:sz w:val="22"/>
            <w:szCs w:val="22"/>
          </w:rPr>
          <w:t>joel.martin@</w:t>
        </w:r>
      </w:hyperlink>
      <w:r w:rsidR="008B76F6" w:rsidRPr="00877160">
        <w:rPr>
          <w:rFonts w:ascii="Helvetica" w:hAnsi="Helvetica" w:cstheme="minorHAnsi"/>
          <w:sz w:val="22"/>
          <w:szCs w:val="22"/>
        </w:rPr>
        <w:t>york.ac.uk</w:t>
      </w:r>
    </w:p>
    <w:p w14:paraId="02BB5875" w14:textId="5B099698" w:rsidR="00E81978" w:rsidRPr="00877160" w:rsidRDefault="00070049" w:rsidP="006D3B81">
      <w:pPr>
        <w:pStyle w:val="Title2"/>
        <w:rPr>
          <w:rFonts w:ascii="Helvetica" w:hAnsi="Helvetica" w:cstheme="minorHAnsi"/>
          <w:noProof/>
          <w:sz w:val="22"/>
          <w:szCs w:val="22"/>
          <w:lang w:val="en-GB"/>
        </w:rPr>
      </w:pPr>
      <w:r w:rsidRPr="00877160">
        <w:rPr>
          <w:rFonts w:ascii="Helvetica" w:hAnsi="Helvetica" w:cstheme="minorHAnsi"/>
          <w:sz w:val="22"/>
          <w:szCs w:val="22"/>
        </w:rPr>
        <w:t xml:space="preserve">The research was </w:t>
      </w:r>
      <w:r w:rsidR="00F6045E" w:rsidRPr="00877160">
        <w:rPr>
          <w:rFonts w:ascii="Helvetica" w:hAnsi="Helvetica" w:cstheme="minorHAnsi"/>
          <w:sz w:val="22"/>
          <w:szCs w:val="22"/>
        </w:rPr>
        <w:t>supported by funding from the</w:t>
      </w:r>
      <w:r w:rsidR="00AC31B7" w:rsidRPr="00877160">
        <w:rPr>
          <w:rFonts w:ascii="Helvetica" w:hAnsi="Helvetica" w:cstheme="minorHAnsi"/>
          <w:sz w:val="22"/>
          <w:szCs w:val="22"/>
        </w:rPr>
        <w:t xml:space="preserve"> Biotechnology and Biological Sciences Research Council</w:t>
      </w:r>
      <w:r w:rsidR="00F6045E" w:rsidRPr="00877160">
        <w:rPr>
          <w:rFonts w:ascii="Helvetica" w:hAnsi="Helvetica" w:cstheme="minorHAnsi"/>
          <w:sz w:val="22"/>
          <w:szCs w:val="22"/>
        </w:rPr>
        <w:t xml:space="preserve"> </w:t>
      </w:r>
      <w:r w:rsidR="00AC31B7" w:rsidRPr="00877160">
        <w:rPr>
          <w:rFonts w:ascii="Helvetica" w:hAnsi="Helvetica" w:cstheme="minorHAnsi"/>
          <w:sz w:val="22"/>
          <w:szCs w:val="22"/>
        </w:rPr>
        <w:t xml:space="preserve">(BBSRC: BB/V007580/1), the </w:t>
      </w:r>
      <w:r w:rsidR="00F6045E" w:rsidRPr="00877160">
        <w:rPr>
          <w:rFonts w:ascii="Helvetica" w:hAnsi="Helvetica" w:cstheme="minorHAnsi"/>
          <w:sz w:val="22"/>
          <w:szCs w:val="22"/>
        </w:rPr>
        <w:t>Engineering and Physical Sciences Research Council (EPSRC: EP/S021507/1)</w:t>
      </w:r>
      <w:r w:rsidR="00D5522A" w:rsidRPr="00877160">
        <w:rPr>
          <w:rFonts w:ascii="Helvetica" w:hAnsi="Helvetica" w:cstheme="minorHAnsi"/>
          <w:sz w:val="22"/>
          <w:szCs w:val="22"/>
        </w:rPr>
        <w:t>,</w:t>
      </w:r>
      <w:r w:rsidR="00F6045E" w:rsidRPr="00877160">
        <w:rPr>
          <w:rFonts w:ascii="Helvetica" w:hAnsi="Helvetica" w:cstheme="minorHAnsi"/>
          <w:sz w:val="22"/>
          <w:szCs w:val="22"/>
        </w:rPr>
        <w:t xml:space="preserve"> the Welcome Trust (204686/Z/16/Z)</w:t>
      </w:r>
      <w:r w:rsidR="00553C5A" w:rsidRPr="00877160">
        <w:rPr>
          <w:rFonts w:ascii="Helvetica" w:hAnsi="Helvetica" w:cstheme="minorHAnsi"/>
          <w:sz w:val="22"/>
          <w:szCs w:val="22"/>
        </w:rPr>
        <w:t xml:space="preserve"> and </w:t>
      </w:r>
      <w:r w:rsidR="00D5522A" w:rsidRPr="00877160">
        <w:rPr>
          <w:rFonts w:ascii="Helvetica" w:hAnsi="Helvetica" w:cstheme="minorHAnsi"/>
          <w:sz w:val="22"/>
          <w:szCs w:val="22"/>
        </w:rPr>
        <w:t>John Fell OUP Research Fund, University of Oxford (0005460)</w:t>
      </w:r>
      <w:r w:rsidR="00E77127" w:rsidRPr="00877160">
        <w:rPr>
          <w:rFonts w:ascii="Helvetica" w:hAnsi="Helvetica" w:cstheme="minorHAnsi"/>
          <w:sz w:val="22"/>
          <w:szCs w:val="22"/>
        </w:rPr>
        <w:t>.</w:t>
      </w:r>
    </w:p>
    <w:sdt>
      <w:sdtPr>
        <w:rPr>
          <w:rFonts w:ascii="Helvetica" w:hAnsi="Helvetica" w:cstheme="minorHAnsi"/>
          <w:noProof/>
          <w:sz w:val="22"/>
          <w:szCs w:val="22"/>
          <w:lang w:val="en-GB"/>
        </w:rPr>
        <w:alias w:val="Abstract:"/>
        <w:tag w:val="Abstract:"/>
        <w:id w:val="202146031"/>
        <w:placeholder>
          <w:docPart w:val="7B5192E5C3974D609E2D0C368CA64E69"/>
        </w:placeholder>
        <w:temporary/>
        <w15:appearance w15:val="hidden"/>
      </w:sdtPr>
      <w:sdtContent>
        <w:commentRangeStart w:id="4" w:displacedByCustomXml="prev"/>
        <w:p w14:paraId="683D40B7" w14:textId="77777777" w:rsidR="00E81978" w:rsidRPr="00877160" w:rsidRDefault="00070049">
          <w:pPr>
            <w:pStyle w:val="SectionTitle"/>
            <w:rPr>
              <w:rFonts w:ascii="Helvetica" w:hAnsi="Helvetica" w:cstheme="minorHAnsi"/>
              <w:noProof/>
              <w:sz w:val="22"/>
              <w:szCs w:val="22"/>
              <w:lang w:val="en-GB"/>
            </w:rPr>
          </w:pPr>
          <w:r w:rsidRPr="00877160">
            <w:rPr>
              <w:rFonts w:ascii="Helvetica" w:hAnsi="Helvetica" w:cstheme="minorHAnsi"/>
              <w:noProof/>
              <w:sz w:val="22"/>
              <w:szCs w:val="22"/>
              <w:lang w:val="en-GB" w:bidi="en-GB"/>
            </w:rPr>
            <w:t>Abstract</w:t>
          </w:r>
          <w:commentRangeEnd w:id="4"/>
          <w:r w:rsidR="003C20C2" w:rsidRPr="00877160">
            <w:rPr>
              <w:rStyle w:val="CommentReference"/>
              <w:rFonts w:ascii="Helvetica" w:eastAsiaTheme="minorEastAsia" w:hAnsi="Helvetica" w:cstheme="minorBidi"/>
              <w:szCs w:val="22"/>
            </w:rPr>
            <w:commentReference w:id="4"/>
          </w:r>
        </w:p>
      </w:sdtContent>
    </w:sdt>
    <w:p w14:paraId="28330263" w14:textId="77777777" w:rsidR="00562AA2" w:rsidRPr="00877160" w:rsidRDefault="00562AA2">
      <w:pPr>
        <w:rPr>
          <w:rFonts w:ascii="Helvetica" w:hAnsi="Helvetica" w:cstheme="minorHAnsi"/>
          <w:noProof/>
          <w:kern w:val="0"/>
          <w:sz w:val="22"/>
          <w:szCs w:val="22"/>
          <w:lang w:val="en-GB"/>
        </w:rPr>
      </w:pPr>
      <w:r w:rsidRPr="00877160">
        <w:rPr>
          <w:rFonts w:ascii="Helvetica" w:hAnsi="Helvetica" w:cstheme="minorHAnsi"/>
          <w:noProof/>
          <w:kern w:val="0"/>
          <w:sz w:val="22"/>
          <w:szCs w:val="22"/>
          <w:lang w:val="en-GB"/>
        </w:rPr>
        <w:t xml:space="preserve">A normal human retina contains several classes of photosensitive cell—rods for low-light vision, three types of cones for daylight vision, and the intrinsically photosensitive retinal ganglion cells (ipRGCs) expressing melanopsin for controlling non-image-forming functions (e.g., pupil size, circadian rhythms). The spectral sensitivities of the photoreceptors overlap significantly, meaning most lights will stimulate all photoreceptors, but to varying degrees. The method of silent substitution provides a principled basis for stimulating individual photoreceptor classes selectively, which is useful in research and clinical settings. The main hardware requirement for silent substitution is a spectrally calibrated light stimulation system with at least as many primaries as there are photoreceptors under consideration. Device settings that will produce lights to selectively stimulate the photoreceptor(s) of interest can be found using a variety of analytic and algorithmic approaches. Here we present </w:t>
      </w:r>
      <w:r w:rsidRPr="00877160">
        <w:rPr>
          <w:rFonts w:ascii="Helvetica" w:hAnsi="Helvetica" w:cstheme="minorHAnsi"/>
          <w:i/>
          <w:iCs/>
          <w:noProof/>
          <w:kern w:val="0"/>
          <w:sz w:val="22"/>
          <w:szCs w:val="22"/>
          <w:lang w:val="en-GB"/>
        </w:rPr>
        <w:t>PySilSub</w:t>
      </w:r>
      <w:r w:rsidRPr="00877160">
        <w:rPr>
          <w:rFonts w:ascii="Helvetica" w:hAnsi="Helvetica" w:cstheme="minorHAnsi"/>
          <w:noProof/>
          <w:kern w:val="0"/>
          <w:sz w:val="22"/>
          <w:szCs w:val="22"/>
          <w:lang w:val="en-GB"/>
        </w:rPr>
        <w:t xml:space="preserve">, a novel Python package for silent substitution featuring object-oriented support for individual colorimetric observer models, multi-primary stimulation devices, and solving silent substitution problems with linear algebra and constrained numerical optimisation. The software is registered with the Python Package Index and includes example data sets from various multi-primary systems. We hope that </w:t>
      </w:r>
      <w:r w:rsidRPr="00877160">
        <w:rPr>
          <w:rFonts w:ascii="Helvetica" w:hAnsi="Helvetica" w:cstheme="minorHAnsi"/>
          <w:i/>
          <w:iCs/>
          <w:noProof/>
          <w:kern w:val="0"/>
          <w:sz w:val="22"/>
          <w:szCs w:val="22"/>
          <w:lang w:val="en-GB"/>
        </w:rPr>
        <w:t>PySilSub</w:t>
      </w:r>
      <w:r w:rsidRPr="00877160">
        <w:rPr>
          <w:rFonts w:ascii="Helvetica" w:hAnsi="Helvetica" w:cstheme="minorHAnsi"/>
          <w:noProof/>
          <w:kern w:val="0"/>
          <w:sz w:val="22"/>
          <w:szCs w:val="22"/>
          <w:lang w:val="en-GB"/>
        </w:rPr>
        <w:t xml:space="preserve"> will further encourage the application of silent substitution in research and clinical settings.</w:t>
      </w:r>
    </w:p>
    <w:p w14:paraId="474A145D" w14:textId="259D8CE5" w:rsidR="00E81978" w:rsidRPr="00877160" w:rsidRDefault="00070049">
      <w:pPr>
        <w:rPr>
          <w:rFonts w:ascii="Helvetica" w:hAnsi="Helvetica" w:cstheme="minorHAnsi"/>
          <w:noProof/>
          <w:sz w:val="22"/>
          <w:szCs w:val="22"/>
          <w:lang w:val="en-GB"/>
        </w:rPr>
      </w:pPr>
      <w:r w:rsidRPr="00877160">
        <w:rPr>
          <w:rStyle w:val="Emphasis"/>
          <w:rFonts w:ascii="Helvetica" w:hAnsi="Helvetica" w:cstheme="minorHAnsi"/>
          <w:noProof/>
          <w:sz w:val="22"/>
          <w:szCs w:val="22"/>
          <w:lang w:val="en-GB" w:bidi="en-GB"/>
        </w:rPr>
        <w:t>Keywords</w:t>
      </w:r>
      <w:r w:rsidRPr="00877160">
        <w:rPr>
          <w:rFonts w:ascii="Helvetica" w:hAnsi="Helvetica" w:cstheme="minorHAnsi"/>
          <w:noProof/>
          <w:sz w:val="22"/>
          <w:szCs w:val="22"/>
          <w:lang w:val="en-GB" w:bidi="en-GB"/>
        </w:rPr>
        <w:t xml:space="preserve">: </w:t>
      </w:r>
      <w:r w:rsidR="00AC31B7" w:rsidRPr="00877160">
        <w:rPr>
          <w:rFonts w:ascii="Helvetica" w:hAnsi="Helvetica" w:cstheme="minorHAnsi"/>
          <w:noProof/>
          <w:sz w:val="22"/>
          <w:szCs w:val="22"/>
          <w:lang w:val="en-GB"/>
        </w:rPr>
        <w:t>silent substitution</w:t>
      </w:r>
      <w:r w:rsidR="000D0879" w:rsidRPr="00877160">
        <w:rPr>
          <w:rFonts w:ascii="Helvetica" w:hAnsi="Helvetica" w:cstheme="minorHAnsi"/>
          <w:noProof/>
          <w:sz w:val="22"/>
          <w:szCs w:val="22"/>
          <w:lang w:val="en-GB"/>
        </w:rPr>
        <w:t xml:space="preserve">, </w:t>
      </w:r>
      <w:r w:rsidR="00AC31B7" w:rsidRPr="00877160">
        <w:rPr>
          <w:rFonts w:ascii="Helvetica" w:hAnsi="Helvetica" w:cstheme="minorHAnsi"/>
          <w:noProof/>
          <w:sz w:val="22"/>
          <w:szCs w:val="22"/>
          <w:lang w:val="en-GB"/>
        </w:rPr>
        <w:t xml:space="preserve">melanopsin, </w:t>
      </w:r>
      <w:r w:rsidR="005C6D36" w:rsidRPr="00877160">
        <w:rPr>
          <w:rFonts w:ascii="Helvetica" w:hAnsi="Helvetica" w:cstheme="minorHAnsi"/>
          <w:noProof/>
          <w:sz w:val="22"/>
          <w:szCs w:val="22"/>
          <w:lang w:val="en-GB"/>
        </w:rPr>
        <w:t xml:space="preserve">instrumentation, </w:t>
      </w:r>
      <w:r w:rsidR="00C910BF" w:rsidRPr="00877160">
        <w:rPr>
          <w:rFonts w:ascii="Helvetica" w:hAnsi="Helvetica" w:cstheme="minorHAnsi"/>
          <w:noProof/>
          <w:sz w:val="22"/>
          <w:szCs w:val="22"/>
          <w:lang w:val="en-GB"/>
        </w:rPr>
        <w:t xml:space="preserve">pupillary light reflex, </w:t>
      </w:r>
      <w:r w:rsidR="00554C6C" w:rsidRPr="00877160">
        <w:rPr>
          <w:rFonts w:ascii="Helvetica" w:hAnsi="Helvetica" w:cstheme="minorHAnsi"/>
          <w:noProof/>
          <w:sz w:val="22"/>
          <w:szCs w:val="22"/>
          <w:lang w:val="en-GB"/>
        </w:rPr>
        <w:t>software, open source</w:t>
      </w:r>
    </w:p>
    <w:p w14:paraId="7FFC1244" w14:textId="3AC77652" w:rsidR="00E81978" w:rsidRPr="00877160" w:rsidRDefault="00AC31B7" w:rsidP="001C5FA5">
      <w:pPr>
        <w:pStyle w:val="SectionTitle"/>
        <w:rPr>
          <w:rFonts w:ascii="Helvetica" w:hAnsi="Helvetica" w:cstheme="minorHAnsi"/>
          <w:noProof/>
          <w:sz w:val="22"/>
          <w:szCs w:val="22"/>
          <w:lang w:val="en-GB"/>
        </w:rPr>
      </w:pPr>
      <w:r w:rsidRPr="00877160">
        <w:rPr>
          <w:rFonts w:ascii="Helvetica" w:hAnsi="Helvetica" w:cstheme="minorHAnsi"/>
          <w:i/>
          <w:iCs/>
          <w:noProof/>
          <w:sz w:val="22"/>
          <w:szCs w:val="22"/>
          <w:lang w:val="en-GB"/>
        </w:rPr>
        <w:lastRenderedPageBreak/>
        <w:t xml:space="preserve">PySilSub: </w:t>
      </w:r>
      <w:r w:rsidRPr="00877160">
        <w:rPr>
          <w:rFonts w:ascii="Helvetica" w:hAnsi="Helvetica" w:cstheme="minorHAnsi"/>
          <w:noProof/>
          <w:sz w:val="22"/>
          <w:szCs w:val="22"/>
          <w:lang w:val="en-GB"/>
        </w:rPr>
        <w:t>A Python toolbox for performing the method of silent substitution with multiprimary stimulation devices.</w:t>
      </w:r>
    </w:p>
    <w:p w14:paraId="79F0A342" w14:textId="77777777" w:rsidR="00652F1E" w:rsidRPr="00877160" w:rsidRDefault="00652F1E" w:rsidP="00652F1E">
      <w:pPr>
        <w:rPr>
          <w:rFonts w:ascii="Helvetica" w:hAnsi="Helvetica" w:cstheme="minorHAnsi"/>
          <w:noProof/>
          <w:sz w:val="22"/>
          <w:szCs w:val="22"/>
          <w:lang w:val="en-GB"/>
        </w:rPr>
      </w:pPr>
    </w:p>
    <w:p w14:paraId="69113382" w14:textId="3CBF2212" w:rsidR="00CA134B" w:rsidRPr="00877160" w:rsidRDefault="00607737" w:rsidP="004C432D">
      <w:pPr>
        <w:rPr>
          <w:rFonts w:ascii="Helvetica" w:hAnsi="Helvetica" w:cstheme="minorHAnsi"/>
          <w:noProof/>
          <w:sz w:val="22"/>
          <w:szCs w:val="22"/>
          <w:lang w:val="en-GB"/>
        </w:rPr>
      </w:pPr>
      <w:r w:rsidRPr="00877160">
        <w:rPr>
          <w:rFonts w:ascii="Helvetica" w:hAnsi="Helvetica" w:cstheme="minorHAnsi"/>
          <w:noProof/>
          <w:sz w:val="22"/>
          <w:szCs w:val="22"/>
          <w:lang w:val="en-GB"/>
        </w:rPr>
        <w:t>A normal human retina contains several types of photosensetive cell</w:t>
      </w:r>
      <w:r w:rsidR="00CB5621" w:rsidRPr="00877160">
        <w:rPr>
          <w:rFonts w:ascii="Helvetica" w:hAnsi="Helvetica" w:cstheme="minorHAnsi"/>
          <w:noProof/>
          <w:sz w:val="22"/>
          <w:szCs w:val="22"/>
          <w:lang w:val="en-GB"/>
        </w:rPr>
        <w:t xml:space="preserve"> </w:t>
      </w:r>
      <w:r w:rsidR="00CB5621" w:rsidRPr="00877160">
        <w:rPr>
          <w:rFonts w:ascii="Helvetica" w:hAnsi="Helvetica" w:cstheme="minorHAnsi"/>
          <w:noProof/>
          <w:sz w:val="22"/>
          <w:szCs w:val="22"/>
          <w:lang w:val="en-GB"/>
        </w:rPr>
        <w:fldChar w:fldCharType="begin" w:fldLock="1"/>
      </w:r>
      <w:r w:rsidR="00AE3C19" w:rsidRPr="00877160">
        <w:rPr>
          <w:rFonts w:ascii="Helvetica" w:hAnsi="Helvetica" w:cstheme="minorHAnsi"/>
          <w:noProof/>
          <w:sz w:val="22"/>
          <w:szCs w:val="22"/>
          <w:lang w:val="en-GB"/>
        </w:rPr>
        <w:instrText>ADDIN CSL_CITATION {"citationItems":[{"id":"ITEM-1","itemData":{"DOI":"10.1016/j.preteyeres.2020.100844","ISSN":"18731635","PMID":"32032773","abstract":"This review summarizes our current knowledge of primate including human retina focusing on bipolar, amacrine and ganglion cells and their connectivity. We have two main motivations in writing. Firstly, recent progress in non-invasive imaging methods to study retinal diseases mean that better understanding of the primate retina is becoming an important goal both for basic and for clinical sciences. Secondly, genetically modified mice are increasingly used as animal models for human retinal diseases. Thus, it is important to understand to which extent the retinas of primates and rodents are comparable. We first compare cell populations in primate and rodent retinas, with emphasis on how the fovea (despite its small size) dominates the neural landscape of primate retina. We next summarise what is known, and what is not known, about the postreceptoral neurone populations in primate retina. The inventories of bipolar and ganglion cells in primates are now nearing completion, comprising ~12 types of bipolar cell and at least 17 types of ganglion cell. Primate ganglion cells show clear differences in dendritic field size across the retina, and their morphology differs clearly from that of mouse retinal ganglion cells. Compared to bipolar and ganglion cells, amacrine cells show even higher morphological diversity: they could comprise over 40 types. Many amacrine types appear conserved between primates and mice, but functions of only a few types are understood in any primate or non-primate retina. Amacrine cells appear as the final frontier for retinal research in monkeys and mice alike.","author":[{"dropping-particle":"","family":"Grünert","given":"Ulrike","non-dropping-particle":"","parse-names":false,"suffix":""},{"dropping-particle":"","family":"Martin","given":"Paul R.","non-dropping-particle":"","parse-names":false,"suffix":""}],"container-title":"Progress in Retinal and Eye Research","id":"ITEM-1","issue":"November 2019","issued":{"date-parts":[["2020"]]},"page":"100844","publisher":"Elsevier","title":"Cell types and cell circuits in human and non-human primate retina","type":"article-journal","volume":"78"},"uris":["http://www.mendeley.com/documents/?uuid=ed8b999a-67a7-4534-b17d-40b582374809"]}],"mendeley":{"formattedCitation":"(Grünert &amp; Martin, 2020)","manualFormatting":"(for review, see Grünert &amp; Martin, 2020)","plainTextFormattedCitation":"(Grünert &amp; Martin, 2020)","previouslyFormattedCitation":"(Grünert &amp; Martin, 2020)"},"properties":{"noteIndex":0},"schema":"https://github.com/citation-style-language/schema/raw/master/csl-citation.json"}</w:instrText>
      </w:r>
      <w:r w:rsidR="00CB5621" w:rsidRPr="00877160">
        <w:rPr>
          <w:rFonts w:ascii="Helvetica" w:hAnsi="Helvetica" w:cstheme="minorHAnsi"/>
          <w:noProof/>
          <w:sz w:val="22"/>
          <w:szCs w:val="22"/>
          <w:lang w:val="en-GB"/>
        </w:rPr>
        <w:fldChar w:fldCharType="separate"/>
      </w:r>
      <w:r w:rsidR="00CB5621" w:rsidRPr="00877160">
        <w:rPr>
          <w:rFonts w:ascii="Helvetica" w:hAnsi="Helvetica" w:cstheme="minorHAnsi"/>
          <w:noProof/>
          <w:sz w:val="22"/>
          <w:szCs w:val="22"/>
          <w:lang w:val="en-GB"/>
        </w:rPr>
        <w:t>(</w:t>
      </w:r>
      <w:r w:rsidR="00AE3C19" w:rsidRPr="00877160">
        <w:rPr>
          <w:rFonts w:ascii="Helvetica" w:hAnsi="Helvetica" w:cstheme="minorHAnsi"/>
          <w:noProof/>
          <w:sz w:val="22"/>
          <w:szCs w:val="22"/>
          <w:lang w:val="en-GB"/>
        </w:rPr>
        <w:t xml:space="preserve">for review, see </w:t>
      </w:r>
      <w:r w:rsidR="00CB5621" w:rsidRPr="00877160">
        <w:rPr>
          <w:rFonts w:ascii="Helvetica" w:hAnsi="Helvetica" w:cstheme="minorHAnsi"/>
          <w:noProof/>
          <w:sz w:val="22"/>
          <w:szCs w:val="22"/>
          <w:lang w:val="en-GB"/>
        </w:rPr>
        <w:t>Grünert &amp; Martin, 2020)</w:t>
      </w:r>
      <w:r w:rsidR="00CB5621" w:rsidRPr="00877160">
        <w:rPr>
          <w:rFonts w:ascii="Helvetica" w:hAnsi="Helvetica" w:cstheme="minorHAnsi"/>
          <w:noProof/>
          <w:sz w:val="22"/>
          <w:szCs w:val="22"/>
          <w:lang w:val="en-GB"/>
        </w:rPr>
        <w:fldChar w:fldCharType="end"/>
      </w:r>
      <w:r w:rsidRPr="00877160">
        <w:rPr>
          <w:rFonts w:ascii="Helvetica" w:hAnsi="Helvetica" w:cstheme="minorHAnsi"/>
          <w:noProof/>
          <w:sz w:val="22"/>
          <w:szCs w:val="22"/>
          <w:lang w:val="en-GB"/>
        </w:rPr>
        <w:t>. Enabling colour</w:t>
      </w:r>
      <w:r w:rsidR="00405F4F" w:rsidRPr="00877160">
        <w:rPr>
          <w:rFonts w:ascii="Helvetica" w:hAnsi="Helvetica" w:cstheme="minorHAnsi"/>
          <w:noProof/>
          <w:sz w:val="22"/>
          <w:szCs w:val="22"/>
          <w:lang w:val="en-GB"/>
        </w:rPr>
        <w:t xml:space="preserve"> and spatial</w:t>
      </w:r>
      <w:r w:rsidRPr="00877160">
        <w:rPr>
          <w:rFonts w:ascii="Helvetica" w:hAnsi="Helvetica" w:cstheme="minorHAnsi"/>
          <w:noProof/>
          <w:sz w:val="22"/>
          <w:szCs w:val="22"/>
          <w:lang w:val="en-GB"/>
        </w:rPr>
        <w:t xml:space="preserve"> vision at mesopic and photopic light levels are the short-, medium-, and long-wavelength-light-sensetive cone photoreceptors. Cone cells are packed densley into the fovea and distributed </w:t>
      </w:r>
      <w:r w:rsidR="00861B3E" w:rsidRPr="00877160">
        <w:rPr>
          <w:rFonts w:ascii="Helvetica" w:hAnsi="Helvetica" w:cstheme="minorHAnsi"/>
          <w:noProof/>
          <w:sz w:val="22"/>
          <w:szCs w:val="22"/>
          <w:lang w:val="en-GB"/>
        </w:rPr>
        <w:t xml:space="preserve">more </w:t>
      </w:r>
      <w:r w:rsidRPr="00877160">
        <w:rPr>
          <w:rFonts w:ascii="Helvetica" w:hAnsi="Helvetica" w:cstheme="minorHAnsi"/>
          <w:noProof/>
          <w:sz w:val="22"/>
          <w:szCs w:val="22"/>
          <w:lang w:val="en-GB"/>
        </w:rPr>
        <w:t xml:space="preserve">sparsely </w:t>
      </w:r>
      <w:r w:rsidR="00F56C7E" w:rsidRPr="00877160">
        <w:rPr>
          <w:rFonts w:ascii="Helvetica" w:hAnsi="Helvetica" w:cstheme="minorHAnsi"/>
          <w:noProof/>
          <w:sz w:val="22"/>
          <w:szCs w:val="22"/>
          <w:lang w:val="en-GB"/>
        </w:rPr>
        <w:t>elsewhere in retina</w:t>
      </w:r>
      <w:r w:rsidR="00AC0DFA" w:rsidRPr="00877160">
        <w:rPr>
          <w:rFonts w:ascii="Helvetica" w:hAnsi="Helvetica" w:cstheme="minorHAnsi"/>
          <w:noProof/>
          <w:sz w:val="22"/>
          <w:szCs w:val="22"/>
          <w:lang w:val="en-GB"/>
        </w:rPr>
        <w:t>e</w:t>
      </w:r>
      <w:r w:rsidRPr="00877160">
        <w:rPr>
          <w:rFonts w:ascii="Helvetica" w:hAnsi="Helvetica" w:cstheme="minorHAnsi"/>
          <w:noProof/>
          <w:sz w:val="22"/>
          <w:szCs w:val="22"/>
          <w:lang w:val="en-GB"/>
        </w:rPr>
        <w:t xml:space="preserve">. For scotopic (twilight) </w:t>
      </w:r>
      <w:r w:rsidR="00405F4F" w:rsidRPr="00877160">
        <w:rPr>
          <w:rFonts w:ascii="Helvetica" w:hAnsi="Helvetica" w:cstheme="minorHAnsi"/>
          <w:noProof/>
          <w:sz w:val="22"/>
          <w:szCs w:val="22"/>
          <w:lang w:val="en-GB"/>
        </w:rPr>
        <w:t xml:space="preserve">spatial </w:t>
      </w:r>
      <w:r w:rsidRPr="00877160">
        <w:rPr>
          <w:rFonts w:ascii="Helvetica" w:hAnsi="Helvetica" w:cstheme="minorHAnsi"/>
          <w:noProof/>
          <w:sz w:val="22"/>
          <w:szCs w:val="22"/>
          <w:lang w:val="en-GB"/>
        </w:rPr>
        <w:t xml:space="preserve">vision we have rod photoreceptors. Though </w:t>
      </w:r>
      <w:r w:rsidR="00744DDD" w:rsidRPr="00877160">
        <w:rPr>
          <w:rFonts w:ascii="Helvetica" w:hAnsi="Helvetica" w:cstheme="minorHAnsi"/>
          <w:noProof/>
          <w:sz w:val="22"/>
          <w:szCs w:val="22"/>
          <w:lang w:val="en-GB"/>
        </w:rPr>
        <w:t>absent from</w:t>
      </w:r>
      <w:r w:rsidRPr="00877160">
        <w:rPr>
          <w:rFonts w:ascii="Helvetica" w:hAnsi="Helvetica" w:cstheme="minorHAnsi"/>
          <w:noProof/>
          <w:sz w:val="22"/>
          <w:szCs w:val="22"/>
          <w:lang w:val="en-GB"/>
        </w:rPr>
        <w:t xml:space="preserve"> the fovea, rods are most numerous of the photoreceptor cells and are otherwise widely distributed in retina</w:t>
      </w:r>
      <w:r w:rsidR="00AC0DFA" w:rsidRPr="00877160">
        <w:rPr>
          <w:rFonts w:ascii="Helvetica" w:hAnsi="Helvetica" w:cstheme="minorHAnsi"/>
          <w:noProof/>
          <w:sz w:val="22"/>
          <w:szCs w:val="22"/>
          <w:lang w:val="en-GB"/>
        </w:rPr>
        <w:t>e</w:t>
      </w:r>
      <w:r w:rsidRPr="00877160">
        <w:rPr>
          <w:rFonts w:ascii="Helvetica" w:hAnsi="Helvetica" w:cstheme="minorHAnsi"/>
          <w:noProof/>
          <w:sz w:val="22"/>
          <w:szCs w:val="22"/>
          <w:lang w:val="en-GB"/>
        </w:rPr>
        <w:t>. Finally, discovered in human retinae only at the turn of the millenium</w:t>
      </w:r>
      <w:r w:rsidR="0039392E" w:rsidRPr="00877160">
        <w:rPr>
          <w:rFonts w:ascii="Helvetica" w:hAnsi="Helvetica" w:cstheme="minorHAnsi"/>
          <w:noProof/>
          <w:sz w:val="22"/>
          <w:szCs w:val="22"/>
          <w:lang w:val="en-GB"/>
        </w:rPr>
        <w:t>—</w:t>
      </w:r>
      <w:r w:rsidRPr="00877160">
        <w:rPr>
          <w:rFonts w:ascii="Helvetica" w:hAnsi="Helvetica" w:cstheme="minorHAnsi"/>
          <w:noProof/>
          <w:sz w:val="22"/>
          <w:szCs w:val="22"/>
          <w:lang w:val="en-GB"/>
        </w:rPr>
        <w:t>intrinsically photosensetive retinal ganglion cells (ipRGCs) expressing the photopigment melanopsin in their axons and soma</w:t>
      </w:r>
      <w:r w:rsidR="0039392E" w:rsidRPr="00877160">
        <w:rPr>
          <w:rFonts w:ascii="Helvetica" w:hAnsi="Helvetica" w:cstheme="minorHAnsi"/>
          <w:noProof/>
          <w:sz w:val="22"/>
          <w:szCs w:val="22"/>
          <w:lang w:val="en-GB"/>
        </w:rPr>
        <w:t xml:space="preserve"> </w:t>
      </w:r>
      <w:r w:rsidR="0039392E" w:rsidRPr="00877160">
        <w:rPr>
          <w:rFonts w:ascii="Helvetica" w:hAnsi="Helvetica" w:cstheme="minorHAnsi"/>
          <w:noProof/>
          <w:sz w:val="22"/>
          <w:szCs w:val="22"/>
          <w:lang w:val="en-GB"/>
        </w:rPr>
        <w:fldChar w:fldCharType="begin" w:fldLock="1"/>
      </w:r>
      <w:r w:rsidR="003E0344" w:rsidRPr="00877160">
        <w:rPr>
          <w:rFonts w:ascii="Helvetica" w:hAnsi="Helvetica" w:cstheme="minorHAnsi"/>
          <w:noProof/>
          <w:sz w:val="22"/>
          <w:szCs w:val="22"/>
          <w:lang w:val="en-GB"/>
        </w:rPr>
        <w:instrText>ADDIN CSL_CITATION {"citationItems":[{"id":"ITEM-1","itemData":{"DOI":"10.1523/jneurosci.20-02-00600.2000","ISSN":"02706474","PMID":"10632589","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author":[{"dropping-particle":"","family":"Provencio","given":"Ignacio","non-dropping-particle":"","parse-names":false,"suffix":""},{"dropping-particle":"","family":"Rodriguez","given":"Ignacio R.","non-dropping-particle":"","parse-names":false,"suffix":""},{"dropping-particle":"","family":"Jiang","given":"Guisen","non-dropping-particle":"","parse-names":false,"suffix":""},{"dropping-particle":"","family":"Hayes","given":"William Pär","non-dropping-particle":"","parse-names":false,"suffix":""},{"dropping-particle":"","family":"Moreira","given":"Ernesto F.","non-dropping-particle":"","parse-names":false,"suffix":""},{"dropping-particle":"","family":"Rollag","given":"Mark D.","non-dropping-particle":"","parse-names":false,"suffix":""}],"container-title":"Journal of Neuroscience","id":"ITEM-1","issue":"2","issued":{"date-parts":[["2000"]]},"page":"600-605","title":"A novel human opsin in the inner retina","type":"article-journal","volume":"20"},"uris":["http://www.mendeley.com/documents/?uuid=4ad3e15b-233d-449c-b520-54498a4b234d"]}],"mendeley":{"formattedCitation":"(Provencio et al., 2000)","plainTextFormattedCitation":"(Provencio et al., 2000)","previouslyFormattedCitation":"(Provencio et al., 2000)"},"properties":{"noteIndex":0},"schema":"https://github.com/citation-style-language/schema/raw/master/csl-citation.json"}</w:instrText>
      </w:r>
      <w:r w:rsidR="0039392E" w:rsidRPr="00877160">
        <w:rPr>
          <w:rFonts w:ascii="Helvetica" w:hAnsi="Helvetica" w:cstheme="minorHAnsi"/>
          <w:noProof/>
          <w:sz w:val="22"/>
          <w:szCs w:val="22"/>
          <w:lang w:val="en-GB"/>
        </w:rPr>
        <w:fldChar w:fldCharType="separate"/>
      </w:r>
      <w:r w:rsidR="0039392E" w:rsidRPr="00877160">
        <w:rPr>
          <w:rFonts w:ascii="Helvetica" w:hAnsi="Helvetica" w:cstheme="minorHAnsi"/>
          <w:noProof/>
          <w:sz w:val="22"/>
          <w:szCs w:val="22"/>
          <w:lang w:val="en-GB"/>
        </w:rPr>
        <w:t>(Provencio et al., 2000)</w:t>
      </w:r>
      <w:r w:rsidR="0039392E" w:rsidRPr="00877160">
        <w:rPr>
          <w:rFonts w:ascii="Helvetica" w:hAnsi="Helvetica" w:cstheme="minorHAnsi"/>
          <w:noProof/>
          <w:sz w:val="22"/>
          <w:szCs w:val="22"/>
          <w:lang w:val="en-GB"/>
        </w:rPr>
        <w:fldChar w:fldCharType="end"/>
      </w:r>
      <w:r w:rsidRPr="00877160">
        <w:rPr>
          <w:rFonts w:ascii="Helvetica" w:hAnsi="Helvetica" w:cstheme="minorHAnsi"/>
          <w:noProof/>
          <w:sz w:val="22"/>
          <w:szCs w:val="22"/>
          <w:lang w:val="en-GB"/>
        </w:rPr>
        <w:t xml:space="preserve">. ipRGCs do not contribute to vision in the same way as rods and cones but they </w:t>
      </w:r>
      <w:r w:rsidR="00544CF3" w:rsidRPr="00877160">
        <w:rPr>
          <w:rFonts w:ascii="Helvetica" w:hAnsi="Helvetica" w:cstheme="minorHAnsi"/>
          <w:noProof/>
          <w:sz w:val="22"/>
          <w:szCs w:val="22"/>
          <w:lang w:val="en-GB"/>
        </w:rPr>
        <w:t xml:space="preserve">do </w:t>
      </w:r>
      <w:r w:rsidRPr="00877160">
        <w:rPr>
          <w:rFonts w:ascii="Helvetica" w:hAnsi="Helvetica" w:cstheme="minorHAnsi"/>
          <w:noProof/>
          <w:sz w:val="22"/>
          <w:szCs w:val="22"/>
          <w:lang w:val="en-GB"/>
        </w:rPr>
        <w:t>play important roles in ‘non-visual’ functions, such as circadian photoentraiment and pupil control, via direct projections to the suprachiasmatic nucleus of the hypothalamus and the oliv</w:t>
      </w:r>
      <w:r w:rsidR="00BE549A" w:rsidRPr="00877160">
        <w:rPr>
          <w:rFonts w:ascii="Helvetica" w:hAnsi="Helvetica" w:cstheme="minorHAnsi"/>
          <w:noProof/>
          <w:sz w:val="22"/>
          <w:szCs w:val="22"/>
          <w:lang w:val="en-GB"/>
        </w:rPr>
        <w:t>a</w:t>
      </w:r>
      <w:r w:rsidRPr="00877160">
        <w:rPr>
          <w:rFonts w:ascii="Helvetica" w:hAnsi="Helvetica" w:cstheme="minorHAnsi"/>
          <w:noProof/>
          <w:sz w:val="22"/>
          <w:szCs w:val="22"/>
          <w:lang w:val="en-GB"/>
        </w:rPr>
        <w:t>ry pretectal nucleus of the midbrain (Gamlin et al., 2007; Ruby et al., 2002).</w:t>
      </w:r>
    </w:p>
    <w:p w14:paraId="12CF4AF5" w14:textId="77777777" w:rsidR="0039392E" w:rsidRPr="00877160" w:rsidRDefault="004C432D" w:rsidP="0039392E">
      <w:pPr>
        <w:keepNext/>
        <w:spacing w:line="240" w:lineRule="auto"/>
        <w:ind w:firstLine="0"/>
        <w:rPr>
          <w:rFonts w:ascii="Helvetica" w:hAnsi="Helvetica" w:cstheme="minorHAnsi"/>
          <w:sz w:val="22"/>
          <w:szCs w:val="22"/>
        </w:rPr>
      </w:pPr>
      <w:r w:rsidRPr="00877160">
        <w:rPr>
          <w:rFonts w:ascii="Helvetica" w:eastAsia="Times New Roman" w:hAnsi="Helvetica" w:cstheme="minorHAnsi"/>
          <w:kern w:val="0"/>
          <w:sz w:val="22"/>
          <w:szCs w:val="22"/>
          <w:lang w:val="en-GB" w:eastAsia="en-GB"/>
        </w:rPr>
        <w:lastRenderedPageBreak/>
        <w:fldChar w:fldCharType="begin"/>
      </w:r>
      <w:r w:rsidRPr="00877160">
        <w:rPr>
          <w:rFonts w:ascii="Helvetica" w:eastAsia="Times New Roman" w:hAnsi="Helvetica" w:cstheme="minorHAnsi"/>
          <w:kern w:val="0"/>
          <w:sz w:val="22"/>
          <w:szCs w:val="22"/>
          <w:lang w:val="en-GB" w:eastAsia="en-GB"/>
        </w:rPr>
        <w:instrText xml:space="preserve"> INCLUDEPICTURE "https://pysilentsubstitution.github.io/pysilsub/_images/eye_retina.png" \* MERGEFORMATINET </w:instrText>
      </w:r>
      <w:r w:rsidRPr="00877160">
        <w:rPr>
          <w:rFonts w:ascii="Helvetica" w:eastAsia="Times New Roman" w:hAnsi="Helvetica" w:cstheme="minorHAnsi"/>
          <w:kern w:val="0"/>
          <w:sz w:val="22"/>
          <w:szCs w:val="22"/>
          <w:lang w:val="en-GB" w:eastAsia="en-GB"/>
        </w:rPr>
        <w:fldChar w:fldCharType="separate"/>
      </w:r>
      <w:r w:rsidRPr="00877160">
        <w:rPr>
          <w:rFonts w:ascii="Helvetica" w:eastAsia="Times New Roman" w:hAnsi="Helvetica" w:cstheme="minorHAnsi"/>
          <w:noProof/>
          <w:kern w:val="0"/>
          <w:sz w:val="22"/>
          <w:szCs w:val="22"/>
          <w:lang w:val="en-GB" w:eastAsia="en-GB"/>
        </w:rPr>
        <w:drawing>
          <wp:inline distT="0" distB="0" distL="0" distR="0" wp14:anchorId="23D7A6E4" wp14:editId="4802EDBA">
            <wp:extent cx="5624623" cy="3781321"/>
            <wp:effectExtent l="0" t="0" r="1905" b="3810"/>
            <wp:docPr id="1" name="Picture 1" descr="Eye, retina and photorecep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ye, retina and photoreceptor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19857" cy="3845345"/>
                    </a:xfrm>
                    <a:prstGeom prst="rect">
                      <a:avLst/>
                    </a:prstGeom>
                    <a:noFill/>
                    <a:ln>
                      <a:noFill/>
                    </a:ln>
                  </pic:spPr>
                </pic:pic>
              </a:graphicData>
            </a:graphic>
          </wp:inline>
        </w:drawing>
      </w:r>
      <w:r w:rsidRPr="00877160">
        <w:rPr>
          <w:rFonts w:ascii="Helvetica" w:eastAsia="Times New Roman" w:hAnsi="Helvetica" w:cstheme="minorHAnsi"/>
          <w:kern w:val="0"/>
          <w:sz w:val="22"/>
          <w:szCs w:val="22"/>
          <w:lang w:val="en-GB" w:eastAsia="en-GB"/>
        </w:rPr>
        <w:fldChar w:fldCharType="end"/>
      </w:r>
    </w:p>
    <w:p w14:paraId="5C667171" w14:textId="47855F60" w:rsidR="00562AA2" w:rsidRPr="00877160" w:rsidRDefault="0039392E" w:rsidP="00562AA2">
      <w:pPr>
        <w:pStyle w:val="Caption"/>
        <w:rPr>
          <w:rFonts w:ascii="Helvetica" w:hAnsi="Helvetica" w:cstheme="minorHAnsi"/>
          <w:i w:val="0"/>
          <w:iCs w:val="0"/>
          <w:szCs w:val="22"/>
          <w:lang w:val="en-GB"/>
        </w:rPr>
      </w:pPr>
      <w:r w:rsidRPr="00877160">
        <w:rPr>
          <w:rFonts w:ascii="Helvetica" w:hAnsi="Helvetica" w:cstheme="minorHAnsi"/>
          <w:szCs w:val="22"/>
        </w:rPr>
        <w:t xml:space="preserve">Figure </w:t>
      </w:r>
      <w:r w:rsidRPr="00877160">
        <w:rPr>
          <w:rFonts w:ascii="Helvetica" w:hAnsi="Helvetica" w:cstheme="minorHAnsi"/>
          <w:szCs w:val="22"/>
        </w:rPr>
        <w:fldChar w:fldCharType="begin"/>
      </w:r>
      <w:r w:rsidRPr="00877160">
        <w:rPr>
          <w:rFonts w:ascii="Helvetica" w:hAnsi="Helvetica" w:cstheme="minorHAnsi"/>
          <w:szCs w:val="22"/>
        </w:rPr>
        <w:instrText xml:space="preserve"> SEQ Figure \* ARABIC </w:instrText>
      </w:r>
      <w:r w:rsidRPr="00877160">
        <w:rPr>
          <w:rFonts w:ascii="Helvetica" w:hAnsi="Helvetica" w:cstheme="minorHAnsi"/>
          <w:szCs w:val="22"/>
        </w:rPr>
        <w:fldChar w:fldCharType="separate"/>
      </w:r>
      <w:r w:rsidR="003D1336" w:rsidRPr="00877160">
        <w:rPr>
          <w:rFonts w:ascii="Helvetica" w:hAnsi="Helvetica" w:cstheme="minorHAnsi"/>
          <w:noProof/>
          <w:szCs w:val="22"/>
        </w:rPr>
        <w:t>1</w:t>
      </w:r>
      <w:r w:rsidRPr="00877160">
        <w:rPr>
          <w:rFonts w:ascii="Helvetica" w:hAnsi="Helvetica" w:cstheme="minorHAnsi"/>
          <w:noProof/>
          <w:szCs w:val="22"/>
        </w:rPr>
        <w:fldChar w:fldCharType="end"/>
      </w:r>
      <w:r w:rsidRPr="00877160">
        <w:rPr>
          <w:rFonts w:ascii="Helvetica" w:hAnsi="Helvetica" w:cstheme="minorHAnsi"/>
          <w:szCs w:val="22"/>
        </w:rPr>
        <w:t>.</w:t>
      </w:r>
      <w:r w:rsidR="00562AA2" w:rsidRPr="00877160">
        <w:rPr>
          <w:rFonts w:ascii="Helvetica" w:hAnsi="Helvetica" w:cstheme="minorHAnsi"/>
          <w:szCs w:val="22"/>
        </w:rPr>
        <w:t xml:space="preserve"> </w:t>
      </w:r>
      <w:r w:rsidR="00C97245" w:rsidRPr="00877160">
        <w:rPr>
          <w:rFonts w:ascii="Helvetica" w:hAnsi="Helvetica" w:cstheme="minorHAnsi"/>
          <w:i w:val="0"/>
          <w:iCs w:val="0"/>
          <w:szCs w:val="22"/>
        </w:rPr>
        <w:t xml:space="preserve">Photoreceptors and their spectral sensitivities. </w:t>
      </w:r>
      <w:r w:rsidR="00562AA2" w:rsidRPr="00877160">
        <w:rPr>
          <w:rFonts w:ascii="Helvetica" w:hAnsi="Helvetica" w:cstheme="minorHAnsi"/>
          <w:i w:val="0"/>
          <w:iCs w:val="0"/>
          <w:szCs w:val="22"/>
        </w:rPr>
        <w:t>(A)</w:t>
      </w:r>
      <w:r w:rsidRPr="00877160">
        <w:rPr>
          <w:rFonts w:ascii="Helvetica" w:hAnsi="Helvetica" w:cstheme="minorHAnsi"/>
          <w:i w:val="0"/>
          <w:iCs w:val="0"/>
          <w:szCs w:val="22"/>
        </w:rPr>
        <w:t xml:space="preserve"> </w:t>
      </w:r>
      <w:r w:rsidR="00562AA2" w:rsidRPr="00877160">
        <w:rPr>
          <w:rFonts w:ascii="Helvetica" w:hAnsi="Helvetica" w:cstheme="minorHAnsi"/>
          <w:i w:val="0"/>
          <w:iCs w:val="0"/>
          <w:szCs w:val="22"/>
        </w:rPr>
        <w:t xml:space="preserve">Human eye with inset showing the three types of retinal photoreceptor: rods, cones, and intrinsically photosensitive retinal ganglion cells (ipRGCs). (B) Overlapping spectral sensitivities of retinal photoreceptors. The curve for each photoreceptor describes the probability of photon capture at a given wavelength. </w:t>
      </w:r>
    </w:p>
    <w:p w14:paraId="5F8AE8DE" w14:textId="747B71CC" w:rsidR="004C432D" w:rsidRPr="00877160" w:rsidRDefault="0039392E" w:rsidP="00D64B51">
      <w:pPr>
        <w:pStyle w:val="Caption"/>
        <w:rPr>
          <w:rFonts w:ascii="Helvetica" w:eastAsia="Times New Roman" w:hAnsi="Helvetica" w:cstheme="minorHAnsi"/>
          <w:kern w:val="0"/>
          <w:szCs w:val="22"/>
          <w:lang w:val="en-GB" w:eastAsia="en-GB"/>
        </w:rPr>
      </w:pPr>
      <w:r w:rsidRPr="00877160">
        <w:rPr>
          <w:rFonts w:ascii="Helvetica" w:hAnsi="Helvetica" w:cstheme="minorHAnsi"/>
          <w:szCs w:val="22"/>
        </w:rPr>
        <w:t xml:space="preserve"> </w:t>
      </w:r>
    </w:p>
    <w:p w14:paraId="4A8812BF" w14:textId="051E173A" w:rsidR="004C432D" w:rsidRPr="00877160" w:rsidRDefault="004C432D" w:rsidP="004C432D">
      <w:pPr>
        <w:rPr>
          <w:rFonts w:ascii="Helvetica" w:hAnsi="Helvetica" w:cstheme="minorHAnsi"/>
          <w:noProof/>
          <w:sz w:val="22"/>
          <w:szCs w:val="22"/>
          <w:lang w:val="en-GB"/>
        </w:rPr>
      </w:pPr>
      <w:r w:rsidRPr="00877160">
        <w:rPr>
          <w:rFonts w:ascii="Helvetica" w:hAnsi="Helvetica" w:cstheme="minorHAnsi"/>
          <w:noProof/>
          <w:sz w:val="22"/>
          <w:szCs w:val="22"/>
          <w:lang w:val="en-GB"/>
        </w:rPr>
        <w:t xml:space="preserve">As illustrated </w:t>
      </w:r>
      <w:r w:rsidR="003E0344" w:rsidRPr="00877160">
        <w:rPr>
          <w:rFonts w:ascii="Helvetica" w:hAnsi="Helvetica" w:cstheme="minorHAnsi"/>
          <w:noProof/>
          <w:sz w:val="22"/>
          <w:szCs w:val="22"/>
          <w:lang w:val="en-GB"/>
        </w:rPr>
        <w:t>in Figure 1</w:t>
      </w:r>
      <w:r w:rsidRPr="00877160">
        <w:rPr>
          <w:rFonts w:ascii="Helvetica" w:hAnsi="Helvetica" w:cstheme="minorHAnsi"/>
          <w:noProof/>
          <w:sz w:val="22"/>
          <w:szCs w:val="22"/>
          <w:lang w:val="en-GB"/>
        </w:rPr>
        <w:t>, the photoreceptors have different spectral sens</w:t>
      </w:r>
      <w:r w:rsidR="002927FC" w:rsidRPr="00877160">
        <w:rPr>
          <w:rFonts w:ascii="Helvetica" w:hAnsi="Helvetica" w:cstheme="minorHAnsi"/>
          <w:noProof/>
          <w:sz w:val="22"/>
          <w:szCs w:val="22"/>
          <w:lang w:val="en-GB"/>
        </w:rPr>
        <w:t>i</w:t>
      </w:r>
      <w:r w:rsidRPr="00877160">
        <w:rPr>
          <w:rFonts w:ascii="Helvetica" w:hAnsi="Helvetica" w:cstheme="minorHAnsi"/>
          <w:noProof/>
          <w:sz w:val="22"/>
          <w:szCs w:val="22"/>
          <w:lang w:val="en-GB"/>
        </w:rPr>
        <w:t>tivities. The curve for each type of photoreceptor describes the probability of its capturing a photon at a given wavelength</w:t>
      </w:r>
      <w:r w:rsidR="00BC3E2B" w:rsidRPr="00877160">
        <w:rPr>
          <w:rFonts w:ascii="Helvetica" w:hAnsi="Helvetica" w:cstheme="minorHAnsi"/>
          <w:noProof/>
          <w:sz w:val="22"/>
          <w:szCs w:val="22"/>
          <w:lang w:val="en-GB"/>
        </w:rPr>
        <w:t xml:space="preserve">, so </w:t>
      </w:r>
      <w:r w:rsidRPr="00877160">
        <w:rPr>
          <w:rFonts w:ascii="Helvetica" w:hAnsi="Helvetica" w:cstheme="minorHAnsi"/>
          <w:noProof/>
          <w:sz w:val="22"/>
          <w:szCs w:val="22"/>
          <w:lang w:val="en-GB"/>
        </w:rPr>
        <w:t xml:space="preserve">S-cones are about 10 times more likely than L-cones to capture photons at 450 nm, and the liklihood of L- and M-cones capturing at 550 nm is about the same. Because the spectral sensetivities of the photoreceptors overlap, it should be clear that most lights in the visible spectrum will stimulate all types of photoreceptor, albeit to varying degrees. However, </w:t>
      </w:r>
      <w:r w:rsidR="003E0344" w:rsidRPr="00877160">
        <w:rPr>
          <w:rFonts w:ascii="Helvetica" w:hAnsi="Helvetica" w:cstheme="minorHAnsi"/>
          <w:noProof/>
          <w:sz w:val="22"/>
          <w:szCs w:val="22"/>
          <w:lang w:val="en-GB"/>
        </w:rPr>
        <w:t>it is possible to</w:t>
      </w:r>
      <w:r w:rsidRPr="00877160">
        <w:rPr>
          <w:rFonts w:ascii="Helvetica" w:hAnsi="Helvetica" w:cstheme="minorHAnsi"/>
          <w:noProof/>
          <w:sz w:val="22"/>
          <w:szCs w:val="22"/>
          <w:lang w:val="en-GB"/>
        </w:rPr>
        <w:t xml:space="preserve"> prepare light stimuli that selectively target photoreceptor class</w:t>
      </w:r>
      <w:r w:rsidR="00956850" w:rsidRPr="00877160">
        <w:rPr>
          <w:rFonts w:ascii="Helvetica" w:hAnsi="Helvetica" w:cstheme="minorHAnsi"/>
          <w:noProof/>
          <w:sz w:val="22"/>
          <w:szCs w:val="22"/>
          <w:lang w:val="en-GB"/>
        </w:rPr>
        <w:t>es</w:t>
      </w:r>
      <w:r w:rsidRPr="00877160">
        <w:rPr>
          <w:rFonts w:ascii="Helvetica" w:hAnsi="Helvetica" w:cstheme="minorHAnsi"/>
          <w:noProof/>
          <w:sz w:val="22"/>
          <w:szCs w:val="22"/>
          <w:lang w:val="en-GB"/>
        </w:rPr>
        <w:t xml:space="preserve"> </w:t>
      </w:r>
      <w:r w:rsidR="003E0344" w:rsidRPr="00877160">
        <w:rPr>
          <w:rFonts w:ascii="Helvetica" w:hAnsi="Helvetica" w:cstheme="minorHAnsi"/>
          <w:noProof/>
          <w:sz w:val="22"/>
          <w:szCs w:val="22"/>
          <w:lang w:val="en-GB"/>
        </w:rPr>
        <w:t>via the method of</w:t>
      </w:r>
      <w:r w:rsidRPr="00877160">
        <w:rPr>
          <w:rFonts w:ascii="Helvetica" w:hAnsi="Helvetica" w:cstheme="minorHAnsi"/>
          <w:noProof/>
          <w:sz w:val="22"/>
          <w:szCs w:val="22"/>
          <w:lang w:val="en-GB"/>
        </w:rPr>
        <w:t xml:space="preserve"> silent substitution.</w:t>
      </w:r>
    </w:p>
    <w:p w14:paraId="7D850650" w14:textId="1353573A" w:rsidR="005A2844" w:rsidRPr="00877160" w:rsidRDefault="004C432D" w:rsidP="005A2844">
      <w:pPr>
        <w:rPr>
          <w:rFonts w:ascii="Helvetica" w:hAnsi="Helvetica" w:cstheme="minorHAnsi"/>
          <w:noProof/>
          <w:sz w:val="22"/>
          <w:szCs w:val="22"/>
          <w:lang w:val="en-GB"/>
        </w:rPr>
      </w:pPr>
      <w:r w:rsidRPr="00877160">
        <w:rPr>
          <w:rFonts w:ascii="Helvetica" w:hAnsi="Helvetica" w:cstheme="minorHAnsi"/>
          <w:noProof/>
          <w:sz w:val="22"/>
          <w:szCs w:val="22"/>
          <w:lang w:val="en-GB"/>
        </w:rPr>
        <w:t xml:space="preserve">Silent substitution </w:t>
      </w:r>
      <w:r w:rsidR="003E0344" w:rsidRPr="00877160">
        <w:rPr>
          <w:rFonts w:ascii="Helvetica" w:hAnsi="Helvetica" w:cstheme="minorHAnsi"/>
          <w:noProof/>
          <w:sz w:val="22"/>
          <w:szCs w:val="22"/>
          <w:lang w:val="en-GB"/>
        </w:rPr>
        <w:t xml:space="preserve">is an elegant technique that </w:t>
      </w:r>
      <w:r w:rsidRPr="00877160">
        <w:rPr>
          <w:rFonts w:ascii="Helvetica" w:hAnsi="Helvetica" w:cstheme="minorHAnsi"/>
          <w:noProof/>
          <w:sz w:val="22"/>
          <w:szCs w:val="22"/>
          <w:lang w:val="en-GB"/>
        </w:rPr>
        <w:t xml:space="preserve">involves using </w:t>
      </w:r>
      <w:r w:rsidR="00D243BD">
        <w:rPr>
          <w:rFonts w:ascii="Helvetica" w:hAnsi="Helvetica" w:cstheme="minorHAnsi"/>
          <w:noProof/>
          <w:sz w:val="22"/>
          <w:szCs w:val="22"/>
          <w:lang w:val="en-GB"/>
        </w:rPr>
        <w:t xml:space="preserve">a multiprimary stimulation system to produce </w:t>
      </w:r>
      <w:r w:rsidRPr="00877160">
        <w:rPr>
          <w:rFonts w:ascii="Helvetica" w:hAnsi="Helvetica" w:cstheme="minorHAnsi"/>
          <w:noProof/>
          <w:sz w:val="22"/>
          <w:szCs w:val="22"/>
          <w:lang w:val="en-GB"/>
        </w:rPr>
        <w:t xml:space="preserve">pairs of lights </w:t>
      </w:r>
      <w:r w:rsidR="00D243BD">
        <w:rPr>
          <w:rFonts w:ascii="Helvetica" w:hAnsi="Helvetica" w:cstheme="minorHAnsi"/>
          <w:noProof/>
          <w:sz w:val="22"/>
          <w:szCs w:val="22"/>
          <w:lang w:val="en-GB"/>
        </w:rPr>
        <w:t>that</w:t>
      </w:r>
      <w:r w:rsidRPr="00877160">
        <w:rPr>
          <w:rFonts w:ascii="Helvetica" w:hAnsi="Helvetica" w:cstheme="minorHAnsi"/>
          <w:noProof/>
          <w:sz w:val="22"/>
          <w:szCs w:val="22"/>
          <w:lang w:val="en-GB"/>
        </w:rPr>
        <w:t xml:space="preserve"> selectively stimulate one class of retinal photoreceptor whilst maintaining a constant level of activation in the others. This is possible </w:t>
      </w:r>
      <w:r w:rsidRPr="00877160">
        <w:rPr>
          <w:rFonts w:ascii="Helvetica" w:hAnsi="Helvetica" w:cstheme="minorHAnsi"/>
          <w:noProof/>
          <w:sz w:val="22"/>
          <w:szCs w:val="22"/>
          <w:lang w:val="en-GB"/>
        </w:rPr>
        <w:lastRenderedPageBreak/>
        <w:t xml:space="preserve">owing to Rushton’s </w:t>
      </w:r>
      <w:r w:rsidR="003E0344" w:rsidRPr="00877160">
        <w:rPr>
          <w:rFonts w:ascii="Helvetica" w:hAnsi="Helvetica" w:cstheme="minorHAnsi"/>
          <w:noProof/>
          <w:sz w:val="22"/>
          <w:szCs w:val="22"/>
          <w:lang w:val="en-GB"/>
        </w:rPr>
        <w:fldChar w:fldCharType="begin" w:fldLock="1"/>
      </w:r>
      <w:r w:rsidR="003E0344" w:rsidRPr="00877160">
        <w:rPr>
          <w:rFonts w:ascii="Helvetica" w:hAnsi="Helvetica" w:cstheme="minorHAnsi"/>
          <w:noProof/>
          <w:sz w:val="22"/>
          <w:szCs w:val="22"/>
          <w:lang w:val="en-GB"/>
        </w:rPr>
        <w:instrText>ADDIN CSL_CITATION {"citationItems":[{"id":"ITEM-1","itemData":{"DOI":"10.1113/jphysiol.1972.sp009719","ISSN":"14697793","PMID":"4336741","author":[{"dropping-particle":"","family":"Rushton","given":"W. A.H.","non-dropping-particle":"","parse-names":false,"suffix":""}],"container-title":"The Journal of Physiology","id":"ITEM-1","issue":"3","issued":{"date-parts":[["1972"]]},"note":"Visual pigments:\nCyanolabe - S-cone pigment sensetive in blue range \nChlorolabe - M-cone pigment sensetive in red-green range\nErythrolabe - L-cone pigment sensetive in red-green range\n\nretinal densitometry - a technique to measure the amount of pigment in photoreceptors - &amp;quot;Light is shone on to the fovea in an ophthalmoscopic apparatus, and the fraction reflected back from thefunds is deflected on to a photocell and measured.&amp;quot;","page":"1-31","title":"Pigments and signals in colour vision","type":"article-journal","volume":"220"},"uris":["http://www.mendeley.com/documents/?uuid=04c6bf64-22e2-4e5e-9d9f-55b20ede0794"]}],"mendeley":{"formattedCitation":"(Rushton, 1972)","manualFormatting":"(1972)","plainTextFormattedCitation":"(Rushton, 1972)","previouslyFormattedCitation":"(Rushton, 1972)"},"properties":{"noteIndex":0},"schema":"https://github.com/citation-style-language/schema/raw/master/csl-citation.json"}</w:instrText>
      </w:r>
      <w:r w:rsidR="003E0344" w:rsidRPr="00877160">
        <w:rPr>
          <w:rFonts w:ascii="Helvetica" w:hAnsi="Helvetica" w:cstheme="minorHAnsi"/>
          <w:noProof/>
          <w:sz w:val="22"/>
          <w:szCs w:val="22"/>
          <w:lang w:val="en-GB"/>
        </w:rPr>
        <w:fldChar w:fldCharType="separate"/>
      </w:r>
      <w:r w:rsidR="003E0344" w:rsidRPr="00877160">
        <w:rPr>
          <w:rFonts w:ascii="Helvetica" w:hAnsi="Helvetica" w:cstheme="minorHAnsi"/>
          <w:noProof/>
          <w:sz w:val="22"/>
          <w:szCs w:val="22"/>
          <w:lang w:val="en-GB"/>
        </w:rPr>
        <w:t>(1972)</w:t>
      </w:r>
      <w:r w:rsidR="003E0344" w:rsidRPr="00877160">
        <w:rPr>
          <w:rFonts w:ascii="Helvetica" w:hAnsi="Helvetica" w:cstheme="minorHAnsi"/>
          <w:noProof/>
          <w:sz w:val="22"/>
          <w:szCs w:val="22"/>
          <w:lang w:val="en-GB"/>
        </w:rPr>
        <w:fldChar w:fldCharType="end"/>
      </w:r>
      <w:r w:rsidR="003E0344" w:rsidRPr="00877160">
        <w:rPr>
          <w:rFonts w:ascii="Helvetica" w:hAnsi="Helvetica" w:cstheme="minorHAnsi"/>
          <w:noProof/>
          <w:sz w:val="22"/>
          <w:szCs w:val="22"/>
          <w:lang w:val="en-GB"/>
        </w:rPr>
        <w:t xml:space="preserve"> </w:t>
      </w:r>
      <w:r w:rsidRPr="00877160">
        <w:rPr>
          <w:rFonts w:ascii="Helvetica" w:hAnsi="Helvetica" w:cstheme="minorHAnsi"/>
          <w:noProof/>
          <w:sz w:val="22"/>
          <w:szCs w:val="22"/>
          <w:lang w:val="en-GB"/>
        </w:rPr>
        <w:t xml:space="preserve">principle of univariance, which states that the output of a photoreceptor is one-dimensional and depends upon quantum catch, not upon what quanta are caught. In other words, different light spectra will have an identical effect on a photoreceptor providing they lead to the same number of photons being absorbed. The prinicple of univariance and its relevance to silent substitution is covered in greater detail by </w:t>
      </w:r>
      <w:r w:rsidR="003E0344" w:rsidRPr="00877160">
        <w:rPr>
          <w:rFonts w:ascii="Helvetica" w:hAnsi="Helvetica" w:cstheme="minorHAnsi"/>
          <w:noProof/>
          <w:sz w:val="22"/>
          <w:szCs w:val="22"/>
          <w:lang w:val="en-GB"/>
        </w:rPr>
        <w:fldChar w:fldCharType="begin" w:fldLock="1"/>
      </w:r>
      <w:r w:rsidR="003E0344" w:rsidRPr="00877160">
        <w:rPr>
          <w:rFonts w:ascii="Helvetica" w:hAnsi="Helvetica" w:cstheme="minorHAnsi"/>
          <w:noProof/>
          <w:sz w:val="22"/>
          <w:szCs w:val="22"/>
          <w:lang w:val="en-GB"/>
        </w:rPr>
        <w:instrText>ADDIN CSL_CITATION {"citationItems":[{"id":"ITEM-1","itemData":{"DOI":"10.1016/0042-6989(82)90104-3","ISSN":"00426989","abstract":"The “silent substitution” method, which has become well-known mostly through the work of Rushton and his collaborators, can be traced back to experiments performed by M. Ishihara under Exner's supervision at the beginning of the century. Rushton provided a theoretical framework for the method with the enunciation of his “principle of univariance”, In this paper we show how the “silent substitution” concept can be further generalized to any arbitrary number of photoreceptor classes by making use of well-established concepts of colorimetry. With this approach, which we have called “spectral compensation”, one also gains a better insight into the possibilities and shortcomings of the technique. To illustrate this, we apply our approach to examine a number of published studies where use has been made of “silent substitution”, with particular emphasis on the work of W.A.H. Rushton.","author":[{"dropping-particle":"","family":"Estévez","given":"Oscar","non-dropping-particle":"","parse-names":false,"suffix":""},{"dropping-particle":"","family":"Spekreijse","given":"H.","non-dropping-particle":"","parse-names":false,"suffix":""}],"container-title":"Vision Research","id":"ITEM-1","issue":"6","issued":{"date-parts":[["1982"]]},"page":"681-691","title":"The “ Silent Substitution ” method in research","type":"article-journal","volume":"22"},"uris":["http://www.mendeley.com/documents/?uuid=d26af381-eecd-46e4-8035-60103a1e4446"]}],"mendeley":{"formattedCitation":"(Estévez &amp; Spekreijse, 1982)","manualFormatting":"Estévez and Spekreijse (1982)","plainTextFormattedCitation":"(Estévez &amp; Spekreijse, 1982)","previouslyFormattedCitation":"(Estévez &amp; Spekreijse, 1982)"},"properties":{"noteIndex":0},"schema":"https://github.com/citation-style-language/schema/raw/master/csl-citation.json"}</w:instrText>
      </w:r>
      <w:r w:rsidR="003E0344" w:rsidRPr="00877160">
        <w:rPr>
          <w:rFonts w:ascii="Helvetica" w:hAnsi="Helvetica" w:cstheme="minorHAnsi"/>
          <w:noProof/>
          <w:sz w:val="22"/>
          <w:szCs w:val="22"/>
          <w:lang w:val="en-GB"/>
        </w:rPr>
        <w:fldChar w:fldCharType="separate"/>
      </w:r>
      <w:r w:rsidR="003E0344" w:rsidRPr="00877160">
        <w:rPr>
          <w:rFonts w:ascii="Helvetica" w:hAnsi="Helvetica" w:cstheme="minorHAnsi"/>
          <w:noProof/>
          <w:sz w:val="22"/>
          <w:szCs w:val="22"/>
          <w:lang w:val="en-GB"/>
        </w:rPr>
        <w:t>Estévez and Spekreijse (1982)</w:t>
      </w:r>
      <w:r w:rsidR="003E0344" w:rsidRPr="00877160">
        <w:rPr>
          <w:rFonts w:ascii="Helvetica" w:hAnsi="Helvetica" w:cstheme="minorHAnsi"/>
          <w:noProof/>
          <w:sz w:val="22"/>
          <w:szCs w:val="22"/>
          <w:lang w:val="en-GB"/>
        </w:rPr>
        <w:fldChar w:fldCharType="end"/>
      </w:r>
      <w:r w:rsidR="003E0344" w:rsidRPr="00877160">
        <w:rPr>
          <w:rFonts w:ascii="Helvetica" w:hAnsi="Helvetica" w:cstheme="minorHAnsi"/>
          <w:noProof/>
          <w:sz w:val="22"/>
          <w:szCs w:val="22"/>
          <w:lang w:val="en-GB"/>
        </w:rPr>
        <w:t xml:space="preserve"> </w:t>
      </w:r>
      <w:r w:rsidRPr="00877160">
        <w:rPr>
          <w:rFonts w:ascii="Helvetica" w:hAnsi="Helvetica" w:cstheme="minorHAnsi"/>
          <w:noProof/>
          <w:sz w:val="22"/>
          <w:szCs w:val="22"/>
          <w:lang w:val="en-GB"/>
        </w:rPr>
        <w:t xml:space="preserve">along with other details regarding the early history of the method. </w:t>
      </w:r>
      <w:r w:rsidR="00CB5621" w:rsidRPr="00877160">
        <w:rPr>
          <w:rFonts w:ascii="Helvetica" w:hAnsi="Helvetica" w:cstheme="minorHAnsi"/>
          <w:noProof/>
          <w:sz w:val="22"/>
          <w:szCs w:val="22"/>
          <w:lang w:val="en-GB"/>
        </w:rPr>
        <w:t xml:space="preserve">In vision science, silent substitution has contributed to our understanding of human colour vision mechanisms </w:t>
      </w:r>
      <w:r w:rsidR="00CB5621" w:rsidRPr="00877160">
        <w:rPr>
          <w:rFonts w:ascii="Helvetica" w:hAnsi="Helvetica" w:cstheme="minorHAnsi"/>
          <w:noProof/>
          <w:sz w:val="22"/>
          <w:szCs w:val="22"/>
          <w:lang w:val="en-GB"/>
        </w:rPr>
        <w:fldChar w:fldCharType="begin" w:fldLock="1"/>
      </w:r>
      <w:r w:rsidR="00325751" w:rsidRPr="00877160">
        <w:rPr>
          <w:rFonts w:ascii="Helvetica" w:hAnsi="Helvetica" w:cstheme="minorHAnsi"/>
          <w:noProof/>
          <w:sz w:val="22"/>
          <w:szCs w:val="22"/>
          <w:lang w:val="en-GB"/>
        </w:rPr>
        <w:instrText>ADDIN CSL_CITATION {"citationItems":[{"id":"ITEM-1","itemData":{"DOI":"10.1073/pnas.1214240110","ISSN":"00278424","PMID":"23256158","abstract":"The presence of a photopigment (melanopsin) within certain retinal ganglion cells was a surprising and significant discovery. This pigment is routinely described as \"nonvisual\" to highlight its signaling role in pupil dilation and circadian rhythms. Here we asked whether light absorbed by melanopsin can be seen by healthy human subjects. To answer this requires delivering intense (above rod saturation), well-controlled lights using four independent primaries. We collected detection thresholds to many four-primary stimuli. Threshold measurements in the fovea are explained by trichromatic theory, with no need to invoke a fourth photopigment. In the periphery, where melanopsin is present, threshold measurements deviate from trichromatic theory; at high photopic levels, sensitivity is explained by absorptions in four, not three, photopigment classes. We consider a series of hypotheses to explain the tetrasensitivity at high photopic levels in the human peripheral field. The most likely hypothesis is that in healthy human subjects melanopsin absorptions influence visibility.","author":[{"dropping-particle":"","family":"Horiguchi","given":"Hiroshi","non-dropping-particle":"","parse-names":false,"suffix":""},{"dropping-particle":"","family":"Winawer","given":"Jonathan","non-dropping-particle":"","parse-names":false,"suffix":""},{"dropping-particle":"","family":"Dougherty","given":"Robert F.","non-dropping-particle":"","parse-names":false,"suffix":""},{"dropping-particle":"","family":"Wandell","given":"Brian A.","non-dropping-particle":"","parse-names":false,"suffix":""}],"container-title":"Proceedings of the National Academy of Sciences of the United States of America","id":"ITEM-1","issue":"3","issued":{"date-parts":[["2013"]]},"note":"What are the threshold ellipses?\n\nIlluminated white board for foveal condition - Stimulus is shone through 1 deg hole. Rods saturated by whiteboard. \n\nLCD fix cross with 20 deg stimulus at 30 deg eccentricity for peripheral condition. \n\nisomerizations?","title":"Human trichromacy revisited","type":"article-journal","volume":"110"},"uris":["http://www.mendeley.com/documents/?uuid=eddc02d6-8b11-4403-af7e-b5279f16f39b"]}],"mendeley":{"formattedCitation":"(Horiguchi et al., 2013)","manualFormatting":"(Horiguchi et al., 2013)","plainTextFormattedCitation":"(Horiguchi et al., 2013)","previouslyFormattedCitation":"(Horiguchi et al., 2013)"},"properties":{"noteIndex":0},"schema":"https://github.com/citation-style-language/schema/raw/master/csl-citation.json"}</w:instrText>
      </w:r>
      <w:r w:rsidR="00CB5621" w:rsidRPr="00877160">
        <w:rPr>
          <w:rFonts w:ascii="Helvetica" w:hAnsi="Helvetica" w:cstheme="minorHAnsi"/>
          <w:noProof/>
          <w:sz w:val="22"/>
          <w:szCs w:val="22"/>
          <w:lang w:val="en-GB"/>
        </w:rPr>
        <w:fldChar w:fldCharType="separate"/>
      </w:r>
      <w:r w:rsidR="00CB5621" w:rsidRPr="00877160">
        <w:rPr>
          <w:rFonts w:ascii="Helvetica" w:hAnsi="Helvetica" w:cstheme="minorHAnsi"/>
          <w:noProof/>
          <w:sz w:val="22"/>
          <w:szCs w:val="22"/>
          <w:lang w:val="en-GB"/>
        </w:rPr>
        <w:t>(Horiguchi et al., 2013)</w:t>
      </w:r>
      <w:r w:rsidR="00CB5621" w:rsidRPr="00877160">
        <w:rPr>
          <w:rFonts w:ascii="Helvetica" w:hAnsi="Helvetica" w:cstheme="minorHAnsi"/>
          <w:noProof/>
          <w:sz w:val="22"/>
          <w:szCs w:val="22"/>
          <w:lang w:val="en-GB"/>
        </w:rPr>
        <w:fldChar w:fldCharType="end"/>
      </w:r>
      <w:r w:rsidR="00CB5621" w:rsidRPr="00877160">
        <w:rPr>
          <w:rFonts w:ascii="Helvetica" w:hAnsi="Helvetica" w:cstheme="minorHAnsi"/>
          <w:noProof/>
          <w:sz w:val="22"/>
          <w:szCs w:val="22"/>
          <w:lang w:val="en-GB"/>
        </w:rPr>
        <w:t xml:space="preserve"> and it has enabled researchers to examine how targeted photoreceptor stimulation affects physiological responses such as melatonin suppression</w:t>
      </w:r>
      <w:r w:rsidR="00AE3C19" w:rsidRPr="00877160">
        <w:rPr>
          <w:rFonts w:ascii="Helvetica" w:hAnsi="Helvetica" w:cstheme="minorHAnsi"/>
          <w:noProof/>
          <w:sz w:val="22"/>
          <w:szCs w:val="22"/>
          <w:lang w:val="en-GB"/>
        </w:rPr>
        <w:t xml:space="preserve"> </w:t>
      </w:r>
      <w:r w:rsidR="00AE3C19" w:rsidRPr="00877160">
        <w:rPr>
          <w:rFonts w:ascii="Helvetica" w:hAnsi="Helvetica" w:cstheme="minorHAnsi"/>
          <w:noProof/>
          <w:sz w:val="22"/>
          <w:szCs w:val="22"/>
          <w:lang w:val="en-GB"/>
        </w:rPr>
        <w:fldChar w:fldCharType="begin" w:fldLock="1"/>
      </w:r>
      <w:r w:rsidR="00325751" w:rsidRPr="00877160">
        <w:rPr>
          <w:rFonts w:ascii="Helvetica" w:hAnsi="Helvetica" w:cstheme="minorHAnsi"/>
          <w:noProof/>
          <w:sz w:val="22"/>
          <w:szCs w:val="22"/>
          <w:lang w:val="en-GB"/>
        </w:rPr>
        <w:instrText>ADDIN CSL_CITATION {"citationItems":[{"id":"ITEM-1","itemData":{"DOI":"10.1093/sleep/zsy100","ISSN":"15509109","PMID":"29788219","abstract":"Objectives: Artificial light sources such as visual display units (VDUs) elicit a range of subconscious and reflex light responses, including increases in alertness and suppression of pineal melatonin. Such responses employ dedicated retinal circuits encompassing melanopsin photoreceptors. Here, we aimed to determine whether this arrangement can be exploited to modulate the impact of VDUs on melatonin onset and alertness without altering visual appearance. Methods: We generated a five-primary VDU capable of presenting metameric movies (matched for color and luminance) but varying in melanopic-irradiance. Healthy human participants (n = 11) were exposed to the VDU from 18:00 to 23:00 hours at high- or low-melanopic setting in a randomized cross-over design and measured salivary melatonin and self-reported sleepiness at 30-minute intervals. Results: Our VDU presented a 3× adjustment in melanopic-irradiance for images matched photometrically for color and luminance. Participants reported no significant difference in visual appearance (color and glare) between conditions. During the time in which the VDU was viewed, self-reported sleepiness and salivary melatonin levels increased significantly, as would be expected in this phase of the diurnal cycle. The magnitude of the increase in both parameters was significantly enhanced when melanopic-irradiance was reduced. Conclusions: Our data demonstrate that melatonin onset and self-reported sleepiness can be modulated independent of photometric parameters (color and luminance) under a commonly encountered light exposure scenario (evening use of a VDU). They provide the first demonstration that the impactof light on alertness and melatonin production can be controlled independently of visual experience, and establish a VDU capable of achieving this objective.","author":[{"dropping-particle":"","family":"Allen","given":"Annette E.","non-dropping-particle":"","parse-names":false,"suffix":""},{"dropping-particle":"","family":"Hazelhoff","given":"Esther M.","non-dropping-particle":"","parse-names":false,"suffix":""},{"dropping-particle":"","family":"Martial","given":"Franck P.","non-dropping-particle":"","parse-names":false,"suffix":""},{"dropping-particle":"","family":"Cajochen","given":"Christian","non-dropping-particle":"","parse-names":false,"suffix":""},{"dropping-particle":"","family":"Lucas","given":"Robert J.","non-dropping-particle":"","parse-names":false,"suffix":""}],"container-title":"Sleep","id":"ITEM-1","issue":"8","issued":{"date-parts":[["2018"]]},"page":"1-7","title":"Exploiting metamerism to regulate the impact of a visual display on alertness and melatonin suppression independent of visual appearance","type":"article-journal","volume":"41"},"uris":["http://www.mendeley.com/documents/?uuid=6dec22b7-7b8a-4e95-bd35-a725e43ee0d1"]}],"mendeley":{"formattedCitation":"(Allen et al., 2018)","manualFormatting":"(Allen et al., 2018)","plainTextFormattedCitation":"(Allen et al., 2018)","previouslyFormattedCitation":"(Allen et al., 2018)"},"properties":{"noteIndex":0},"schema":"https://github.com/citation-style-language/schema/raw/master/csl-citation.json"}</w:instrText>
      </w:r>
      <w:r w:rsidR="00AE3C19" w:rsidRPr="00877160">
        <w:rPr>
          <w:rFonts w:ascii="Helvetica" w:hAnsi="Helvetica" w:cstheme="minorHAnsi"/>
          <w:noProof/>
          <w:sz w:val="22"/>
          <w:szCs w:val="22"/>
          <w:lang w:val="en-GB"/>
        </w:rPr>
        <w:fldChar w:fldCharType="separate"/>
      </w:r>
      <w:r w:rsidR="00AE3C19" w:rsidRPr="00877160">
        <w:rPr>
          <w:rFonts w:ascii="Helvetica" w:hAnsi="Helvetica" w:cstheme="minorHAnsi"/>
          <w:noProof/>
          <w:sz w:val="22"/>
          <w:szCs w:val="22"/>
          <w:lang w:val="en-GB"/>
        </w:rPr>
        <w:t>(Allen et al., 2018)</w:t>
      </w:r>
      <w:r w:rsidR="00AE3C19" w:rsidRPr="00877160">
        <w:rPr>
          <w:rFonts w:ascii="Helvetica" w:hAnsi="Helvetica" w:cstheme="minorHAnsi"/>
          <w:noProof/>
          <w:sz w:val="22"/>
          <w:szCs w:val="22"/>
          <w:lang w:val="en-GB"/>
        </w:rPr>
        <w:fldChar w:fldCharType="end"/>
      </w:r>
      <w:r w:rsidR="00AE3C19" w:rsidRPr="00877160">
        <w:rPr>
          <w:rFonts w:ascii="Helvetica" w:hAnsi="Helvetica" w:cstheme="minorHAnsi"/>
          <w:noProof/>
          <w:sz w:val="22"/>
          <w:szCs w:val="22"/>
          <w:lang w:val="en-GB"/>
        </w:rPr>
        <w:t>,</w:t>
      </w:r>
      <w:r w:rsidR="00CB5621" w:rsidRPr="00877160">
        <w:rPr>
          <w:rFonts w:ascii="Helvetica" w:hAnsi="Helvetica" w:cstheme="minorHAnsi"/>
          <w:noProof/>
          <w:sz w:val="22"/>
          <w:szCs w:val="22"/>
          <w:lang w:val="en-GB"/>
        </w:rPr>
        <w:t xml:space="preserve"> the electroretinogram </w:t>
      </w:r>
      <w:r w:rsidR="00AE3C19" w:rsidRPr="00877160">
        <w:rPr>
          <w:rFonts w:ascii="Helvetica" w:hAnsi="Helvetica" w:cstheme="minorHAnsi"/>
          <w:noProof/>
          <w:sz w:val="22"/>
          <w:szCs w:val="22"/>
          <w:lang w:val="en-GB"/>
        </w:rPr>
        <w:fldChar w:fldCharType="begin" w:fldLock="1"/>
      </w:r>
      <w:r w:rsidR="00FF17D6" w:rsidRPr="00877160">
        <w:rPr>
          <w:rFonts w:ascii="Helvetica" w:hAnsi="Helvetica" w:cstheme="minorHAnsi"/>
          <w:noProof/>
          <w:sz w:val="22"/>
          <w:szCs w:val="22"/>
          <w:lang w:val="en-GB"/>
        </w:rPr>
        <w:instrText>ADDIN CSL_CITATION {"citationItems":[{"id":"ITEM-1","itemData":{"DOI":"10.1007/s10633-017-9571-4","ISSN":"15732622","PMID":"28091887","abstract":"Purpose: To record transient ERGs from the light-adapted human retina using silent substitution stimuli which selectively reflect the activity of rod photoreceptors. We aim to describe the morphology of these waveforms and examine how they are affected by the use of less selective stimuli and by retinal pathology. Methods: Rod-isolating stimuli with square-wave temporal profiles (250/250 ms onset/offset) were presented using a 4 primary LED ganzfeld stimulator. Experiment 1: ERGs were recorded using a rod-isolating stimulus (63 ph Td, rod contrast, Crod = 0.25) from a group (n = 20) of normal trichromatic observers. Experiment 2: Rod ERGs were recorded from a group (n = 5) using a rod-isolating stimulus (Crod = 0.25) which varied in retinal illuminance from 40 to 10,000 ph Td. Experiment 3: ERGs were elicited using 2 kinds of non-isolating stimuli; (1) broadband and (2) rod-isolating stimuli which contained varying degrees of L- and M-cone excitation. Experiment 4: Rod ERGs were recorded from two patient groups with rod monochromacy (n = 3) and CSNB (type 1; n = 2). Results: The rod-isolated ERGs elicited from normal subjects had a waveform with a positive onset component followed by a negative offset. Response amplitude was maximal at retinal illuminances &lt;100 ph Td and was virtually abolished at 400 ph Td. The use of non-selective stimuli altered the ERG waveform eliciting more photopic-like ERG responses. Rod ERGs recorded from rod monochromats had similar features to those recorded from normal trichromats, in contrast to those recorded from participants with CSNB which had an electronegative appearance. Conclusions: Our results demonstrate that ERGs elicited by silent substitution stimuli can selectively reflect the operation of rod photoreceptors in the normal, light-adapted human retina.","author":[{"dropping-particle":"","family":"Maguire","given":"John","non-dropping-particle":"","parse-names":false,"suffix":""},{"dropping-particle":"","family":"Parry","given":"Neil R.A.","non-dropping-particle":"","parse-names":false,"suffix":""},{"dropping-particle":"","family":"Kremers","given":"J.","non-dropping-particle":"","parse-names":false,"suffix":""},{"dropping-particle":"","family":"Murray","given":"I. J.","non-dropping-particle":"","parse-names":false,"suffix":""},{"dropping-particle":"","family":"McKeefry","given":"D.","non-dropping-particle":"","parse-names":false,"suffix":""}],"container-title":"Documenta Ophthalmologica","id":"ITEM-1","issue":"1","issued":{"date-parts":[["2017"]]},"page":"11-24","publisher":"Springer Berlin Heidelberg","title":"The morphology of human rod ERGs obtained by silent substitution stimulation","type":"article-journal","volume":"134"},"uris":["http://www.mendeley.com/documents/?uuid=3110821f-fe0c-4fcd-9a87-c483a9c73288"]}],"mendeley":{"formattedCitation":"(Maguire et al., 2017)","manualFormatting":"(Maguire et al., 2017)","plainTextFormattedCitation":"(Maguire et al., 2017)","previouslyFormattedCitation":"(Maguire et al., 2017)"},"properties":{"noteIndex":0},"schema":"https://github.com/citation-style-language/schema/raw/master/csl-citation.json"}</w:instrText>
      </w:r>
      <w:r w:rsidR="00AE3C19" w:rsidRPr="00877160">
        <w:rPr>
          <w:rFonts w:ascii="Helvetica" w:hAnsi="Helvetica" w:cstheme="minorHAnsi"/>
          <w:noProof/>
          <w:sz w:val="22"/>
          <w:szCs w:val="22"/>
          <w:lang w:val="en-GB"/>
        </w:rPr>
        <w:fldChar w:fldCharType="separate"/>
      </w:r>
      <w:r w:rsidR="00AE3C19" w:rsidRPr="00877160">
        <w:rPr>
          <w:rFonts w:ascii="Helvetica" w:hAnsi="Helvetica" w:cstheme="minorHAnsi"/>
          <w:noProof/>
          <w:sz w:val="22"/>
          <w:szCs w:val="22"/>
          <w:lang w:val="en-GB"/>
        </w:rPr>
        <w:t>(Maguire et al., 2017)</w:t>
      </w:r>
      <w:r w:rsidR="00AE3C19" w:rsidRPr="00877160">
        <w:rPr>
          <w:rFonts w:ascii="Helvetica" w:hAnsi="Helvetica" w:cstheme="minorHAnsi"/>
          <w:noProof/>
          <w:sz w:val="22"/>
          <w:szCs w:val="22"/>
          <w:lang w:val="en-GB"/>
        </w:rPr>
        <w:fldChar w:fldCharType="end"/>
      </w:r>
      <w:r w:rsidR="00AE3C19" w:rsidRPr="00877160">
        <w:rPr>
          <w:rFonts w:ascii="Helvetica" w:hAnsi="Helvetica" w:cstheme="minorHAnsi"/>
          <w:noProof/>
          <w:sz w:val="22"/>
          <w:szCs w:val="22"/>
          <w:lang w:val="en-GB"/>
        </w:rPr>
        <w:t>,</w:t>
      </w:r>
      <w:r w:rsidR="00CB5621" w:rsidRPr="00877160">
        <w:rPr>
          <w:rFonts w:ascii="Helvetica" w:hAnsi="Helvetica" w:cstheme="minorHAnsi"/>
          <w:noProof/>
          <w:sz w:val="22"/>
          <w:szCs w:val="22"/>
          <w:lang w:val="en-GB"/>
        </w:rPr>
        <w:t xml:space="preserve"> and the pupillary light reflex </w:t>
      </w:r>
      <w:r w:rsidR="00AE3C19" w:rsidRPr="00877160">
        <w:rPr>
          <w:rFonts w:ascii="Helvetica" w:hAnsi="Helvetica" w:cstheme="minorHAnsi"/>
          <w:noProof/>
          <w:sz w:val="22"/>
          <w:szCs w:val="22"/>
          <w:lang w:val="en-GB"/>
        </w:rPr>
        <w:fldChar w:fldCharType="begin" w:fldLock="1"/>
      </w:r>
      <w:r w:rsidR="00FF17D6" w:rsidRPr="00877160">
        <w:rPr>
          <w:rFonts w:ascii="Helvetica" w:hAnsi="Helvetica" w:cstheme="minorHAnsi"/>
          <w:noProof/>
          <w:sz w:val="22"/>
          <w:szCs w:val="22"/>
          <w:lang w:val="en-GB"/>
        </w:rPr>
        <w:instrText>ADDIN CSL_CITATION {"citationItems":[{"id":"ITEM-1","itemData":{"DOI":"10.1073/pnas.1400942111","ISSN":"10916490","PMID":"25313040","abstract":"In the human, cone photoreceptors (L, M, and S) and the melanopsincontaining, intrinsically photosensitive retinal ganglion cells (ipRGCs) are active at daytime light intensities. Signals from cones are combined both additively and in opposition to create the perception of overall light and color. Similar mechanisms seem to be at work in the control of the pupil's response to light. Uncharacterized however, is the relative contribution of melanopsin and S cones, with their overlapping, short-wavelength spectral sensitivities. We measured the response of the human pupil to the separate stimulation of the cones and melanopsin at a range of temporal frequencies under photopic conditions. The S-cone and melanopsin photoreceptor channels were found to be low-pass, in contrast to a band-pass response of the pupil to L- and M-cone signals. An examination of the phase relationships of the evoked responses revealed that melanopsin signals add with signals from L and M cones but are opposed by signals from S cones in control of the pupil. The opposition of the S cones is revealed in a seemingly paradoxical dilation of the pupil to greater S-cone photon capture. This surprising result is explained by the neurophysiological properties of ipRGCs found in animal studies.","author":[{"dropping-particle":"","family":"Spitschan","given":"Manuel","non-dropping-particle":"","parse-names":false,"suffix":""},{"dropping-particle":"","family":"Jain","given":"Sandeep","non-dropping-particle":"","parse-names":false,"suffix":""},{"dropping-particle":"","family":"Brainard","given":"David H.","non-dropping-particle":"","parse-names":false,"suffix":""},{"dropping-particle":"","family":"Aguirre","given":"Geoffrey K.","non-dropping-particle":"","parse-names":false,"suffix":""}],"container-title":"Proceedings of the National Academy of Sciences of the United States of America","id":"ITEM-1","issue":"43","issued":{"date-parts":[["2014"]]},"page":"15568-15572","title":"Opponent melanopsin and S-cone signals in the human pupillary light response","type":"article-journal","volume":"111"},"uris":["http://www.mendeley.com/documents/?uuid=c04be723-d7fc-4f36-92b4-8c5d9416702a"]}],"mendeley":{"formattedCitation":"(Spitschan et al., 2014)","manualFormatting":"(Spitschan et al., 2014)","plainTextFormattedCitation":"(Spitschan et al., 2014)","previouslyFormattedCitation":"(Spitschan et al., 2014)"},"properties":{"noteIndex":0},"schema":"https://github.com/citation-style-language/schema/raw/master/csl-citation.json"}</w:instrText>
      </w:r>
      <w:r w:rsidR="00AE3C19" w:rsidRPr="00877160">
        <w:rPr>
          <w:rFonts w:ascii="Helvetica" w:hAnsi="Helvetica" w:cstheme="minorHAnsi"/>
          <w:noProof/>
          <w:sz w:val="22"/>
          <w:szCs w:val="22"/>
          <w:lang w:val="en-GB"/>
        </w:rPr>
        <w:fldChar w:fldCharType="separate"/>
      </w:r>
      <w:r w:rsidR="00AE3C19" w:rsidRPr="00877160">
        <w:rPr>
          <w:rFonts w:ascii="Helvetica" w:hAnsi="Helvetica" w:cstheme="minorHAnsi"/>
          <w:noProof/>
          <w:sz w:val="22"/>
          <w:szCs w:val="22"/>
          <w:lang w:val="en-GB"/>
        </w:rPr>
        <w:t>(Spitschan et al., 2014)</w:t>
      </w:r>
      <w:r w:rsidR="00AE3C19" w:rsidRPr="00877160">
        <w:rPr>
          <w:rFonts w:ascii="Helvetica" w:hAnsi="Helvetica" w:cstheme="minorHAnsi"/>
          <w:noProof/>
          <w:sz w:val="22"/>
          <w:szCs w:val="22"/>
          <w:lang w:val="en-GB"/>
        </w:rPr>
        <w:fldChar w:fldCharType="end"/>
      </w:r>
      <w:r w:rsidR="00AE3C19" w:rsidRPr="00877160">
        <w:rPr>
          <w:rFonts w:ascii="Helvetica" w:hAnsi="Helvetica" w:cstheme="minorHAnsi"/>
          <w:noProof/>
          <w:sz w:val="22"/>
          <w:szCs w:val="22"/>
          <w:lang w:val="en-GB"/>
        </w:rPr>
        <w:t>.</w:t>
      </w:r>
      <w:r w:rsidR="00CB5621" w:rsidRPr="00877160">
        <w:rPr>
          <w:rFonts w:ascii="Helvetica" w:hAnsi="Helvetica" w:cstheme="minorHAnsi"/>
          <w:noProof/>
          <w:sz w:val="22"/>
          <w:szCs w:val="22"/>
          <w:lang w:val="en-GB"/>
        </w:rPr>
        <w:t xml:space="preserve"> Its potential as a diagnostic tool for retinal disease has also garnered attention in recent years </w:t>
      </w:r>
      <w:r w:rsidR="00AE3C19" w:rsidRPr="00877160">
        <w:rPr>
          <w:rFonts w:ascii="Helvetica" w:hAnsi="Helvetica" w:cstheme="minorHAnsi"/>
          <w:noProof/>
          <w:sz w:val="22"/>
          <w:szCs w:val="22"/>
          <w:lang w:val="en-GB"/>
        </w:rPr>
        <w:fldChar w:fldCharType="begin" w:fldLock="1"/>
      </w:r>
      <w:r w:rsidR="00AE3C19" w:rsidRPr="00877160">
        <w:rPr>
          <w:rFonts w:ascii="Helvetica" w:hAnsi="Helvetica" w:cstheme="minorHAnsi"/>
          <w:noProof/>
          <w:sz w:val="22"/>
          <w:szCs w:val="22"/>
          <w:lang w:val="en-GB"/>
        </w:rPr>
        <w:instrText>ADDIN CSL_CITATION {"citationItems":[{"id":"ITEM-1","itemData":{"DOI":"10.1016/j.optom.2016.07.004","ISSN":"19891342","PMID":"27543383","abstract":"Purpose To record electroretinograms (ERGs) from intrinsically photosensitive retinal ganglion cells (ipRGCs) of glaucoma patients. Methods ERGs were recorded in 10 normal subjects and 15 patients with glaucoma. The ERG illumination system was built to achieve receptor-silent substitution, and comprised an optical diffuser and four-in-one light-emitting diodes. Results The ERG recordings of ipRGC from normal subjects showed an “on” response and an “off” response. The mean (±SD) implicit time for the on and off responses in normal subjects was 103.0 ± 24.9 and 337.9 ± 45.8 ms, respectively, with corresponding amplitudes of 7.7 ± 2.8 and 7.3 ± 3.4 μV, respectively. In glaucoma patients, the implicit time of the on and off responses was 135.0 ± 28.9 and 368.2 ± 17.3 ms, respectively. The corresponding amplitudes of the on and off responses in these patients were 0.47 ± 0.18 and 0.66 ± 0.32 μV, respectively. Conclusions The results demonstrate successful ERG recording of ipRGCs from advanced glaucoma patients, with marked reductions in amplitude, although not implicit time, compared with normal subjects.","author":[{"dropping-particle":"","family":"Kuze","given":"Manami","non-dropping-particle":"","parse-names":false,"suffix":""},{"dropping-particle":"","family":"Morita","given":"Takeshi","non-dropping-particle":"","parse-names":false,"suffix":""},{"dropping-particle":"","family":"Fukuda","given":"Yumi","non-dropping-particle":"","parse-names":false,"suffix":""},{"dropping-particle":"","family":"Kondo","given":"Mineo","non-dropping-particle":"","parse-names":false,"suffix":""},{"dropping-particle":"","family":"Tsubota","given":"Kazuo","non-dropping-particle":"","parse-names":false,"suffix":""},{"dropping-particle":"","family":"Ayaki","given":"Masahiko","non-dropping-particle":"","parse-names":false,"suffix":""}],"container-title":"Journal of Optometry","id":"ITEM-1","issue":"4","issued":{"date-parts":[["2017"]]},"page":"226-232","publisher":"Spanish General Council of Optometry","title":"Electrophysiological responses from intrinsically photosensitive retinal ganglion cells are diminished in glaucoma patients","type":"article-journal","volume":"10"},"uris":["http://www.mendeley.com/documents/?uuid=e5050cc4-3031-451d-b574-c7afda327d37"]},{"id":"ITEM-2","itemData":{"DOI":"10.1111/vop.12847","ISSN":"14635224","PMID":"33232560","abstract":"Objective: A previously published study successfully isolated photoreceptor responses from canine rods, long/medium-wavelength (L/M) cones, and short-wavelength (S) cones using silent substitution electroretinography (ERG) performed under general anesthesia. We hypothesized that responses would be similar in dogs under sedation and that a curtailed protocol suitable for use in clinical patients could effectively isolate responses from all three photoreceptor subtypes. Animals studied: Three normal adult purpose-bred beagles (2 females and 1 male). Methods: Dogs were dark-adapted for 1 hour. Sine wave color stimuli were delivered using LEDs in a Ganzfeld dome. The ERG protocol under anesthesia was performed as previously published; sedated ERG protocols were performed after a 3-day washout period. Intravenous sedation (dexmedetomidine 1.25 mcg/kg, butorphanol 0.1 mg/kg) was administered for sedation. Statistical analysis was performed using two-way repeated-measures ANOVA and linear regression. Results: In both anesthetized and sedated animals, rod-derived responses peaked at low frequency (4-12 Hz), L/M-cone responses peaked at high frequency (32-38 Hz), and S-cone responses peaked at low frequency (4-12 Hz). The frequencies eliciting maximal responses were similar in sedated and anesthetized protocols, although rod amplitudes were significantly higher in the sedated protocols compared with anesthetized (P &lt;.001). Conclusion: We present a clinically applicable method to consistently isolate rod and cone subclass function in sedated dogs. This may allow detailed evaluation of photoreceptor function in clinical patients with rod or cone subclass deficits without the need for general anesthesia or protracted adaptation times.","author":[{"dropping-particle":"","family":"Wise","given":"E. N.","non-dropping-particle":"","parse-names":false,"suffix":""},{"dropping-particle":"","family":"Foster","given":"M. L.","non-dropping-particle":"","parse-names":false,"suffix":""},{"dropping-particle":"","family":"Kremers","given":"J.","non-dropping-particle":"","parse-names":false,"suffix":""},{"dropping-particle":"","family":"Mowat","given":"F. M.","non-dropping-particle":"","parse-names":false,"suffix":""}],"container-title":"Veterinary Ophthalmology","id":"ITEM-2","issue":"1","issued":{"date-parts":[["2021"]]},"page":"103-107","title":"A modified silent substitution electroretinography protocol to separate photoreceptor subclass function in lightly sedated dogs","type":"article-journal","volume":"24"},"uris":["http://www.mendeley.com/documents/?uuid=03e63cdb-20d8-4c90-ba41-89572c22ed09"]}],"mendeley":{"formattedCitation":"(Kuze et al., 2017; Wise et al., 2021)","plainTextFormattedCitation":"(Kuze et al., 2017; Wise et al., 2021)","previouslyFormattedCitation":"(Kuze et al., 2017; Wise et al., 2021)"},"properties":{"noteIndex":0},"schema":"https://github.com/citation-style-language/schema/raw/master/csl-citation.json"}</w:instrText>
      </w:r>
      <w:r w:rsidR="00AE3C19" w:rsidRPr="00877160">
        <w:rPr>
          <w:rFonts w:ascii="Helvetica" w:hAnsi="Helvetica" w:cstheme="minorHAnsi"/>
          <w:noProof/>
          <w:sz w:val="22"/>
          <w:szCs w:val="22"/>
          <w:lang w:val="en-GB"/>
        </w:rPr>
        <w:fldChar w:fldCharType="separate"/>
      </w:r>
      <w:r w:rsidR="00AE3C19" w:rsidRPr="00877160">
        <w:rPr>
          <w:rFonts w:ascii="Helvetica" w:hAnsi="Helvetica" w:cstheme="minorHAnsi"/>
          <w:noProof/>
          <w:sz w:val="22"/>
          <w:szCs w:val="22"/>
          <w:lang w:val="en-GB"/>
        </w:rPr>
        <w:t>(Kuze et al., 2017; Wise et al., 2021)</w:t>
      </w:r>
      <w:r w:rsidR="00AE3C19" w:rsidRPr="00877160">
        <w:rPr>
          <w:rFonts w:ascii="Helvetica" w:hAnsi="Helvetica" w:cstheme="minorHAnsi"/>
          <w:noProof/>
          <w:sz w:val="22"/>
          <w:szCs w:val="22"/>
          <w:lang w:val="en-GB"/>
        </w:rPr>
        <w:fldChar w:fldCharType="end"/>
      </w:r>
      <w:r w:rsidR="00AE3C19" w:rsidRPr="00877160">
        <w:rPr>
          <w:rFonts w:ascii="Helvetica" w:hAnsi="Helvetica" w:cstheme="minorHAnsi"/>
          <w:noProof/>
          <w:sz w:val="22"/>
          <w:szCs w:val="22"/>
          <w:lang w:val="en-GB"/>
        </w:rPr>
        <w:t>.</w:t>
      </w:r>
    </w:p>
    <w:p w14:paraId="72D94883" w14:textId="19966D80" w:rsidR="00CC77F2" w:rsidRPr="00877160" w:rsidRDefault="00675FEA" w:rsidP="00CC77F2">
      <w:pPr>
        <w:rPr>
          <w:rFonts w:ascii="Helvetica" w:hAnsi="Helvetica" w:cstheme="minorHAnsi"/>
          <w:noProof/>
          <w:sz w:val="22"/>
          <w:szCs w:val="22"/>
          <w:lang w:val="en-GB"/>
        </w:rPr>
      </w:pPr>
      <w:r>
        <w:rPr>
          <w:rFonts w:ascii="Helvetica" w:hAnsi="Helvetica" w:cstheme="minorHAnsi"/>
          <w:sz w:val="22"/>
          <w:szCs w:val="22"/>
        </w:rPr>
        <w:t xml:space="preserve">To perform silent substitution, one must acquire a suitable </w:t>
      </w:r>
      <w:proofErr w:type="spellStart"/>
      <w:r>
        <w:rPr>
          <w:rFonts w:ascii="Helvetica" w:hAnsi="Helvetica" w:cstheme="minorHAnsi"/>
          <w:sz w:val="22"/>
          <w:szCs w:val="22"/>
        </w:rPr>
        <w:t>multiprimary</w:t>
      </w:r>
      <w:proofErr w:type="spellEnd"/>
      <w:r>
        <w:rPr>
          <w:rFonts w:ascii="Helvetica" w:hAnsi="Helvetica" w:cstheme="minorHAnsi"/>
          <w:sz w:val="22"/>
          <w:szCs w:val="22"/>
        </w:rPr>
        <w:t xml:space="preserve"> stimulation system with </w:t>
      </w:r>
      <w:r w:rsidR="00CC77F2" w:rsidRPr="00877160">
        <w:rPr>
          <w:rFonts w:ascii="Helvetica" w:hAnsi="Helvetica" w:cstheme="minorHAnsi"/>
          <w:noProof/>
          <w:sz w:val="22"/>
          <w:szCs w:val="22"/>
          <w:lang w:val="en-GB"/>
        </w:rPr>
        <w:t>accurate calibration spectra</w:t>
      </w:r>
      <w:r w:rsidR="00160713" w:rsidRPr="00877160">
        <w:rPr>
          <w:rFonts w:ascii="Helvetica" w:hAnsi="Helvetica" w:cstheme="minorHAnsi"/>
          <w:noProof/>
          <w:sz w:val="22"/>
          <w:szCs w:val="22"/>
          <w:lang w:val="en-GB"/>
        </w:rPr>
        <w:t xml:space="preserve"> for each of </w:t>
      </w:r>
      <w:r>
        <w:rPr>
          <w:rFonts w:ascii="Helvetica" w:hAnsi="Helvetica" w:cstheme="minorHAnsi"/>
          <w:noProof/>
          <w:sz w:val="22"/>
          <w:szCs w:val="22"/>
          <w:lang w:val="en-GB"/>
        </w:rPr>
        <w:t>its</w:t>
      </w:r>
      <w:r w:rsidR="00160713" w:rsidRPr="00877160">
        <w:rPr>
          <w:rFonts w:ascii="Helvetica" w:hAnsi="Helvetica" w:cstheme="minorHAnsi"/>
          <w:noProof/>
          <w:sz w:val="22"/>
          <w:szCs w:val="22"/>
          <w:lang w:val="en-GB"/>
        </w:rPr>
        <w:t xml:space="preserve"> </w:t>
      </w:r>
      <w:r w:rsidR="002D156C" w:rsidRPr="00877160">
        <w:rPr>
          <w:rFonts w:ascii="Helvetica" w:hAnsi="Helvetica" w:cstheme="minorHAnsi"/>
          <w:noProof/>
          <w:sz w:val="22"/>
          <w:szCs w:val="22"/>
          <w:lang w:val="en-GB"/>
        </w:rPr>
        <w:t xml:space="preserve">individual </w:t>
      </w:r>
      <w:r w:rsidR="00160713" w:rsidRPr="00877160">
        <w:rPr>
          <w:rFonts w:ascii="Helvetica" w:hAnsi="Helvetica" w:cstheme="minorHAnsi"/>
          <w:noProof/>
          <w:sz w:val="22"/>
          <w:szCs w:val="22"/>
          <w:lang w:val="en-GB"/>
        </w:rPr>
        <w:t>primaries</w:t>
      </w:r>
      <w:r w:rsidR="00215F12" w:rsidRPr="00877160">
        <w:rPr>
          <w:rFonts w:ascii="Helvetica" w:hAnsi="Helvetica" w:cstheme="minorHAnsi"/>
          <w:noProof/>
          <w:sz w:val="22"/>
          <w:szCs w:val="22"/>
          <w:lang w:val="en-GB"/>
        </w:rPr>
        <w:t xml:space="preserve"> and the</w:t>
      </w:r>
      <w:r w:rsidR="00E80BFA" w:rsidRPr="00877160">
        <w:rPr>
          <w:rFonts w:ascii="Helvetica" w:hAnsi="Helvetica" w:cstheme="minorHAnsi"/>
          <w:noProof/>
          <w:sz w:val="22"/>
          <w:szCs w:val="22"/>
          <w:lang w:val="en-GB"/>
        </w:rPr>
        <w:t xml:space="preserve"> </w:t>
      </w:r>
      <w:r w:rsidR="00CC77F2" w:rsidRPr="00877160">
        <w:rPr>
          <w:rFonts w:ascii="Helvetica" w:hAnsi="Helvetica" w:cstheme="minorHAnsi"/>
          <w:noProof/>
          <w:sz w:val="22"/>
          <w:szCs w:val="22"/>
          <w:lang w:val="en-GB"/>
        </w:rPr>
        <w:t xml:space="preserve">photoreceptor action spectra </w:t>
      </w:r>
      <w:r w:rsidR="00160713" w:rsidRPr="00877160">
        <w:rPr>
          <w:rFonts w:ascii="Helvetica" w:hAnsi="Helvetica" w:cstheme="minorHAnsi"/>
          <w:noProof/>
          <w:sz w:val="22"/>
          <w:szCs w:val="22"/>
          <w:lang w:val="en-GB"/>
        </w:rPr>
        <w:t>for</w:t>
      </w:r>
      <w:r w:rsidR="00CC77F2" w:rsidRPr="00877160">
        <w:rPr>
          <w:rFonts w:ascii="Helvetica" w:hAnsi="Helvetica" w:cstheme="minorHAnsi"/>
          <w:noProof/>
          <w:sz w:val="22"/>
          <w:szCs w:val="22"/>
          <w:lang w:val="en-GB"/>
        </w:rPr>
        <w:t xml:space="preserve"> the intended observer</w:t>
      </w:r>
      <w:r w:rsidR="002E456D">
        <w:rPr>
          <w:rFonts w:ascii="Helvetica" w:hAnsi="Helvetica" w:cstheme="minorHAnsi"/>
          <w:noProof/>
          <w:sz w:val="22"/>
          <w:szCs w:val="22"/>
          <w:lang w:val="en-GB"/>
        </w:rPr>
        <w:t xml:space="preserve"> (see below)</w:t>
      </w:r>
      <w:r w:rsidR="002D156C" w:rsidRPr="00877160">
        <w:rPr>
          <w:rFonts w:ascii="Helvetica" w:hAnsi="Helvetica" w:cstheme="minorHAnsi"/>
          <w:noProof/>
          <w:sz w:val="22"/>
          <w:szCs w:val="22"/>
          <w:lang w:val="en-GB"/>
        </w:rPr>
        <w:t xml:space="preserve">. </w:t>
      </w:r>
      <w:r w:rsidR="00CC77F2" w:rsidRPr="00877160">
        <w:rPr>
          <w:rFonts w:ascii="Helvetica" w:hAnsi="Helvetica" w:cstheme="minorHAnsi"/>
          <w:noProof/>
          <w:sz w:val="22"/>
          <w:szCs w:val="22"/>
          <w:lang w:val="en-GB"/>
        </w:rPr>
        <w:t xml:space="preserve">By interpolating the calibration spectra one can predict the spectral output for any combination of </w:t>
      </w:r>
      <w:r w:rsidR="00544CF3" w:rsidRPr="00877160">
        <w:rPr>
          <w:rFonts w:ascii="Helvetica" w:hAnsi="Helvetica" w:cstheme="minorHAnsi"/>
          <w:noProof/>
          <w:sz w:val="22"/>
          <w:szCs w:val="22"/>
          <w:lang w:val="en-GB"/>
        </w:rPr>
        <w:t>input</w:t>
      </w:r>
      <w:r w:rsidR="00CC77F2" w:rsidRPr="00877160">
        <w:rPr>
          <w:rFonts w:ascii="Helvetica" w:hAnsi="Helvetica" w:cstheme="minorHAnsi"/>
          <w:noProof/>
          <w:sz w:val="22"/>
          <w:szCs w:val="22"/>
          <w:lang w:val="en-GB"/>
        </w:rPr>
        <w:t xml:space="preserve"> settings and quantify it in terms of photoreceptor activation by computing a weighted integral:</w:t>
      </w:r>
    </w:p>
    <w:p w14:paraId="14BFB1AB" w14:textId="77777777" w:rsidR="00CC77F2" w:rsidRPr="00877160" w:rsidRDefault="00CC77F2" w:rsidP="00CC77F2">
      <w:pPr>
        <w:ind w:firstLine="0"/>
        <w:rPr>
          <w:rFonts w:ascii="Helvetica" w:hAnsi="Helvetica" w:cstheme="minorHAnsi"/>
          <w:noProof/>
          <w:sz w:val="22"/>
          <w:szCs w:val="22"/>
          <w:lang w:val="en-GB"/>
        </w:rPr>
      </w:pPr>
      <m:oMathPara>
        <m:oMath>
          <m:r>
            <w:rPr>
              <w:rFonts w:ascii="Cambria Math" w:hAnsi="Cambria Math" w:cstheme="minorHAnsi"/>
              <w:noProof/>
              <w:sz w:val="22"/>
              <w:szCs w:val="22"/>
              <w:lang w:val="en-GB"/>
            </w:rPr>
            <m:t>w=</m:t>
          </m:r>
          <m:nary>
            <m:naryPr>
              <m:limLoc m:val="undOvr"/>
              <m:ctrlPr>
                <w:rPr>
                  <w:rFonts w:ascii="Cambria Math" w:hAnsi="Cambria Math" w:cstheme="minorHAnsi"/>
                  <w:noProof/>
                  <w:sz w:val="22"/>
                  <w:szCs w:val="22"/>
                  <w:lang w:val="en-GB"/>
                </w:rPr>
              </m:ctrlPr>
            </m:naryPr>
            <m:sub>
              <m:sSub>
                <m:sSubPr>
                  <m:ctrlPr>
                    <w:rPr>
                      <w:rFonts w:ascii="Cambria Math" w:hAnsi="Cambria Math" w:cstheme="minorHAnsi"/>
                      <w:noProof/>
                      <w:sz w:val="22"/>
                      <w:szCs w:val="22"/>
                      <w:lang w:val="en-GB"/>
                    </w:rPr>
                  </m:ctrlPr>
                </m:sSubPr>
                <m:e>
                  <m:r>
                    <m:rPr>
                      <m:sty m:val="p"/>
                    </m:rPr>
                    <w:rPr>
                      <w:rFonts w:ascii="Cambria Math" w:hAnsi="Cambria Math" w:cstheme="minorHAnsi"/>
                      <w:noProof/>
                      <w:sz w:val="22"/>
                      <w:szCs w:val="22"/>
                      <w:lang w:val="en-GB"/>
                    </w:rPr>
                    <m:t>λ</m:t>
                  </m:r>
                </m:e>
                <m:sub>
                  <m:r>
                    <m:rPr>
                      <m:sty m:val="p"/>
                    </m:rPr>
                    <w:rPr>
                      <w:rFonts w:ascii="Cambria Math" w:hAnsi="Cambria Math" w:cstheme="minorHAnsi"/>
                      <w:noProof/>
                      <w:sz w:val="22"/>
                      <w:szCs w:val="22"/>
                      <w:lang w:val="en-GB"/>
                    </w:rPr>
                    <m:t>1</m:t>
                  </m:r>
                </m:sub>
              </m:sSub>
            </m:sub>
            <m:sup>
              <m:sSub>
                <m:sSubPr>
                  <m:ctrlPr>
                    <w:rPr>
                      <w:rFonts w:ascii="Cambria Math" w:hAnsi="Cambria Math" w:cstheme="minorHAnsi"/>
                      <w:noProof/>
                      <w:sz w:val="22"/>
                      <w:szCs w:val="22"/>
                      <w:lang w:val="en-GB"/>
                    </w:rPr>
                  </m:ctrlPr>
                </m:sSubPr>
                <m:e>
                  <m:r>
                    <m:rPr>
                      <m:sty m:val="p"/>
                    </m:rPr>
                    <w:rPr>
                      <w:rFonts w:ascii="Cambria Math" w:hAnsi="Cambria Math" w:cstheme="minorHAnsi"/>
                      <w:noProof/>
                      <w:sz w:val="22"/>
                      <w:szCs w:val="22"/>
                      <w:lang w:val="en-GB"/>
                    </w:rPr>
                    <m:t>λ</m:t>
                  </m:r>
                </m:e>
                <m:sub>
                  <m:r>
                    <m:rPr>
                      <m:sty m:val="p"/>
                    </m:rPr>
                    <w:rPr>
                      <w:rFonts w:ascii="Cambria Math" w:hAnsi="Cambria Math" w:cstheme="minorHAnsi"/>
                      <w:noProof/>
                      <w:sz w:val="22"/>
                      <w:szCs w:val="22"/>
                      <w:lang w:val="en-GB"/>
                    </w:rPr>
                    <m:t>2</m:t>
                  </m:r>
                </m:sub>
              </m:sSub>
            </m:sup>
            <m:e>
              <m:r>
                <m:rPr>
                  <m:sty m:val="p"/>
                </m:rPr>
                <w:rPr>
                  <w:rFonts w:ascii="Cambria Math" w:hAnsi="Cambria Math" w:cstheme="minorHAnsi"/>
                  <w:noProof/>
                  <w:sz w:val="22"/>
                  <w:szCs w:val="22"/>
                  <w:lang w:val="en-GB"/>
                </w:rPr>
                <m:t>E</m:t>
              </m:r>
              <m:d>
                <m:dPr>
                  <m:ctrlPr>
                    <w:rPr>
                      <w:rFonts w:ascii="Cambria Math" w:hAnsi="Cambria Math" w:cstheme="minorHAnsi"/>
                      <w:noProof/>
                      <w:sz w:val="22"/>
                      <w:szCs w:val="22"/>
                      <w:lang w:val="en-GB"/>
                    </w:rPr>
                  </m:ctrlPr>
                </m:dPr>
                <m:e>
                  <m:r>
                    <m:rPr>
                      <m:sty m:val="p"/>
                    </m:rPr>
                    <w:rPr>
                      <w:rFonts w:ascii="Cambria Math" w:hAnsi="Cambria Math" w:cstheme="minorHAnsi"/>
                      <w:noProof/>
                      <w:sz w:val="22"/>
                      <w:szCs w:val="22"/>
                      <w:lang w:val="en-GB"/>
                    </w:rPr>
                    <m:t>λ</m:t>
                  </m:r>
                </m:e>
              </m:d>
              <m:r>
                <m:rPr>
                  <m:sty m:val="p"/>
                </m:rPr>
                <w:rPr>
                  <w:rFonts w:ascii="Cambria Math" w:hAnsi="Cambria Math" w:cstheme="minorHAnsi"/>
                  <w:noProof/>
                  <w:sz w:val="22"/>
                  <w:szCs w:val="22"/>
                  <w:lang w:val="en-GB"/>
                </w:rPr>
                <m:t>V</m:t>
              </m:r>
              <m:d>
                <m:dPr>
                  <m:ctrlPr>
                    <w:rPr>
                      <w:rFonts w:ascii="Cambria Math" w:hAnsi="Cambria Math" w:cstheme="minorHAnsi"/>
                      <w:noProof/>
                      <w:sz w:val="22"/>
                      <w:szCs w:val="22"/>
                      <w:lang w:val="en-GB"/>
                    </w:rPr>
                  </m:ctrlPr>
                </m:dPr>
                <m:e>
                  <m:r>
                    <m:rPr>
                      <m:sty m:val="p"/>
                    </m:rPr>
                    <w:rPr>
                      <w:rFonts w:ascii="Cambria Math" w:hAnsi="Cambria Math" w:cstheme="minorHAnsi"/>
                      <w:noProof/>
                      <w:sz w:val="22"/>
                      <w:szCs w:val="22"/>
                      <w:lang w:val="en-GB"/>
                    </w:rPr>
                    <m:t>λ</m:t>
                  </m:r>
                </m:e>
              </m:d>
              <m:r>
                <m:rPr>
                  <m:sty m:val="p"/>
                </m:rPr>
                <w:rPr>
                  <w:rFonts w:ascii="Cambria Math" w:hAnsi="Cambria Math" w:cstheme="minorHAnsi"/>
                  <w:noProof/>
                  <w:sz w:val="22"/>
                  <w:szCs w:val="22"/>
                  <w:lang w:val="en-GB"/>
                </w:rPr>
                <m:t>d</m:t>
              </m:r>
            </m:e>
          </m:nary>
        </m:oMath>
      </m:oMathPara>
    </w:p>
    <w:p w14:paraId="04462B39" w14:textId="68946EBF" w:rsidR="00E80BFA" w:rsidRPr="00877160" w:rsidRDefault="00CC77F2" w:rsidP="00E80BFA">
      <w:pPr>
        <w:ind w:firstLine="0"/>
        <w:rPr>
          <w:rFonts w:ascii="Helvetica" w:hAnsi="Helvetica" w:cstheme="minorHAnsi"/>
          <w:noProof/>
          <w:sz w:val="22"/>
          <w:szCs w:val="22"/>
          <w:lang w:val="en-GB"/>
        </w:rPr>
      </w:pPr>
      <w:r w:rsidRPr="00877160">
        <w:rPr>
          <w:rFonts w:ascii="Helvetica" w:hAnsi="Helvetica"/>
          <w:sz w:val="22"/>
          <w:szCs w:val="22"/>
        </w:rPr>
        <w:t xml:space="preserve">where </w:t>
      </w:r>
      <m:oMath>
        <m:sSub>
          <m:sSubPr>
            <m:ctrlPr>
              <w:rPr>
                <w:rFonts w:ascii="Cambria Math" w:hAnsi="Cambria Math" w:cstheme="minorHAnsi"/>
                <w:noProof/>
                <w:sz w:val="22"/>
                <w:szCs w:val="22"/>
                <w:lang w:val="en-GB"/>
              </w:rPr>
            </m:ctrlPr>
          </m:sSubPr>
          <m:e>
            <m:r>
              <w:rPr>
                <w:rFonts w:ascii="Cambria Math" w:hAnsi="Cambria Math" w:cstheme="minorHAnsi"/>
                <w:noProof/>
                <w:sz w:val="22"/>
                <w:szCs w:val="22"/>
                <w:lang w:val="en-GB"/>
              </w:rPr>
              <m:t>λ</m:t>
            </m:r>
          </m:e>
          <m:sub>
            <m:r>
              <m:rPr>
                <m:sty m:val="p"/>
              </m:rPr>
              <w:rPr>
                <w:rFonts w:ascii="Cambria Math" w:hAnsi="Cambria Math" w:cstheme="minorHAnsi"/>
                <w:noProof/>
                <w:sz w:val="22"/>
                <w:szCs w:val="22"/>
                <w:lang w:val="en-GB"/>
              </w:rPr>
              <m:t>1</m:t>
            </m:r>
          </m:sub>
        </m:sSub>
        <m:r>
          <w:rPr>
            <w:rFonts w:ascii="Cambria Math" w:hAnsi="Cambria Math" w:cstheme="minorHAnsi"/>
            <w:noProof/>
            <w:sz w:val="22"/>
            <w:szCs w:val="22"/>
            <w:lang w:val="en-GB"/>
          </w:rPr>
          <m:t xml:space="preserve"> </m:t>
        </m:r>
      </m:oMath>
      <w:r w:rsidRPr="00877160">
        <w:rPr>
          <w:rFonts w:ascii="Helvetica" w:hAnsi="Helvetica"/>
          <w:sz w:val="22"/>
          <w:szCs w:val="22"/>
        </w:rPr>
        <w:t xml:space="preserve">and </w:t>
      </w:r>
      <m:oMath>
        <m:sSub>
          <m:sSubPr>
            <m:ctrlPr>
              <w:rPr>
                <w:rFonts w:ascii="Cambria Math" w:hAnsi="Cambria Math" w:cstheme="minorHAnsi"/>
                <w:noProof/>
                <w:sz w:val="22"/>
                <w:szCs w:val="22"/>
                <w:lang w:val="en-GB"/>
              </w:rPr>
            </m:ctrlPr>
          </m:sSubPr>
          <m:e>
            <m:r>
              <w:rPr>
                <w:rFonts w:ascii="Cambria Math" w:hAnsi="Cambria Math" w:cstheme="minorHAnsi"/>
                <w:noProof/>
                <w:sz w:val="22"/>
                <w:szCs w:val="22"/>
                <w:lang w:val="en-GB"/>
              </w:rPr>
              <m:t>λ</m:t>
            </m:r>
          </m:e>
          <m:sub>
            <m:r>
              <m:rPr>
                <m:sty m:val="p"/>
              </m:rPr>
              <w:rPr>
                <w:rFonts w:ascii="Cambria Math" w:hAnsi="Cambria Math" w:cstheme="minorHAnsi"/>
                <w:noProof/>
                <w:sz w:val="22"/>
                <w:szCs w:val="22"/>
                <w:lang w:val="en-GB"/>
              </w:rPr>
              <m:t>2</m:t>
            </m:r>
          </m:sub>
        </m:sSub>
        <m:r>
          <w:rPr>
            <w:rFonts w:ascii="Cambria Math" w:hAnsi="Cambria Math" w:cstheme="minorHAnsi"/>
            <w:noProof/>
            <w:sz w:val="22"/>
            <w:szCs w:val="22"/>
            <w:lang w:val="en-GB"/>
          </w:rPr>
          <m:t xml:space="preserve"> </m:t>
        </m:r>
      </m:oMath>
      <w:r w:rsidRPr="00877160">
        <w:rPr>
          <w:rFonts w:ascii="Helvetica" w:hAnsi="Helvetica"/>
          <w:sz w:val="22"/>
          <w:szCs w:val="22"/>
        </w:rPr>
        <w:t xml:space="preserve">define the wavelength range, </w:t>
      </w:r>
      <m:oMath>
        <m:r>
          <w:rPr>
            <w:rFonts w:ascii="Cambria Math" w:hAnsi="Cambria Math" w:cstheme="minorHAnsi"/>
            <w:noProof/>
            <w:sz w:val="22"/>
            <w:szCs w:val="22"/>
            <w:lang w:val="en-GB"/>
          </w:rPr>
          <m:t>E</m:t>
        </m:r>
        <m:d>
          <m:dPr>
            <m:ctrlPr>
              <w:rPr>
                <w:rFonts w:ascii="Cambria Math" w:hAnsi="Cambria Math" w:cstheme="minorHAnsi"/>
                <w:noProof/>
                <w:sz w:val="22"/>
                <w:szCs w:val="22"/>
                <w:lang w:val="en-GB"/>
              </w:rPr>
            </m:ctrlPr>
          </m:dPr>
          <m:e>
            <m:r>
              <w:rPr>
                <w:rFonts w:ascii="Cambria Math" w:hAnsi="Cambria Math" w:cstheme="minorHAnsi"/>
                <w:noProof/>
                <w:sz w:val="22"/>
                <w:szCs w:val="22"/>
                <w:lang w:val="en-GB"/>
              </w:rPr>
              <m:t>λ</m:t>
            </m:r>
          </m:e>
        </m:d>
        <m:r>
          <w:rPr>
            <w:rFonts w:ascii="Cambria Math" w:hAnsi="Cambria Math" w:cstheme="minorHAnsi"/>
            <w:noProof/>
            <w:sz w:val="22"/>
            <w:szCs w:val="22"/>
            <w:lang w:val="en-GB"/>
          </w:rPr>
          <m:t xml:space="preserve"> </m:t>
        </m:r>
      </m:oMath>
      <w:r w:rsidRPr="00877160">
        <w:rPr>
          <w:rFonts w:ascii="Helvetica" w:hAnsi="Helvetica"/>
          <w:sz w:val="22"/>
          <w:szCs w:val="22"/>
        </w:rPr>
        <w:t xml:space="preserve">is the measured light spectrum (radiance or irradiance, in photons or watts), </w:t>
      </w:r>
      <m:oMath>
        <m:r>
          <w:rPr>
            <w:rFonts w:ascii="Cambria Math" w:hAnsi="Cambria Math" w:cstheme="minorHAnsi"/>
            <w:noProof/>
            <w:sz w:val="22"/>
            <w:szCs w:val="22"/>
            <w:lang w:val="en-GB"/>
          </w:rPr>
          <m:t>V</m:t>
        </m:r>
        <m:d>
          <m:dPr>
            <m:ctrlPr>
              <w:rPr>
                <w:rFonts w:ascii="Cambria Math" w:hAnsi="Cambria Math" w:cstheme="minorHAnsi"/>
                <w:noProof/>
                <w:sz w:val="22"/>
                <w:szCs w:val="22"/>
                <w:lang w:val="en-GB"/>
              </w:rPr>
            </m:ctrlPr>
          </m:dPr>
          <m:e>
            <m:r>
              <w:rPr>
                <w:rFonts w:ascii="Cambria Math" w:hAnsi="Cambria Math" w:cstheme="minorHAnsi"/>
                <w:noProof/>
                <w:sz w:val="22"/>
                <w:szCs w:val="22"/>
                <w:lang w:val="en-GB"/>
              </w:rPr>
              <m:t>λ</m:t>
            </m:r>
          </m:e>
        </m:d>
        <m:r>
          <w:rPr>
            <w:rFonts w:ascii="Cambria Math" w:hAnsi="Cambria Math" w:cstheme="minorHAnsi"/>
            <w:noProof/>
            <w:sz w:val="22"/>
            <w:szCs w:val="22"/>
            <w:lang w:val="en-GB"/>
          </w:rPr>
          <m:t xml:space="preserve"> </m:t>
        </m:r>
      </m:oMath>
      <w:r w:rsidRPr="00877160">
        <w:rPr>
          <w:rFonts w:ascii="Helvetica" w:hAnsi="Helvetica"/>
          <w:sz w:val="22"/>
          <w:szCs w:val="22"/>
        </w:rPr>
        <w:t xml:space="preserve">is the estimated photoreceptor sensitivity function, and </w:t>
      </w:r>
      <m:oMath>
        <m:r>
          <w:rPr>
            <w:rFonts w:ascii="Cambria Math" w:hAnsi="Cambria Math" w:cstheme="minorHAnsi"/>
            <w:noProof/>
            <w:sz w:val="22"/>
            <w:szCs w:val="22"/>
            <w:lang w:val="en-GB"/>
          </w:rPr>
          <m:t>d</m:t>
        </m:r>
      </m:oMath>
      <w:r w:rsidRPr="00877160">
        <w:rPr>
          <w:rFonts w:ascii="Helvetica" w:hAnsi="Helvetica"/>
          <w:sz w:val="22"/>
          <w:szCs w:val="22"/>
        </w:rPr>
        <w:t xml:space="preserve"> is the size of the wavelength bins. </w:t>
      </w:r>
      <w:r w:rsidRPr="00877160">
        <w:rPr>
          <w:rFonts w:ascii="Helvetica" w:hAnsi="Helvetica" w:cstheme="minorHAnsi"/>
          <w:noProof/>
          <w:sz w:val="22"/>
          <w:szCs w:val="22"/>
          <w:lang w:val="en-GB"/>
        </w:rPr>
        <w:t xml:space="preserve">By convention </w:t>
      </w:r>
      <w:r w:rsidRPr="00877160">
        <w:rPr>
          <w:rFonts w:ascii="Helvetica" w:hAnsi="Helvetica" w:cstheme="minorHAnsi"/>
          <w:noProof/>
          <w:sz w:val="22"/>
          <w:szCs w:val="22"/>
          <w:lang w:val="en-GB"/>
        </w:rPr>
        <w:fldChar w:fldCharType="begin" w:fldLock="1"/>
      </w:r>
      <w:r w:rsidR="00E80BFA" w:rsidRPr="00877160">
        <w:rPr>
          <w:rFonts w:ascii="Helvetica" w:hAnsi="Helvetica" w:cstheme="minorHAnsi"/>
          <w:noProof/>
          <w:sz w:val="22"/>
          <w:szCs w:val="22"/>
          <w:lang w:val="en-GB"/>
        </w:rPr>
        <w:instrText>ADDIN CSL_CITATION {"citationItems":[{"id":"ITEM-1","itemData":{"author":[{"dropping-particle":"","family":"CIE","given":"","non-dropping-particle":"","parse-names":false,"suffix":""}],"id":"ITEM-1","issued":{"date-parts":[["2018"]]},"publisher":"CIE Central Bureau","publisher-place":"Vienna","title":"CIE System for Metrology of Optical Radiation for ipRGC-Influenced Responses to Light.","type":"article"},"uris":["http://www.mendeley.com/documents/?uuid=fb8564ab-b5b5-439a-ab40-c77e9d95a0e8"]},{"id":"ITEM-2","itemData":{"DOI":"10.1016/j.tins.2013.10.004","ISSN":"01662236","PMID":"24287308","abstract":"Light is a potent stimulus for regulating circadian, hormonal, and behavioral systems. In addition, light therapy is effective for certain affective disorders, sleep problems, and circadian rhythm disruption. These biological and behavioral effects of light are influenced by a distinct photoreceptor in the eye, melanopsin-containing intrinsically photosensitive retinal ganglion cells (ipRGCs), in addition to conventional rods and cones. We summarize the neurophysiology of this newly described sensory pathway and consider implications for the measurement, production, and application of light. A new light-measurement strategy taking account of the complex photoreceptive inputs to these non-visual responses is proposed for use by researchers, and simple suggestions for artificial/architectural lighting are provided for regulatory authorities, lighting manufacturers, designers, and engineers. © 2013 Elsevier Ltd.","author":[{"dropping-particle":"","family":"Lucas","given":"Robert J.","non-dropping-particle":"","parse-names":false,"suffix":""},{"dropping-particle":"","family":"Peirson","given":"Stuart N.","non-dropping-particle":"","parse-names":false,"suffix":""},{"dropping-particle":"","family":"Berson","given":"David M.","non-dropping-particle":"","parse-names":false,"suffix":""},{"dropping-particle":"","family":"Brown","given":"Timothy M.","non-dropping-particle":"","parse-names":false,"suffix":""},{"dropping-particle":"","family":"Cooper","given":"Howard M.","non-dropping-particle":"","parse-names":false,"suffix":""},{"dropping-particle":"","family":"Czeisler","given":"Charles A.","non-dropping-particle":"","parse-names":false,"suffix":""},{"dropping-particle":"","family":"Figueiro","given":"Mariana G.","non-dropping-particle":"","parse-names":false,"suffix":""},{"dropping-particle":"","family":"Gamlin","given":"Paul D.","non-dropping-particle":"","parse-names":false,"suffix":""},{"dropping-particle":"","family":"Lockley","given":"Steven W.","non-dropping-particle":"","parse-names":false,"suffix":""},{"dropping-particle":"","family":"O'Hagan","given":"John B.","non-dropping-particle":"","parse-names":false,"suffix":""},{"dropping-particle":"","family":"Price","given":"Luke L.A.","non-dropping-particle":"","parse-names":false,"suffix":""},{"dropping-particle":"","family":"Provencio","given":"Ignacio","non-dropping-particle":"","parse-names":false,"suffix":""},{"dropping-particle":"","family":"Skene","given":"Debra J.","non-dropping-particle":"","parse-names":false,"suffix":""},{"dropping-particle":"","family":"Brainard","given":"George C.","non-dropping-particle":"","parse-names":false,"suffix":""}],"container-title":"Trends in Neurosciences","id":"ITEM-2","issue":"1","issued":{"date-parts":[["2014"]]},"page":"1-9","publisher":"Elsevier Ltd","title":"Measuring and using light in the melanopsin age","type":"article-journal","volume":"37"},"uris":["http://www.mendeley.com/documents/?uuid=4968fad8-59fc-4ffc-bb97-6e7ac8d174ad"]}],"mendeley":{"formattedCitation":"(CIE, 2018; Lucas et al., 2014)","plainTextFormattedCitation":"(CIE, 2018; Lucas et al., 2014)","previouslyFormattedCitation":"(CIE, 2018; Lucas et al., 2014)"},"properties":{"noteIndex":0},"schema":"https://github.com/citation-style-language/schema/raw/master/csl-citation.json"}</w:instrText>
      </w:r>
      <w:r w:rsidRPr="00877160">
        <w:rPr>
          <w:rFonts w:ascii="Helvetica" w:hAnsi="Helvetica" w:cstheme="minorHAnsi"/>
          <w:noProof/>
          <w:sz w:val="22"/>
          <w:szCs w:val="22"/>
          <w:lang w:val="en-GB"/>
        </w:rPr>
        <w:fldChar w:fldCharType="separate"/>
      </w:r>
      <w:r w:rsidRPr="00877160">
        <w:rPr>
          <w:rFonts w:ascii="Helvetica" w:hAnsi="Helvetica" w:cstheme="minorHAnsi"/>
          <w:noProof/>
          <w:sz w:val="22"/>
          <w:szCs w:val="22"/>
          <w:lang w:val="en-GB"/>
        </w:rPr>
        <w:t>(CIE, 2018; Lucas et al., 2014)</w:t>
      </w:r>
      <w:r w:rsidRPr="00877160">
        <w:rPr>
          <w:rFonts w:ascii="Helvetica" w:hAnsi="Helvetica" w:cstheme="minorHAnsi"/>
          <w:noProof/>
          <w:sz w:val="22"/>
          <w:szCs w:val="22"/>
          <w:lang w:val="en-GB"/>
        </w:rPr>
        <w:fldChar w:fldCharType="end"/>
      </w:r>
      <w:r w:rsidR="00160713" w:rsidRPr="00877160">
        <w:rPr>
          <w:rFonts w:ascii="Helvetica" w:hAnsi="Helvetica" w:cstheme="minorHAnsi"/>
          <w:noProof/>
          <w:sz w:val="22"/>
          <w:szCs w:val="22"/>
          <w:lang w:val="en-GB"/>
        </w:rPr>
        <w:t>,</w:t>
      </w:r>
      <w:r w:rsidRPr="00877160">
        <w:rPr>
          <w:rFonts w:ascii="Helvetica" w:hAnsi="Helvetica" w:cstheme="minorHAnsi"/>
          <w:noProof/>
          <w:sz w:val="22"/>
          <w:szCs w:val="22"/>
          <w:lang w:val="en-GB"/>
        </w:rPr>
        <w:t xml:space="preserve"> when this operation concerns the spectral sensitivity functions of retinal photoreceptors, the resulting measures may be called </w:t>
      </w:r>
      <w:r w:rsidRPr="00877160">
        <w:rPr>
          <w:rFonts w:ascii="Helvetica" w:hAnsi="Helvetica" w:cstheme="minorHAnsi"/>
          <w:i/>
          <w:iCs/>
          <w:noProof/>
          <w:sz w:val="22"/>
          <w:szCs w:val="22"/>
          <w:lang w:val="en-GB"/>
        </w:rPr>
        <w:sym w:font="Symbol" w:char="F061"/>
      </w:r>
      <w:r w:rsidRPr="00877160">
        <w:rPr>
          <w:rFonts w:ascii="Helvetica" w:hAnsi="Helvetica" w:cstheme="minorHAnsi"/>
          <w:noProof/>
          <w:sz w:val="22"/>
          <w:szCs w:val="22"/>
          <w:lang w:val="en-GB"/>
        </w:rPr>
        <w:t xml:space="preserve">-opic irradiance, where </w:t>
      </w:r>
      <w:r w:rsidRPr="00877160">
        <w:rPr>
          <w:rFonts w:ascii="Helvetica" w:hAnsi="Helvetica" w:cstheme="minorHAnsi"/>
          <w:i/>
          <w:iCs/>
          <w:noProof/>
          <w:sz w:val="22"/>
          <w:szCs w:val="22"/>
          <w:lang w:val="en-GB"/>
        </w:rPr>
        <w:sym w:font="Symbol" w:char="F061"/>
      </w:r>
      <w:r w:rsidRPr="00877160">
        <w:rPr>
          <w:rFonts w:ascii="Helvetica" w:hAnsi="Helvetica" w:cstheme="minorHAnsi"/>
          <w:noProof/>
          <w:sz w:val="22"/>
          <w:szCs w:val="22"/>
          <w:lang w:val="en-GB"/>
        </w:rPr>
        <w:t xml:space="preserve"> denotes the opsin-based photopigment of one of the five photoreceptors (cyanolabe, chlorolabe, erythrolabe, </w:t>
      </w:r>
      <w:r w:rsidRPr="00877160">
        <w:rPr>
          <w:rFonts w:ascii="Helvetica" w:hAnsi="Helvetica" w:cstheme="minorHAnsi"/>
          <w:noProof/>
          <w:sz w:val="22"/>
          <w:szCs w:val="22"/>
          <w:lang w:val="en-GB"/>
        </w:rPr>
        <w:lastRenderedPageBreak/>
        <w:t xml:space="preserve">rhodopsin and melanopsin). </w:t>
      </w:r>
      <w:r w:rsidR="00D140B2" w:rsidRPr="00877160">
        <w:rPr>
          <w:rFonts w:ascii="Helvetica" w:hAnsi="Helvetica" w:cstheme="minorHAnsi"/>
          <w:noProof/>
          <w:sz w:val="22"/>
          <w:szCs w:val="22"/>
          <w:lang w:val="en-GB"/>
        </w:rPr>
        <w:t xml:space="preserve">The process of calculating </w:t>
      </w:r>
      <w:r w:rsidR="00D140B2" w:rsidRPr="00877160">
        <w:rPr>
          <w:rFonts w:ascii="Helvetica" w:hAnsi="Helvetica" w:cstheme="minorHAnsi"/>
          <w:i/>
          <w:iCs/>
          <w:noProof/>
          <w:sz w:val="22"/>
          <w:szCs w:val="22"/>
          <w:lang w:val="en-GB"/>
        </w:rPr>
        <w:sym w:font="Symbol" w:char="F061"/>
      </w:r>
      <w:r w:rsidR="00D140B2" w:rsidRPr="00877160">
        <w:rPr>
          <w:rFonts w:ascii="Helvetica" w:hAnsi="Helvetica" w:cstheme="minorHAnsi"/>
          <w:noProof/>
          <w:sz w:val="22"/>
          <w:szCs w:val="22"/>
          <w:lang w:val="en-GB"/>
        </w:rPr>
        <w:t>-opic irradiance</w:t>
      </w:r>
      <w:r w:rsidR="00544CF3" w:rsidRPr="00877160">
        <w:rPr>
          <w:rFonts w:ascii="Helvetica" w:hAnsi="Helvetica" w:cstheme="minorHAnsi"/>
          <w:noProof/>
          <w:sz w:val="22"/>
          <w:szCs w:val="22"/>
          <w:lang w:val="en-GB"/>
        </w:rPr>
        <w:t xml:space="preserve"> is illustrated in Figure 2.</w:t>
      </w:r>
    </w:p>
    <w:p w14:paraId="04B9F2C0" w14:textId="77777777" w:rsidR="00D140B2" w:rsidRPr="00877160" w:rsidRDefault="00D140B2" w:rsidP="00E37755">
      <w:pPr>
        <w:keepNext/>
        <w:ind w:firstLine="0"/>
        <w:jc w:val="center"/>
        <w:rPr>
          <w:rFonts w:ascii="Helvetica" w:hAnsi="Helvetica"/>
          <w:sz w:val="22"/>
          <w:szCs w:val="22"/>
        </w:rPr>
      </w:pPr>
      <w:r w:rsidRPr="00877160">
        <w:rPr>
          <w:rFonts w:ascii="Helvetica" w:hAnsi="Helvetica" w:cstheme="minorHAnsi"/>
          <w:noProof/>
          <w:sz w:val="22"/>
          <w:szCs w:val="22"/>
          <w:lang w:val="en-GB"/>
        </w:rPr>
        <w:drawing>
          <wp:inline distT="0" distB="0" distL="0" distR="0" wp14:anchorId="2CDC78B6" wp14:editId="210F96B1">
            <wp:extent cx="5731510" cy="1671955"/>
            <wp:effectExtent l="0" t="0" r="0" b="4445"/>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731510" cy="1671955"/>
                    </a:xfrm>
                    <a:prstGeom prst="rect">
                      <a:avLst/>
                    </a:prstGeom>
                  </pic:spPr>
                </pic:pic>
              </a:graphicData>
            </a:graphic>
          </wp:inline>
        </w:drawing>
      </w:r>
    </w:p>
    <w:p w14:paraId="170471C9" w14:textId="322A2955" w:rsidR="00D140B2" w:rsidRPr="00877160" w:rsidRDefault="00D140B2" w:rsidP="00D140B2">
      <w:pPr>
        <w:pStyle w:val="Caption"/>
        <w:rPr>
          <w:rFonts w:ascii="Helvetica" w:hAnsi="Helvetica" w:cstheme="minorHAnsi"/>
          <w:i w:val="0"/>
          <w:iCs w:val="0"/>
          <w:noProof/>
          <w:szCs w:val="22"/>
          <w:lang w:val="en-GB"/>
        </w:rPr>
      </w:pPr>
      <w:r w:rsidRPr="00877160">
        <w:rPr>
          <w:rFonts w:ascii="Helvetica" w:hAnsi="Helvetica"/>
          <w:szCs w:val="22"/>
        </w:rPr>
        <w:t xml:space="preserve">Figure </w:t>
      </w:r>
      <w:r w:rsidRPr="00877160">
        <w:rPr>
          <w:rFonts w:ascii="Helvetica" w:hAnsi="Helvetica"/>
          <w:szCs w:val="22"/>
        </w:rPr>
        <w:fldChar w:fldCharType="begin"/>
      </w:r>
      <w:r w:rsidRPr="00877160">
        <w:rPr>
          <w:rFonts w:ascii="Helvetica" w:hAnsi="Helvetica"/>
          <w:szCs w:val="22"/>
        </w:rPr>
        <w:instrText xml:space="preserve"> SEQ Figure \* ARABIC </w:instrText>
      </w:r>
      <w:r w:rsidRPr="00877160">
        <w:rPr>
          <w:rFonts w:ascii="Helvetica" w:hAnsi="Helvetica"/>
          <w:szCs w:val="22"/>
        </w:rPr>
        <w:fldChar w:fldCharType="separate"/>
      </w:r>
      <w:r w:rsidR="003D1336" w:rsidRPr="00877160">
        <w:rPr>
          <w:rFonts w:ascii="Helvetica" w:hAnsi="Helvetica"/>
          <w:noProof/>
          <w:szCs w:val="22"/>
        </w:rPr>
        <w:t>2</w:t>
      </w:r>
      <w:r w:rsidRPr="00877160">
        <w:rPr>
          <w:rFonts w:ascii="Helvetica" w:hAnsi="Helvetica"/>
          <w:szCs w:val="22"/>
        </w:rPr>
        <w:fldChar w:fldCharType="end"/>
      </w:r>
      <w:r w:rsidRPr="00877160">
        <w:rPr>
          <w:rFonts w:ascii="Helvetica" w:hAnsi="Helvetica"/>
          <w:szCs w:val="22"/>
        </w:rPr>
        <w:t xml:space="preserve">. </w:t>
      </w:r>
      <w:r w:rsidRPr="00877160">
        <w:rPr>
          <w:rFonts w:ascii="Helvetica" w:hAnsi="Helvetica"/>
          <w:i w:val="0"/>
          <w:iCs w:val="0"/>
          <w:szCs w:val="22"/>
        </w:rPr>
        <w:t xml:space="preserve">Converting a spectrum to </w:t>
      </w:r>
      <w:r w:rsidRPr="00877160">
        <w:rPr>
          <w:rFonts w:ascii="Helvetica" w:hAnsi="Helvetica" w:cstheme="minorHAnsi"/>
          <w:noProof/>
          <w:szCs w:val="22"/>
          <w:lang w:val="en-GB"/>
        </w:rPr>
        <w:sym w:font="Symbol" w:char="F061"/>
      </w:r>
      <w:r w:rsidRPr="00877160">
        <w:rPr>
          <w:rFonts w:ascii="Helvetica" w:hAnsi="Helvetica" w:cstheme="minorHAnsi"/>
          <w:i w:val="0"/>
          <w:iCs w:val="0"/>
          <w:noProof/>
          <w:szCs w:val="22"/>
          <w:lang w:val="en-GB"/>
        </w:rPr>
        <w:t xml:space="preserve">-opic irradiance. The equation here is </w:t>
      </w:r>
      <m:oMath>
        <m:sSub>
          <m:sSubPr>
            <m:ctrlPr>
              <w:rPr>
                <w:rFonts w:ascii="Cambria Math" w:hAnsi="Cambria Math" w:cstheme="minorHAnsi"/>
                <w:iCs w:val="0"/>
                <w:noProof/>
                <w:szCs w:val="22"/>
                <w:lang w:val="en-GB"/>
              </w:rPr>
            </m:ctrlPr>
          </m:sSubPr>
          <m:e>
            <m:r>
              <w:rPr>
                <w:rFonts w:ascii="Cambria Math" w:hAnsi="Cambria Math" w:cstheme="minorHAnsi"/>
                <w:noProof/>
                <w:szCs w:val="22"/>
                <w:lang w:val="en-GB"/>
              </w:rPr>
              <m:t>E</m:t>
            </m:r>
          </m:e>
          <m:sub>
            <m:r>
              <w:rPr>
                <w:rFonts w:ascii="Cambria Math" w:hAnsi="Cambria Math" w:cstheme="minorHAnsi"/>
                <w:noProof/>
                <w:szCs w:val="22"/>
                <w:lang w:val="en-GB"/>
              </w:rPr>
              <m:t>α</m:t>
            </m:r>
          </m:sub>
        </m:sSub>
        <m:r>
          <w:rPr>
            <w:rFonts w:ascii="Cambria Math" w:hAnsi="Cambria Math" w:cstheme="minorHAnsi"/>
            <w:noProof/>
            <w:szCs w:val="22"/>
            <w:lang w:val="en-GB"/>
          </w:rPr>
          <m:t>=</m:t>
        </m:r>
        <m:nary>
          <m:naryPr>
            <m:chr m:val="∑"/>
            <m:limLoc m:val="undOvr"/>
            <m:ctrlPr>
              <w:rPr>
                <w:rFonts w:ascii="Cambria Math" w:hAnsi="Cambria Math" w:cstheme="minorHAnsi"/>
                <w:i w:val="0"/>
                <w:iCs w:val="0"/>
                <w:noProof/>
                <w:szCs w:val="22"/>
                <w:lang w:val="en-GB"/>
              </w:rPr>
            </m:ctrlPr>
          </m:naryPr>
          <m:sub>
            <m:r>
              <w:rPr>
                <w:rFonts w:ascii="Cambria Math" w:hAnsi="Cambria Math" w:cstheme="minorHAnsi"/>
                <w:noProof/>
                <w:szCs w:val="22"/>
                <w:lang w:val="en-GB"/>
              </w:rPr>
              <m:t>380</m:t>
            </m:r>
            <m:ctrlPr>
              <w:rPr>
                <w:rFonts w:ascii="Cambria Math" w:hAnsi="Cambria Math" w:cstheme="minorHAnsi"/>
                <w:iCs w:val="0"/>
                <w:noProof/>
                <w:szCs w:val="22"/>
                <w:lang w:val="en-GB"/>
              </w:rPr>
            </m:ctrlPr>
          </m:sub>
          <m:sup>
            <m:r>
              <w:rPr>
                <w:rFonts w:ascii="Cambria Math" w:hAnsi="Cambria Math" w:cstheme="minorHAnsi"/>
                <w:noProof/>
                <w:szCs w:val="22"/>
                <w:lang w:val="en-GB"/>
              </w:rPr>
              <m:t>780</m:t>
            </m:r>
            <m:ctrlPr>
              <w:rPr>
                <w:rFonts w:ascii="Cambria Math" w:hAnsi="Cambria Math" w:cstheme="minorHAnsi"/>
                <w:iCs w:val="0"/>
                <w:noProof/>
                <w:szCs w:val="22"/>
                <w:lang w:val="en-GB"/>
              </w:rPr>
            </m:ctrlPr>
          </m:sup>
          <m:e>
            <m:r>
              <w:rPr>
                <w:rFonts w:ascii="Cambria Math" w:hAnsi="Cambria Math" w:cstheme="minorHAnsi"/>
                <w:noProof/>
                <w:szCs w:val="22"/>
                <w:lang w:val="en-GB"/>
              </w:rPr>
              <m:t>E</m:t>
            </m:r>
            <m:d>
              <m:dPr>
                <m:ctrlPr>
                  <w:rPr>
                    <w:rFonts w:ascii="Cambria Math" w:hAnsi="Cambria Math" w:cstheme="minorHAnsi"/>
                    <w:iCs w:val="0"/>
                    <w:noProof/>
                    <w:szCs w:val="22"/>
                    <w:lang w:val="en-GB"/>
                  </w:rPr>
                </m:ctrlPr>
              </m:dPr>
              <m:e>
                <m:r>
                  <w:rPr>
                    <w:rFonts w:ascii="Cambria Math" w:hAnsi="Cambria Math" w:cstheme="minorHAnsi"/>
                    <w:noProof/>
                    <w:szCs w:val="22"/>
                    <w:lang w:val="en-GB"/>
                  </w:rPr>
                  <m:t>λ</m:t>
                </m:r>
              </m:e>
            </m:d>
            <m:sSub>
              <m:sSubPr>
                <m:ctrlPr>
                  <w:rPr>
                    <w:rFonts w:ascii="Cambria Math" w:hAnsi="Cambria Math" w:cstheme="minorHAnsi"/>
                    <w:iCs w:val="0"/>
                    <w:noProof/>
                    <w:szCs w:val="22"/>
                    <w:lang w:val="en-GB"/>
                  </w:rPr>
                </m:ctrlPr>
              </m:sSubPr>
              <m:e>
                <m:r>
                  <w:rPr>
                    <w:rFonts w:ascii="Cambria Math" w:hAnsi="Cambria Math" w:cstheme="minorHAnsi"/>
                    <w:noProof/>
                    <w:szCs w:val="22"/>
                    <w:lang w:val="en-GB"/>
                  </w:rPr>
                  <m:t>S</m:t>
                </m:r>
              </m:e>
              <m:sub>
                <m:r>
                  <w:rPr>
                    <w:rFonts w:ascii="Cambria Math" w:hAnsi="Cambria Math" w:cstheme="minorHAnsi"/>
                    <w:noProof/>
                    <w:szCs w:val="22"/>
                    <w:lang w:val="en-GB"/>
                  </w:rPr>
                  <m:t>α</m:t>
                </m:r>
              </m:sub>
            </m:sSub>
            <m:d>
              <m:dPr>
                <m:ctrlPr>
                  <w:rPr>
                    <w:rFonts w:ascii="Cambria Math" w:hAnsi="Cambria Math" w:cstheme="minorHAnsi"/>
                    <w:iCs w:val="0"/>
                    <w:noProof/>
                    <w:szCs w:val="22"/>
                    <w:lang w:val="en-GB"/>
                  </w:rPr>
                </m:ctrlPr>
              </m:dPr>
              <m:e>
                <m:r>
                  <w:rPr>
                    <w:rFonts w:ascii="Cambria Math" w:hAnsi="Cambria Math" w:cstheme="minorHAnsi"/>
                    <w:noProof/>
                    <w:szCs w:val="22"/>
                    <w:lang w:val="en-GB"/>
                  </w:rPr>
                  <m:t>λ</m:t>
                </m:r>
              </m:e>
            </m:d>
            <m:r>
              <w:rPr>
                <w:rFonts w:ascii="Cambria Math" w:hAnsi="Cambria Math" w:cstheme="minorHAnsi"/>
                <w:noProof/>
                <w:szCs w:val="22"/>
                <w:lang w:val="en-GB"/>
              </w:rPr>
              <m:t>Δ</m:t>
            </m:r>
            <m:ctrlPr>
              <w:rPr>
                <w:rFonts w:ascii="Cambria Math" w:hAnsi="Cambria Math" w:cstheme="minorHAnsi"/>
                <w:iCs w:val="0"/>
                <w:noProof/>
                <w:szCs w:val="22"/>
                <w:lang w:val="en-GB"/>
              </w:rPr>
            </m:ctrlPr>
          </m:e>
        </m:nary>
      </m:oMath>
      <w:r w:rsidRPr="00877160">
        <w:rPr>
          <w:rFonts w:ascii="Helvetica" w:hAnsi="Helvetica" w:cstheme="minorHAnsi"/>
          <w:i w:val="0"/>
          <w:iCs w:val="0"/>
          <w:noProof/>
          <w:szCs w:val="22"/>
          <w:lang w:val="en-GB"/>
        </w:rPr>
        <w:t>.</w:t>
      </w:r>
    </w:p>
    <w:p w14:paraId="1CB07B29" w14:textId="77777777" w:rsidR="00D140B2" w:rsidRPr="00877160" w:rsidRDefault="00D140B2" w:rsidP="00D140B2">
      <w:pPr>
        <w:rPr>
          <w:rFonts w:ascii="Helvetica" w:hAnsi="Helvetica"/>
          <w:sz w:val="22"/>
          <w:szCs w:val="22"/>
          <w:lang w:val="en-GB"/>
        </w:rPr>
      </w:pPr>
    </w:p>
    <w:p w14:paraId="4B207B8A" w14:textId="22843FB6" w:rsidR="00634172" w:rsidRPr="00877160" w:rsidRDefault="00CC77F2" w:rsidP="00634172">
      <w:pPr>
        <w:rPr>
          <w:rFonts w:ascii="Helvetica" w:hAnsi="Helvetica" w:cstheme="minorHAnsi"/>
          <w:noProof/>
          <w:sz w:val="22"/>
          <w:szCs w:val="22"/>
          <w:lang w:val="en-GB"/>
        </w:rPr>
      </w:pPr>
      <w:r w:rsidRPr="00877160">
        <w:rPr>
          <w:rFonts w:ascii="Helvetica" w:hAnsi="Helvetica" w:cstheme="minorHAnsi"/>
          <w:noProof/>
          <w:sz w:val="22"/>
          <w:szCs w:val="22"/>
          <w:lang w:val="en-GB"/>
        </w:rPr>
        <w:t xml:space="preserve">The </w:t>
      </w:r>
      <w:r w:rsidR="00BE2DD0" w:rsidRPr="00877160">
        <w:rPr>
          <w:rFonts w:ascii="Helvetica" w:hAnsi="Helvetica" w:cstheme="minorHAnsi"/>
          <w:noProof/>
          <w:sz w:val="22"/>
          <w:szCs w:val="22"/>
          <w:lang w:val="en-GB"/>
        </w:rPr>
        <w:t xml:space="preserve">goal </w:t>
      </w:r>
      <w:r w:rsidR="005A2844" w:rsidRPr="00877160">
        <w:rPr>
          <w:rFonts w:ascii="Helvetica" w:hAnsi="Helvetica" w:cstheme="minorHAnsi"/>
          <w:noProof/>
          <w:sz w:val="22"/>
          <w:szCs w:val="22"/>
          <w:lang w:val="en-GB"/>
        </w:rPr>
        <w:t>of silent substitution is t</w:t>
      </w:r>
      <w:r w:rsidR="007F2D29" w:rsidRPr="00877160">
        <w:rPr>
          <w:rFonts w:ascii="Helvetica" w:hAnsi="Helvetica" w:cstheme="minorHAnsi"/>
          <w:noProof/>
          <w:sz w:val="22"/>
          <w:szCs w:val="22"/>
          <w:lang w:val="en-GB"/>
        </w:rPr>
        <w:t>hen t</w:t>
      </w:r>
      <w:r w:rsidR="005A2844" w:rsidRPr="00877160">
        <w:rPr>
          <w:rFonts w:ascii="Helvetica" w:hAnsi="Helvetica" w:cstheme="minorHAnsi"/>
          <w:noProof/>
          <w:sz w:val="22"/>
          <w:szCs w:val="22"/>
          <w:lang w:val="en-GB"/>
        </w:rPr>
        <w:t xml:space="preserve">o find the </w:t>
      </w:r>
      <w:r w:rsidR="00544CF3" w:rsidRPr="00877160">
        <w:rPr>
          <w:rFonts w:ascii="Helvetica" w:hAnsi="Helvetica" w:cstheme="minorHAnsi"/>
          <w:noProof/>
          <w:sz w:val="22"/>
          <w:szCs w:val="22"/>
          <w:lang w:val="en-GB"/>
        </w:rPr>
        <w:t>device input</w:t>
      </w:r>
      <w:r w:rsidR="00C656B1" w:rsidRPr="00877160">
        <w:rPr>
          <w:rFonts w:ascii="Helvetica" w:hAnsi="Helvetica" w:cstheme="minorHAnsi"/>
          <w:noProof/>
          <w:sz w:val="22"/>
          <w:szCs w:val="22"/>
          <w:lang w:val="en-GB"/>
        </w:rPr>
        <w:t xml:space="preserve"> settings </w:t>
      </w:r>
      <w:r w:rsidR="00D37BBA" w:rsidRPr="00877160">
        <w:rPr>
          <w:rFonts w:ascii="Helvetica" w:hAnsi="Helvetica" w:cstheme="minorHAnsi"/>
          <w:noProof/>
          <w:sz w:val="22"/>
          <w:szCs w:val="22"/>
          <w:lang w:val="en-GB"/>
        </w:rPr>
        <w:t xml:space="preserve">for </w:t>
      </w:r>
      <w:r w:rsidR="00E80BFA" w:rsidRPr="00877160">
        <w:rPr>
          <w:rFonts w:ascii="Helvetica" w:hAnsi="Helvetica" w:cstheme="minorHAnsi"/>
          <w:noProof/>
          <w:sz w:val="22"/>
          <w:szCs w:val="22"/>
          <w:lang w:val="en-GB"/>
        </w:rPr>
        <w:t>two spectra—a background spectrum and a modulation spectrum—</w:t>
      </w:r>
      <w:r w:rsidRPr="00877160">
        <w:rPr>
          <w:rFonts w:ascii="Helvetica" w:hAnsi="Helvetica" w:cstheme="minorHAnsi"/>
          <w:noProof/>
          <w:sz w:val="22"/>
          <w:szCs w:val="22"/>
          <w:lang w:val="en-GB"/>
        </w:rPr>
        <w:t xml:space="preserve">where the </w:t>
      </w:r>
      <w:r w:rsidR="00B13CF8" w:rsidRPr="00877160">
        <w:rPr>
          <w:rFonts w:ascii="Helvetica" w:hAnsi="Helvetica" w:cstheme="minorHAnsi"/>
          <w:noProof/>
          <w:sz w:val="22"/>
          <w:szCs w:val="22"/>
          <w:lang w:val="en-GB"/>
        </w:rPr>
        <w:t xml:space="preserve">resulting </w:t>
      </w:r>
      <w:r w:rsidRPr="00877160">
        <w:rPr>
          <w:rFonts w:ascii="Helvetica" w:hAnsi="Helvetica" w:cstheme="minorHAnsi"/>
          <w:i/>
          <w:iCs/>
          <w:noProof/>
          <w:sz w:val="22"/>
          <w:szCs w:val="22"/>
          <w:lang w:val="en-GB"/>
        </w:rPr>
        <w:sym w:font="Symbol" w:char="F061"/>
      </w:r>
      <w:r w:rsidRPr="00877160">
        <w:rPr>
          <w:rFonts w:ascii="Helvetica" w:hAnsi="Helvetica" w:cstheme="minorHAnsi"/>
          <w:noProof/>
          <w:sz w:val="22"/>
          <w:szCs w:val="22"/>
          <w:lang w:val="en-GB"/>
        </w:rPr>
        <w:t xml:space="preserve">-opic quantities </w:t>
      </w:r>
      <w:r w:rsidR="00B13CF8" w:rsidRPr="00877160">
        <w:rPr>
          <w:rFonts w:ascii="Helvetica" w:hAnsi="Helvetica" w:cstheme="minorHAnsi"/>
          <w:noProof/>
          <w:sz w:val="22"/>
          <w:szCs w:val="22"/>
          <w:lang w:val="en-GB"/>
        </w:rPr>
        <w:t>will be</w:t>
      </w:r>
      <w:r w:rsidRPr="00877160">
        <w:rPr>
          <w:rFonts w:ascii="Helvetica" w:hAnsi="Helvetica" w:cstheme="minorHAnsi"/>
          <w:noProof/>
          <w:sz w:val="22"/>
          <w:szCs w:val="22"/>
          <w:lang w:val="en-GB"/>
        </w:rPr>
        <w:t xml:space="preserve"> the same for all but the targeted photoreceptor</w:t>
      </w:r>
      <w:r w:rsidR="00BE2DD0" w:rsidRPr="00877160">
        <w:rPr>
          <w:rFonts w:ascii="Helvetica" w:hAnsi="Helvetica" w:cstheme="minorHAnsi"/>
          <w:noProof/>
          <w:sz w:val="22"/>
          <w:szCs w:val="22"/>
          <w:lang w:val="en-GB"/>
        </w:rPr>
        <w:t>(</w:t>
      </w:r>
      <w:r w:rsidRPr="00877160">
        <w:rPr>
          <w:rFonts w:ascii="Helvetica" w:hAnsi="Helvetica" w:cstheme="minorHAnsi"/>
          <w:noProof/>
          <w:sz w:val="22"/>
          <w:szCs w:val="22"/>
          <w:lang w:val="en-GB"/>
        </w:rPr>
        <w:t>s</w:t>
      </w:r>
      <w:r w:rsidR="00BE2DD0" w:rsidRPr="00877160">
        <w:rPr>
          <w:rFonts w:ascii="Helvetica" w:hAnsi="Helvetica" w:cstheme="minorHAnsi"/>
          <w:noProof/>
          <w:sz w:val="22"/>
          <w:szCs w:val="22"/>
          <w:lang w:val="en-GB"/>
        </w:rPr>
        <w:t>)</w:t>
      </w:r>
      <w:r w:rsidR="00E80BFA" w:rsidRPr="00877160">
        <w:rPr>
          <w:rFonts w:ascii="Helvetica" w:hAnsi="Helvetica" w:cstheme="minorHAnsi"/>
          <w:noProof/>
          <w:sz w:val="22"/>
          <w:szCs w:val="22"/>
          <w:lang w:val="en-GB"/>
        </w:rPr>
        <w:t>. This</w:t>
      </w:r>
      <w:r w:rsidR="00F054EB" w:rsidRPr="00877160">
        <w:rPr>
          <w:rFonts w:ascii="Helvetica" w:hAnsi="Helvetica" w:cstheme="minorHAnsi"/>
          <w:noProof/>
          <w:sz w:val="22"/>
          <w:szCs w:val="22"/>
          <w:lang w:val="en-GB"/>
        </w:rPr>
        <w:t xml:space="preserve"> </w:t>
      </w:r>
      <w:r w:rsidR="00215F12" w:rsidRPr="00877160">
        <w:rPr>
          <w:rFonts w:ascii="Helvetica" w:hAnsi="Helvetica" w:cstheme="minorHAnsi"/>
          <w:noProof/>
          <w:sz w:val="22"/>
          <w:szCs w:val="22"/>
          <w:lang w:val="en-GB"/>
        </w:rPr>
        <w:t xml:space="preserve">process is </w:t>
      </w:r>
      <w:r w:rsidR="00C476CA" w:rsidRPr="00877160">
        <w:rPr>
          <w:rFonts w:ascii="Helvetica" w:hAnsi="Helvetica" w:cstheme="minorHAnsi"/>
          <w:noProof/>
          <w:sz w:val="22"/>
          <w:szCs w:val="22"/>
          <w:lang w:val="en-GB"/>
        </w:rPr>
        <w:t xml:space="preserve">typically accomplished with computational approaches based on linear algebra </w:t>
      </w:r>
      <w:r w:rsidR="00C476CA" w:rsidRPr="00877160">
        <w:rPr>
          <w:rFonts w:ascii="Helvetica" w:hAnsi="Helvetica" w:cstheme="minorHAnsi"/>
          <w:noProof/>
          <w:sz w:val="22"/>
          <w:szCs w:val="22"/>
          <w:lang w:val="en-GB"/>
        </w:rPr>
        <w:fldChar w:fldCharType="begin" w:fldLock="1"/>
      </w:r>
      <w:r w:rsidR="00C476CA" w:rsidRPr="00877160">
        <w:rPr>
          <w:rFonts w:ascii="Helvetica" w:hAnsi="Helvetica" w:cstheme="minorHAnsi"/>
          <w:noProof/>
          <w:sz w:val="22"/>
          <w:szCs w:val="22"/>
          <w:lang w:val="en-GB"/>
        </w:rPr>
        <w:instrText>ADDIN CSL_CITATION {"citationItems":[{"id":"ITEM-1","itemData":{"DOI":"10.1167/tvst.5.4.13","ISSN":"21642591","abstract":"Purpose: To demonstrate that silent substitution stimuli can be used to generate electroretinograms (ERGs) that effectively isolate rod photoreceptor function in humans without the need for dark adaptation, and that this approach constitutes a viable alternative to current clinical standard testing protocols. Methods: Rod-isolating and non-isolating sinusoidal flicker stimuli were generated on a 4 primary light-emitting diode (LED) Ganzfeld stimulator to elicit ERGs from participants with normal and compromised rod function who had not undergone dark-adaptation. Responses were subjected to Fourier analysis, and the amplitude and phase of the fundamental were used to examine temporal frequency and retinal illuminance response characteristics. Results: Electroretinograms elicited by rod-isolating silent substitution stimuli exhibit low-pass temporal frequency response characteristics with an upper response limit of 30 Hz. Responses are optimal between 5 and 8 Hz and between 10 and 100 photopic trolands (Td). There is a significant correlation between the response amplitudes obtained with the silent substitution method and current standard clinical protocols. Analysis of signal-to-noise ratios reveals significant differences between subjects with normal and compromised rod function. Conclusions: Silent substitution provides an effective method for the isolation of human rod photoreceptor function in subjects with normal as well as compromised rod function when stimuli are used within appropriate parameter ranges. Translational Relevance: This method of generating rod-mediated ERGs can be achieved without time-consuming periods of dark adaptation, provides improved isolation of rod- from cone-based activity, and will lead to the development of faster clinical electrophysiologic testing protocols with improved selectivity.","author":[{"dropping-particle":"","family":"Maguire","given":"John","non-dropping-particle":"","parse-names":false,"suffix":""},{"dropping-particle":"","family":"Parry","given":"Neil R.A.","non-dropping-particle":"","parse-names":false,"suffix":""},{"dropping-particle":"","family":"Kremers","given":"Jan","non-dropping-particle":"","parse-names":false,"suffix":""},{"dropping-particle":"","family":"Kommanapalli","given":"Deepika","non-dropping-particle":"","parse-names":false,"suffix":""},{"dropping-particle":"","family":"Murray","given":"Ian J.","non-dropping-particle":"","parse-names":false,"suffix":""},{"dropping-particle":"","family":"McKeefry","given":"Declan J.","non-dropping-particle":"","parse-names":false,"suffix":""}],"container-title":"Translational Vision Science and Technology","id":"ITEM-1","issue":"4","issued":{"date-parts":[["2016"]]},"note":"see appendix","title":"Rod electroretinograms elicited by silent substitution stimuli from the light-adapted human eye","type":"article-journal","volume":"5"},"uris":["http://www.mendeley.com/documents/?uuid=438a5929-3b23-4e51-b8fe-b2fca7ce9521"]},{"id":"ITEM-2","itemData":{"author":[{"dropping-particle":"","family":"Shapiro","given":"Arthur G","non-dropping-particle":"","parse-names":false,"suffix":""},{"dropping-particle":"","family":"Pokorny","given":"Joel","non-dropping-particle":"","parse-names":false,"suffix":""},{"dropping-particle":"","family":"Smith","given":"Vivianne C","non-dropping-particle":"","parse-names":false,"suffix":""}],"container-title":"Journal of the Optical Society of America","id":"ITEM-2","issue":"12","issued":{"date-parts":[["1996"]]},"page":"2319-2328","title":"Cone – rod receptor spaces with illustrations and light-emitting-diode spectra EVALUATION OF ROD EXCITATION","type":"article-journal","volume":"13"},"uris":["http://www.mendeley.com/documents/?uuid=7cf9e05d-8622-43d5-98dd-65ed4e4019b8"]},{"id":"ITEM-3","itemData":{"DOI":"10.1167/15.1.27","ISSN":"15347362","abstract":"Intrinsically photosensitive retinal ganglion cells (ipRGCs) can respond to light directly through self-contained photopigment, melanopsin. IpRGCs also receive synaptic inputs from rods and cones. Thus, studying ipRGC functions requires a novel photostimulating method that can account for all of the photoreceptor inputs. Here, we introduced an inexpensive LED-based five-primary photostimulator that can control the excitations of rods, S-, M-, L-cones, and melanopsin-containing ipRGCs in humans at constant background photoreceptor excitation levels, a critical requirement for studying the adaptation behavior of ipRGCs with rod, cone, or melanopsin input. We described the theory and technical aspects (including optics, electronics, software, and calibration) of the five-primary photostimulator. Then we presented two preliminary studies using the photostimulator we have implemented to measure melanopsin-mediated pupil responses and temporal contrast sensitivity function (TCSF). The results showed that the S-cone input to pupil responses was antagonistic to the L-, M- or melanopsin inputs, consistent with an SOFF and (L + M)-ON response property of primate ipRGCs (Dacey et al., 2005). In addition, the melanopsinmediated TCSF had a distinctive pattern compared with L + M or S-cone mediated TCSF. Other than controlling individual photoreceptor excitation independently, the five-primary photostimulator has the flexibility in presenting stimuli modulating any combination of photoreceptor excitations, which allows researchers to study the mechanisms by which ipRGCs combine various photoreceptor inputs.","author":[{"dropping-particle":"","family":"Cao","given":"Dingcai","non-dropping-particle":"","parse-names":false,"suffix":""},{"dropping-particle":"","family":"Nicandro","given":"Nathaniel","non-dropping-particle":"","parse-names":false,"suffix":""},{"dropping-particle":"","family":"Barrionuevo","given":"Pablo A.","non-dropping-particle":"","parse-names":false,"suffix":""}],"container-title":"Journal of Vision","id":"ITEM-3","issue":"1","issued":{"date-parts":[["2015"]]},"page":"1-13","title":"A five-primary photostimulator suitable for studying intrinsically photosensitive retinal ganglion cell functions in humans","type":"article-journal","volume":"15"},"uris":["http://www.mendeley.com/documents/?uuid=cd352734-780b-42f8-8b48-48b333bb7751"]}],"mendeley":{"formattedCitation":"(Cao et al., 2015; Maguire et al., 2016; Shapiro et al., 1996)","manualFormatting":"(e.g., Cao et al., 2015; Maguire et al., 2016; Shapiro et al., 1996)","plainTextFormattedCitation":"(Cao et al., 2015; Maguire et al., 2016; Shapiro et al., 1996)","previouslyFormattedCitation":"(Cao et al., 2015; Maguire et al., 2016; Shapiro et al., 1996)"},"properties":{"noteIndex":0},"schema":"https://github.com/citation-style-language/schema/raw/master/csl-citation.json"}</w:instrText>
      </w:r>
      <w:r w:rsidR="00C476CA" w:rsidRPr="00877160">
        <w:rPr>
          <w:rFonts w:ascii="Helvetica" w:hAnsi="Helvetica" w:cstheme="minorHAnsi"/>
          <w:noProof/>
          <w:sz w:val="22"/>
          <w:szCs w:val="22"/>
          <w:lang w:val="en-GB"/>
        </w:rPr>
        <w:fldChar w:fldCharType="separate"/>
      </w:r>
      <w:r w:rsidR="00C476CA" w:rsidRPr="00877160">
        <w:rPr>
          <w:rFonts w:ascii="Helvetica" w:hAnsi="Helvetica" w:cstheme="minorHAnsi"/>
          <w:noProof/>
          <w:sz w:val="22"/>
          <w:szCs w:val="22"/>
          <w:lang w:val="en-GB"/>
        </w:rPr>
        <w:t>(e.g., Cao et al., 2015; Maguire et al., 2016; Shapiro et al., 1996)</w:t>
      </w:r>
      <w:r w:rsidR="00C476CA" w:rsidRPr="00877160">
        <w:rPr>
          <w:rFonts w:ascii="Helvetica" w:hAnsi="Helvetica" w:cstheme="minorHAnsi"/>
          <w:noProof/>
          <w:sz w:val="22"/>
          <w:szCs w:val="22"/>
          <w:lang w:val="en-GB"/>
        </w:rPr>
        <w:fldChar w:fldCharType="end"/>
      </w:r>
      <w:r w:rsidR="00C476CA" w:rsidRPr="00877160">
        <w:rPr>
          <w:rFonts w:ascii="Helvetica" w:hAnsi="Helvetica" w:cstheme="minorHAnsi"/>
          <w:noProof/>
          <w:sz w:val="22"/>
          <w:szCs w:val="22"/>
          <w:lang w:val="en-GB"/>
        </w:rPr>
        <w:t xml:space="preserve"> or constrained numerical optimisation </w:t>
      </w:r>
      <w:r w:rsidR="00C476CA" w:rsidRPr="00877160">
        <w:rPr>
          <w:rFonts w:ascii="Helvetica" w:hAnsi="Helvetica" w:cstheme="minorHAnsi"/>
          <w:noProof/>
          <w:sz w:val="22"/>
          <w:szCs w:val="22"/>
          <w:lang w:val="en-GB"/>
        </w:rPr>
        <w:fldChar w:fldCharType="begin" w:fldLock="1"/>
      </w:r>
      <w:r w:rsidR="00B256F5" w:rsidRPr="00877160">
        <w:rPr>
          <w:rFonts w:ascii="Helvetica" w:hAnsi="Helvetica" w:cstheme="minorHAnsi"/>
          <w:noProof/>
          <w:sz w:val="22"/>
          <w:szCs w:val="22"/>
          <w:lang w:val="en-GB"/>
        </w:rPr>
        <w:instrText>ADDIN CSL_CITATION {"citationItems":[{"id":"ITEM-1","itemData":{"DOI":"10.1371/journal.pone.0124328","ISSN":"19326203","abstract":"In 1819, Johann Purkinje described how a moving light source that displaces the shadow of the retinal blood vessels to adjacent cones can produce the entopic percept of a branching tree. Here, we describe a novel method for producing a similar percept. We used a device that mixes 56 narrowband primaries under computer control, in conjunction with the method of silent substitution, to present observers with a spectral modulation that selectively targeted penumbral cones in the shadow of the retinal blood vessels. Such a modulation elicits a clear Purkinje-tree percept. We show that the percept is specific to penumbral L and M cone stimulation and is not produced by selective penumbral S cone stimulation. The Purkinje-tree percept was strongest at 16 Hz and fell off at lower (8 Hz) and higher (32 Hz) temporal frequencies. Selective stimulation of open-field cones that are not in shadow, with penumbral cones silenced, also produced the percept, but it was not seen when penumbral and open-field cones were modulated together. This indicates the need for spatial contrast between penumbral and open-field cones to create the Purkinje-tree percept. Our observation provides a new means for studying the response of retinally stabilized images and demonstrates that penumbral cones can support spatial vision. Further, the result illustrates a way in which silent substitution techniques can fail to be silent. We show that inadvertent penumbral cone stimulation can accompany melanopsin-directed modulations that are designed only to silence open-field cones. This in turn can result in visual responses that might be mistaken as melanopsin-driven.","author":[{"dropping-particle":"","family":"Spitschan","given":"Manuel","non-dropping-particle":"","parse-names":false,"suffix":""},{"dropping-particle":"","family":"Aguirre","given":"Geoffrey K.","non-dropping-particle":"","parse-names":false,"suffix":""},{"dropping-particle":"","family":"Brainard","given":"David H.","non-dropping-particle":"","parse-names":false,"suffix":""}],"container-title":"PLoS ONE","id":"ITEM-1","issue":"4","issued":{"date-parts":[["2015"]]},"page":"1-22","title":"Selective stimulation of penumbral cones reveals perception in the shadow of retinal blood vessels","type":"article-journal","volume":"10"},"uris":["http://www.mendeley.com/documents/?uuid=d8a34cc6-918c-41e2-9d05-ba10caf57d2f"]}],"mendeley":{"formattedCitation":"(Spitschan et al., 2015)","manualFormatting":"(e.g., Spitschan et al., 2015)","plainTextFormattedCitation":"(Spitschan et al., 2015)","previouslyFormattedCitation":"(Spitschan et al., 2015)"},"properties":{"noteIndex":0},"schema":"https://github.com/citation-style-language/schema/raw/master/csl-citation.json"}</w:instrText>
      </w:r>
      <w:r w:rsidR="00C476CA" w:rsidRPr="00877160">
        <w:rPr>
          <w:rFonts w:ascii="Helvetica" w:hAnsi="Helvetica" w:cstheme="minorHAnsi"/>
          <w:noProof/>
          <w:sz w:val="22"/>
          <w:szCs w:val="22"/>
          <w:lang w:val="en-GB"/>
        </w:rPr>
        <w:fldChar w:fldCharType="separate"/>
      </w:r>
      <w:r w:rsidR="00C476CA" w:rsidRPr="00877160">
        <w:rPr>
          <w:rFonts w:ascii="Helvetica" w:hAnsi="Helvetica" w:cstheme="minorHAnsi"/>
          <w:noProof/>
          <w:sz w:val="22"/>
          <w:szCs w:val="22"/>
          <w:lang w:val="en-GB"/>
        </w:rPr>
        <w:t>(e.g., Spitschan et al., 2015)</w:t>
      </w:r>
      <w:r w:rsidR="00C476CA" w:rsidRPr="00877160">
        <w:rPr>
          <w:rFonts w:ascii="Helvetica" w:hAnsi="Helvetica" w:cstheme="minorHAnsi"/>
          <w:noProof/>
          <w:sz w:val="22"/>
          <w:szCs w:val="22"/>
          <w:lang w:val="en-GB"/>
        </w:rPr>
        <w:fldChar w:fldCharType="end"/>
      </w:r>
      <w:r w:rsidR="00DD280B" w:rsidRPr="00877160">
        <w:rPr>
          <w:rFonts w:ascii="Helvetica" w:hAnsi="Helvetica" w:cstheme="minorHAnsi"/>
          <w:noProof/>
          <w:sz w:val="22"/>
          <w:szCs w:val="22"/>
          <w:lang w:val="en-GB"/>
        </w:rPr>
        <w:t>, but it is encumbered by confounds that must be addrsessed in order that a solution be valid</w:t>
      </w:r>
      <w:r w:rsidR="00C476CA" w:rsidRPr="00877160">
        <w:rPr>
          <w:rFonts w:ascii="Helvetica" w:hAnsi="Helvetica" w:cstheme="minorHAnsi"/>
          <w:noProof/>
          <w:sz w:val="22"/>
          <w:szCs w:val="22"/>
          <w:lang w:val="en-GB"/>
        </w:rPr>
        <w:t xml:space="preserve">. </w:t>
      </w:r>
      <w:r w:rsidR="00DC4EDA" w:rsidRPr="00877160">
        <w:rPr>
          <w:rFonts w:ascii="Helvetica" w:hAnsi="Helvetica" w:cstheme="minorHAnsi"/>
          <w:noProof/>
          <w:sz w:val="22"/>
          <w:szCs w:val="22"/>
          <w:lang w:val="en-GB"/>
        </w:rPr>
        <w:t>The</w:t>
      </w:r>
      <w:r w:rsidR="007F2D29" w:rsidRPr="00877160">
        <w:rPr>
          <w:rFonts w:ascii="Helvetica" w:hAnsi="Helvetica" w:cstheme="minorHAnsi"/>
          <w:noProof/>
          <w:sz w:val="22"/>
          <w:szCs w:val="22"/>
          <w:lang w:val="en-GB"/>
        </w:rPr>
        <w:t>se</w:t>
      </w:r>
      <w:r w:rsidR="00DC4EDA" w:rsidRPr="00877160">
        <w:rPr>
          <w:rFonts w:ascii="Helvetica" w:hAnsi="Helvetica" w:cstheme="minorHAnsi"/>
          <w:noProof/>
          <w:sz w:val="22"/>
          <w:szCs w:val="22"/>
          <w:lang w:val="en-GB"/>
        </w:rPr>
        <w:t xml:space="preserve"> confounds pertain chiefly to </w:t>
      </w:r>
      <w:r w:rsidR="00215F12" w:rsidRPr="00877160">
        <w:rPr>
          <w:rFonts w:ascii="Helvetica" w:hAnsi="Helvetica" w:cstheme="minorHAnsi"/>
          <w:noProof/>
          <w:sz w:val="22"/>
          <w:szCs w:val="22"/>
          <w:lang w:val="en-GB"/>
        </w:rPr>
        <w:t xml:space="preserve">calibration procedures, </w:t>
      </w:r>
      <w:r w:rsidR="00DC4EDA" w:rsidRPr="00877160">
        <w:rPr>
          <w:rFonts w:ascii="Helvetica" w:hAnsi="Helvetica" w:cstheme="minorHAnsi"/>
          <w:noProof/>
          <w:sz w:val="22"/>
          <w:szCs w:val="22"/>
          <w:lang w:val="en-GB"/>
        </w:rPr>
        <w:t>stimulus geometry, ocular physiology (</w:t>
      </w:r>
      <w:r w:rsidR="007D41F0" w:rsidRPr="00877160">
        <w:rPr>
          <w:rFonts w:ascii="Helvetica" w:hAnsi="Helvetica" w:cstheme="minorHAnsi"/>
          <w:noProof/>
          <w:sz w:val="22"/>
          <w:szCs w:val="22"/>
          <w:lang w:val="en-GB"/>
        </w:rPr>
        <w:t>particularly individual differences therein</w:t>
      </w:r>
      <w:r w:rsidR="00DC4EDA" w:rsidRPr="00877160">
        <w:rPr>
          <w:rFonts w:ascii="Helvetica" w:hAnsi="Helvetica" w:cstheme="minorHAnsi"/>
          <w:noProof/>
          <w:sz w:val="22"/>
          <w:szCs w:val="22"/>
          <w:lang w:val="en-GB"/>
        </w:rPr>
        <w:t>),</w:t>
      </w:r>
      <w:r w:rsidR="00D37BBA" w:rsidRPr="00877160">
        <w:rPr>
          <w:rFonts w:ascii="Helvetica" w:hAnsi="Helvetica" w:cstheme="minorHAnsi"/>
          <w:noProof/>
          <w:sz w:val="22"/>
          <w:szCs w:val="22"/>
          <w:lang w:val="en-GB"/>
        </w:rPr>
        <w:t xml:space="preserve"> </w:t>
      </w:r>
      <w:r w:rsidR="00DC4EDA" w:rsidRPr="00877160">
        <w:rPr>
          <w:rFonts w:ascii="Helvetica" w:hAnsi="Helvetica" w:cstheme="minorHAnsi"/>
          <w:noProof/>
          <w:sz w:val="22"/>
          <w:szCs w:val="22"/>
          <w:lang w:val="en-GB"/>
        </w:rPr>
        <w:t>and</w:t>
      </w:r>
      <w:r w:rsidR="006D5311" w:rsidRPr="00877160">
        <w:rPr>
          <w:rFonts w:ascii="Helvetica" w:hAnsi="Helvetica" w:cstheme="minorHAnsi"/>
          <w:noProof/>
          <w:sz w:val="22"/>
          <w:szCs w:val="22"/>
          <w:lang w:val="en-GB"/>
        </w:rPr>
        <w:t xml:space="preserve"> </w:t>
      </w:r>
      <w:r w:rsidR="00D37BBA" w:rsidRPr="00877160">
        <w:rPr>
          <w:rFonts w:ascii="Helvetica" w:hAnsi="Helvetica" w:cstheme="minorHAnsi"/>
          <w:noProof/>
          <w:sz w:val="22"/>
          <w:szCs w:val="22"/>
          <w:lang w:val="en-GB"/>
        </w:rPr>
        <w:t xml:space="preserve">uncertainty as to the output </w:t>
      </w:r>
      <w:r w:rsidR="00DC4EDA" w:rsidRPr="00877160">
        <w:rPr>
          <w:rFonts w:ascii="Helvetica" w:hAnsi="Helvetica" w:cstheme="minorHAnsi"/>
          <w:noProof/>
          <w:sz w:val="22"/>
          <w:szCs w:val="22"/>
          <w:lang w:val="en-GB"/>
        </w:rPr>
        <w:t xml:space="preserve">and reliability </w:t>
      </w:r>
      <w:r w:rsidR="00D37BBA" w:rsidRPr="00877160">
        <w:rPr>
          <w:rFonts w:ascii="Helvetica" w:hAnsi="Helvetica" w:cstheme="minorHAnsi"/>
          <w:noProof/>
          <w:sz w:val="22"/>
          <w:szCs w:val="22"/>
          <w:lang w:val="en-GB"/>
        </w:rPr>
        <w:t>of the stimulation device</w:t>
      </w:r>
      <w:r w:rsidR="00AE5A5E" w:rsidRPr="00877160">
        <w:rPr>
          <w:rFonts w:ascii="Helvetica" w:hAnsi="Helvetica" w:cstheme="minorHAnsi"/>
          <w:noProof/>
          <w:sz w:val="22"/>
          <w:szCs w:val="22"/>
          <w:lang w:val="en-GB"/>
        </w:rPr>
        <w:t xml:space="preserve"> </w:t>
      </w:r>
      <w:r w:rsidR="00AE5A5E" w:rsidRPr="00877160">
        <w:rPr>
          <w:rFonts w:ascii="Helvetica" w:hAnsi="Helvetica" w:cstheme="minorHAnsi"/>
          <w:noProof/>
          <w:sz w:val="22"/>
          <w:szCs w:val="22"/>
          <w:lang w:val="en-GB"/>
        </w:rPr>
        <w:fldChar w:fldCharType="begin" w:fldLock="1"/>
      </w:r>
      <w:r w:rsidR="00FD67C6" w:rsidRPr="00877160">
        <w:rPr>
          <w:rFonts w:ascii="Helvetica" w:hAnsi="Helvetica" w:cstheme="minorHAnsi"/>
          <w:noProof/>
          <w:sz w:val="22"/>
          <w:szCs w:val="22"/>
          <w:lang w:val="en-GB"/>
        </w:rPr>
        <w:instrText>ADDIN CSL_CITATION {"citationItems":[{"id":"ITEM-1","itemData":{"DOI":"10.3389/fneur.2018.00941","ISSN":"16642295","abstract":"The human pupillary light response is driven by all classes of photoreceptors in the human eye-the three classes of cones, the rods, and the intrinsically photosensitive retinal ganglion cells (ipRGCs) expressing the photopigment melanopsin. These photoreceptor classes have distinct but overlapping spectral tuning, and even a monochromatic light with a wavelength matched to the peak spectral sensitivity of a given photoreceptor will stimulate all photoreceptors. The method of silent substitution uses pairs of lights (\"metamers\") to selectively stimulate a given class of photoreceptors while keeping the activation of all others constant. In this primer, we describe the method of silent substitution and provide an overview of studies that have used it to examine inputs to the human pupillary light response.","author":[{"dropping-particle":"","family":"Spitschan","given":"Manuel","non-dropping-particle":"","parse-names":false,"suffix":""},{"dropping-particle":"","family":"Woelders","given":"Tom","non-dropping-particle":"","parse-names":false,"suffix":""}],"container-title":"Frontiers in Neurology","id":"ITEM-1","issue":"NOV","issued":{"date-parts":[["2018"]]},"note":"Biological variability arises from inter- observer variability in lens density, macular pigment density, axial density of the pigment (32, 37–39); and the peak spectral sensitivity due to polymorphisms in the opsin genes (40–43).","title":"The method of silent substitution for examining melanopsin contributions to pupil control","type":"article-journal","volume":"9"},"uris":["http://www.mendeley.com/documents/?uuid=0e0936df-f599-4b71-8fe3-085598917b5e"]}],"mendeley":{"formattedCitation":"(Spitschan &amp; Woelders, 2018)","manualFormatting":"(Spitschan &amp; Woelders, 2018)","plainTextFormattedCitation":"(Spitschan &amp; Woelders, 2018)","previouslyFormattedCitation":"(Spitschan &amp; Woelders, 2018)"},"properties":{"noteIndex":0},"schema":"https://github.com/citation-style-language/schema/raw/master/csl-citation.json"}</w:instrText>
      </w:r>
      <w:r w:rsidR="00AE5A5E" w:rsidRPr="00877160">
        <w:rPr>
          <w:rFonts w:ascii="Helvetica" w:hAnsi="Helvetica" w:cstheme="minorHAnsi"/>
          <w:noProof/>
          <w:sz w:val="22"/>
          <w:szCs w:val="22"/>
          <w:lang w:val="en-GB"/>
        </w:rPr>
        <w:fldChar w:fldCharType="separate"/>
      </w:r>
      <w:r w:rsidR="00AE5A5E" w:rsidRPr="00877160">
        <w:rPr>
          <w:rFonts w:ascii="Helvetica" w:hAnsi="Helvetica" w:cstheme="minorHAnsi"/>
          <w:noProof/>
          <w:sz w:val="22"/>
          <w:szCs w:val="22"/>
          <w:lang w:val="en-GB"/>
        </w:rPr>
        <w:t>(Spitschan &amp; Woelders, 2018)</w:t>
      </w:r>
      <w:r w:rsidR="00AE5A5E" w:rsidRPr="00877160">
        <w:rPr>
          <w:rFonts w:ascii="Helvetica" w:hAnsi="Helvetica" w:cstheme="minorHAnsi"/>
          <w:noProof/>
          <w:sz w:val="22"/>
          <w:szCs w:val="22"/>
          <w:lang w:val="en-GB"/>
        </w:rPr>
        <w:fldChar w:fldCharType="end"/>
      </w:r>
      <w:r w:rsidR="00AE5A5E" w:rsidRPr="00877160">
        <w:rPr>
          <w:rFonts w:ascii="Helvetica" w:hAnsi="Helvetica" w:cstheme="minorHAnsi"/>
          <w:noProof/>
          <w:sz w:val="22"/>
          <w:szCs w:val="22"/>
          <w:lang w:val="en-GB"/>
        </w:rPr>
        <w:t xml:space="preserve">. </w:t>
      </w:r>
    </w:p>
    <w:p w14:paraId="153FEFED" w14:textId="5B291962" w:rsidR="007444AE" w:rsidRPr="00877160" w:rsidRDefault="00EA6996" w:rsidP="0088751F">
      <w:pPr>
        <w:rPr>
          <w:rFonts w:ascii="Helvetica" w:hAnsi="Helvetica" w:cstheme="minorHAnsi"/>
          <w:noProof/>
          <w:sz w:val="22"/>
          <w:szCs w:val="22"/>
          <w:lang w:val="en-GB"/>
        </w:rPr>
      </w:pPr>
      <w:r w:rsidRPr="00877160">
        <w:rPr>
          <w:rFonts w:ascii="Helvetica" w:hAnsi="Helvetica" w:cstheme="minorHAnsi"/>
          <w:noProof/>
          <w:sz w:val="22"/>
          <w:szCs w:val="22"/>
          <w:lang w:val="en-GB"/>
        </w:rPr>
        <w:t xml:space="preserve">In this paper we present </w:t>
      </w:r>
      <w:r w:rsidRPr="00877160">
        <w:rPr>
          <w:rFonts w:ascii="Helvetica" w:hAnsi="Helvetica" w:cstheme="minorHAnsi"/>
          <w:i/>
          <w:iCs/>
          <w:noProof/>
          <w:sz w:val="22"/>
          <w:szCs w:val="22"/>
          <w:lang w:val="en-GB"/>
        </w:rPr>
        <w:t>PySilSub</w:t>
      </w:r>
      <w:r w:rsidRPr="00877160">
        <w:rPr>
          <w:rFonts w:ascii="Helvetica" w:hAnsi="Helvetica" w:cstheme="minorHAnsi"/>
          <w:noProof/>
          <w:sz w:val="22"/>
          <w:szCs w:val="22"/>
          <w:lang w:val="en-GB"/>
        </w:rPr>
        <w:t xml:space="preserve">, a Python toolbox </w:t>
      </w:r>
      <w:r w:rsidR="00215F12" w:rsidRPr="00877160">
        <w:rPr>
          <w:rFonts w:ascii="Helvetica" w:hAnsi="Helvetica" w:cstheme="minorHAnsi"/>
          <w:noProof/>
          <w:sz w:val="22"/>
          <w:szCs w:val="22"/>
          <w:lang w:val="en-GB"/>
        </w:rPr>
        <w:t>that</w:t>
      </w:r>
      <w:r w:rsidR="00791D28" w:rsidRPr="00877160">
        <w:rPr>
          <w:rFonts w:ascii="Helvetica" w:hAnsi="Helvetica" w:cstheme="minorHAnsi"/>
          <w:noProof/>
          <w:sz w:val="22"/>
          <w:szCs w:val="22"/>
          <w:lang w:val="en-GB"/>
        </w:rPr>
        <w:t xml:space="preserve"> eases the computational burden of silent substitution </w:t>
      </w:r>
      <w:r w:rsidR="007D41F0" w:rsidRPr="00877160">
        <w:rPr>
          <w:rFonts w:ascii="Helvetica" w:hAnsi="Helvetica" w:cstheme="minorHAnsi"/>
          <w:noProof/>
          <w:sz w:val="22"/>
          <w:szCs w:val="22"/>
          <w:lang w:val="en-GB"/>
        </w:rPr>
        <w:t>by taking a</w:t>
      </w:r>
      <w:r w:rsidR="0088751F" w:rsidRPr="00877160">
        <w:rPr>
          <w:rFonts w:ascii="Helvetica" w:hAnsi="Helvetica" w:cstheme="minorHAnsi"/>
          <w:noProof/>
          <w:sz w:val="22"/>
          <w:szCs w:val="22"/>
          <w:lang w:val="en-GB"/>
        </w:rPr>
        <w:t xml:space="preserve"> structured approach to dealing with the </w:t>
      </w:r>
      <w:r w:rsidR="00791D28" w:rsidRPr="00877160">
        <w:rPr>
          <w:rFonts w:ascii="Helvetica" w:hAnsi="Helvetica" w:cstheme="minorHAnsi"/>
          <w:noProof/>
          <w:sz w:val="22"/>
          <w:szCs w:val="22"/>
          <w:lang w:val="en-GB"/>
        </w:rPr>
        <w:t xml:space="preserve">various </w:t>
      </w:r>
      <w:r w:rsidR="0088751F" w:rsidRPr="00877160">
        <w:rPr>
          <w:rFonts w:ascii="Helvetica" w:hAnsi="Helvetica" w:cstheme="minorHAnsi"/>
          <w:noProof/>
          <w:sz w:val="22"/>
          <w:szCs w:val="22"/>
          <w:lang w:val="en-GB"/>
        </w:rPr>
        <w:t xml:space="preserve">confounds and </w:t>
      </w:r>
      <w:r w:rsidR="00791D28" w:rsidRPr="00877160">
        <w:rPr>
          <w:rFonts w:ascii="Helvetica" w:hAnsi="Helvetica" w:cstheme="minorHAnsi"/>
          <w:noProof/>
          <w:sz w:val="22"/>
          <w:szCs w:val="22"/>
          <w:lang w:val="en-GB"/>
        </w:rPr>
        <w:t>challenges</w:t>
      </w:r>
      <w:r w:rsidRPr="00877160">
        <w:rPr>
          <w:rFonts w:ascii="Helvetica" w:hAnsi="Helvetica" w:cstheme="minorHAnsi"/>
          <w:noProof/>
          <w:sz w:val="22"/>
          <w:szCs w:val="22"/>
          <w:lang w:val="en-GB"/>
        </w:rPr>
        <w:t xml:space="preserve">. </w:t>
      </w:r>
      <w:r w:rsidR="00D140B2" w:rsidRPr="00877160">
        <w:rPr>
          <w:rFonts w:ascii="Helvetica" w:hAnsi="Helvetica" w:cstheme="minorHAnsi"/>
          <w:noProof/>
          <w:sz w:val="22"/>
          <w:szCs w:val="22"/>
          <w:lang w:val="en-GB"/>
        </w:rPr>
        <w:t xml:space="preserve">The toolbox </w:t>
      </w:r>
      <w:r w:rsidR="00B13CF8" w:rsidRPr="00877160">
        <w:rPr>
          <w:rFonts w:ascii="Helvetica" w:hAnsi="Helvetica" w:cstheme="minorHAnsi"/>
          <w:noProof/>
          <w:sz w:val="22"/>
          <w:szCs w:val="22"/>
          <w:lang w:val="en-GB"/>
        </w:rPr>
        <w:t xml:space="preserve">provides </w:t>
      </w:r>
      <w:r w:rsidR="00634172" w:rsidRPr="00877160">
        <w:rPr>
          <w:rFonts w:ascii="Helvetica" w:hAnsi="Helvetica" w:cstheme="minorHAnsi"/>
          <w:noProof/>
          <w:sz w:val="22"/>
          <w:szCs w:val="22"/>
          <w:lang w:val="en-GB"/>
        </w:rPr>
        <w:t>flexible</w:t>
      </w:r>
      <w:r w:rsidR="00B13CF8" w:rsidRPr="00877160">
        <w:rPr>
          <w:rFonts w:ascii="Helvetica" w:hAnsi="Helvetica" w:cstheme="minorHAnsi"/>
          <w:noProof/>
          <w:sz w:val="22"/>
          <w:szCs w:val="22"/>
          <w:lang w:val="en-GB"/>
        </w:rPr>
        <w:t xml:space="preserve"> object-oriented support for multiprimary stimulation devices</w:t>
      </w:r>
      <w:r w:rsidRPr="00877160">
        <w:rPr>
          <w:rFonts w:ascii="Helvetica" w:hAnsi="Helvetica" w:cstheme="minorHAnsi"/>
          <w:noProof/>
          <w:sz w:val="22"/>
          <w:szCs w:val="22"/>
          <w:lang w:val="en-GB"/>
        </w:rPr>
        <w:t xml:space="preserve"> and </w:t>
      </w:r>
      <w:r w:rsidR="00D140B2" w:rsidRPr="00877160">
        <w:rPr>
          <w:rFonts w:ascii="Helvetica" w:hAnsi="Helvetica" w:cstheme="minorHAnsi"/>
          <w:noProof/>
          <w:sz w:val="22"/>
          <w:szCs w:val="22"/>
          <w:lang w:val="en-GB"/>
        </w:rPr>
        <w:t xml:space="preserve">individual colorimetric </w:t>
      </w:r>
      <w:r w:rsidR="00B13CF8" w:rsidRPr="00877160">
        <w:rPr>
          <w:rFonts w:ascii="Helvetica" w:hAnsi="Helvetica" w:cstheme="minorHAnsi"/>
          <w:noProof/>
          <w:sz w:val="22"/>
          <w:szCs w:val="22"/>
          <w:lang w:val="en-GB"/>
        </w:rPr>
        <w:t>observer</w:t>
      </w:r>
      <w:r w:rsidR="00634172" w:rsidRPr="00877160">
        <w:rPr>
          <w:rFonts w:ascii="Helvetica" w:hAnsi="Helvetica" w:cstheme="minorHAnsi"/>
          <w:noProof/>
          <w:sz w:val="22"/>
          <w:szCs w:val="22"/>
          <w:lang w:val="en-GB"/>
        </w:rPr>
        <w:t xml:space="preserve"> models</w:t>
      </w:r>
      <w:r w:rsidR="00B13CF8" w:rsidRPr="00877160">
        <w:rPr>
          <w:rFonts w:ascii="Helvetica" w:hAnsi="Helvetica" w:cstheme="minorHAnsi"/>
          <w:noProof/>
          <w:sz w:val="22"/>
          <w:szCs w:val="22"/>
          <w:lang w:val="en-GB"/>
        </w:rPr>
        <w:t xml:space="preserve">, </w:t>
      </w:r>
      <w:r w:rsidR="0088751F" w:rsidRPr="00877160">
        <w:rPr>
          <w:rFonts w:ascii="Helvetica" w:hAnsi="Helvetica" w:cstheme="minorHAnsi"/>
          <w:noProof/>
          <w:sz w:val="22"/>
          <w:szCs w:val="22"/>
          <w:lang w:val="en-GB"/>
        </w:rPr>
        <w:t xml:space="preserve">example calibration data for a range of devices, </w:t>
      </w:r>
      <w:r w:rsidRPr="00877160">
        <w:rPr>
          <w:rFonts w:ascii="Helvetica" w:hAnsi="Helvetica" w:cstheme="minorHAnsi"/>
          <w:noProof/>
          <w:sz w:val="22"/>
          <w:szCs w:val="22"/>
          <w:lang w:val="en-GB"/>
        </w:rPr>
        <w:t>an intuitive interface for defining and solving silent substitution problems</w:t>
      </w:r>
      <w:r w:rsidR="00D140B2" w:rsidRPr="00877160">
        <w:rPr>
          <w:rFonts w:ascii="Helvetica" w:hAnsi="Helvetica" w:cstheme="minorHAnsi"/>
          <w:noProof/>
          <w:sz w:val="22"/>
          <w:szCs w:val="22"/>
          <w:lang w:val="en-GB"/>
        </w:rPr>
        <w:t xml:space="preserve"> with linear algebra and constrained numerical optimization</w:t>
      </w:r>
      <w:r w:rsidR="0088751F" w:rsidRPr="00877160">
        <w:rPr>
          <w:rFonts w:ascii="Helvetica" w:hAnsi="Helvetica" w:cstheme="minorHAnsi"/>
          <w:noProof/>
          <w:sz w:val="22"/>
          <w:szCs w:val="22"/>
          <w:lang w:val="en-GB"/>
        </w:rPr>
        <w:t>, and</w:t>
      </w:r>
      <w:r w:rsidR="00EF7165" w:rsidRPr="00877160">
        <w:rPr>
          <w:rFonts w:ascii="Helvetica" w:hAnsi="Helvetica" w:cstheme="minorHAnsi"/>
          <w:noProof/>
          <w:sz w:val="22"/>
          <w:szCs w:val="22"/>
          <w:lang w:val="en-GB"/>
        </w:rPr>
        <w:t xml:space="preserve"> </w:t>
      </w:r>
      <w:r w:rsidR="0088751F" w:rsidRPr="00877160">
        <w:rPr>
          <w:rFonts w:ascii="Helvetica" w:hAnsi="Helvetica" w:cstheme="minorHAnsi"/>
          <w:noProof/>
          <w:sz w:val="22"/>
          <w:szCs w:val="22"/>
          <w:lang w:val="en-GB"/>
        </w:rPr>
        <w:t>methods for accessing relevant standards and visualising solutions</w:t>
      </w:r>
      <w:r w:rsidR="00B13CF8" w:rsidRPr="00877160">
        <w:rPr>
          <w:rFonts w:ascii="Helvetica" w:hAnsi="Helvetica" w:cstheme="minorHAnsi"/>
          <w:noProof/>
          <w:sz w:val="22"/>
          <w:szCs w:val="22"/>
          <w:lang w:val="en-GB"/>
        </w:rPr>
        <w:t xml:space="preserve">. </w:t>
      </w:r>
      <w:r w:rsidR="00F55594" w:rsidRPr="00877160">
        <w:rPr>
          <w:rFonts w:ascii="Helvetica" w:hAnsi="Helvetica" w:cstheme="minorHAnsi"/>
          <w:noProof/>
          <w:sz w:val="22"/>
          <w:szCs w:val="22"/>
          <w:lang w:val="en-GB"/>
        </w:rPr>
        <w:t xml:space="preserve">The code is actively </w:t>
      </w:r>
      <w:r w:rsidR="00F55594" w:rsidRPr="00877160">
        <w:rPr>
          <w:rFonts w:ascii="Helvetica" w:hAnsi="Helvetica" w:cstheme="minorHAnsi"/>
          <w:noProof/>
          <w:sz w:val="22"/>
          <w:szCs w:val="22"/>
          <w:lang w:val="en-GB"/>
        </w:rPr>
        <w:lastRenderedPageBreak/>
        <w:t>maintained on GitHub (</w:t>
      </w:r>
      <w:hyperlink r:id="rId17" w:history="1">
        <w:r w:rsidR="0088751F" w:rsidRPr="00877160">
          <w:rPr>
            <w:rStyle w:val="Hyperlink"/>
            <w:rFonts w:ascii="Helvetica" w:hAnsi="Helvetica" w:cstheme="minorHAnsi"/>
            <w:noProof/>
            <w:sz w:val="22"/>
            <w:szCs w:val="22"/>
            <w:lang w:val="en-GB"/>
          </w:rPr>
          <w:t>https://github.com/PySilentSubstitution/pysilsub</w:t>
        </w:r>
      </w:hyperlink>
      <w:r w:rsidR="00F55594" w:rsidRPr="00877160">
        <w:rPr>
          <w:rFonts w:ascii="Helvetica" w:hAnsi="Helvetica" w:cstheme="minorHAnsi"/>
          <w:noProof/>
          <w:sz w:val="22"/>
          <w:szCs w:val="22"/>
          <w:lang w:val="en-GB"/>
        </w:rPr>
        <w:t xml:space="preserve">) under the MIT license and comes with </w:t>
      </w:r>
      <w:r w:rsidR="00EF7165" w:rsidRPr="00877160">
        <w:rPr>
          <w:rFonts w:ascii="Helvetica" w:hAnsi="Helvetica" w:cstheme="minorHAnsi"/>
          <w:noProof/>
          <w:sz w:val="22"/>
          <w:szCs w:val="22"/>
          <w:lang w:val="en-GB"/>
        </w:rPr>
        <w:t xml:space="preserve">a comprehensive testing suite and </w:t>
      </w:r>
      <w:r w:rsidR="00F55594" w:rsidRPr="00877160">
        <w:rPr>
          <w:rFonts w:ascii="Helvetica" w:hAnsi="Helvetica" w:cstheme="minorHAnsi"/>
          <w:noProof/>
          <w:sz w:val="22"/>
          <w:szCs w:val="22"/>
          <w:lang w:val="en-GB"/>
        </w:rPr>
        <w:t>extensive online documentation</w:t>
      </w:r>
      <w:r w:rsidR="00DD280B" w:rsidRPr="00877160">
        <w:rPr>
          <w:rFonts w:ascii="Helvetica" w:hAnsi="Helvetica" w:cstheme="minorHAnsi"/>
          <w:noProof/>
          <w:sz w:val="22"/>
          <w:szCs w:val="22"/>
          <w:lang w:val="en-GB"/>
        </w:rPr>
        <w:t>,</w:t>
      </w:r>
      <w:r w:rsidR="00F55594" w:rsidRPr="00877160">
        <w:rPr>
          <w:rFonts w:ascii="Helvetica" w:hAnsi="Helvetica" w:cstheme="minorHAnsi"/>
          <w:noProof/>
          <w:sz w:val="22"/>
          <w:szCs w:val="22"/>
          <w:lang w:val="en-GB"/>
        </w:rPr>
        <w:t xml:space="preserve"> complete with</w:t>
      </w:r>
      <w:r w:rsidRPr="00877160">
        <w:rPr>
          <w:rFonts w:ascii="Helvetica" w:hAnsi="Helvetica" w:cstheme="minorHAnsi"/>
          <w:noProof/>
          <w:sz w:val="22"/>
          <w:szCs w:val="22"/>
          <w:lang w:val="en-GB"/>
        </w:rPr>
        <w:t xml:space="preserve"> detailed </w:t>
      </w:r>
      <w:r w:rsidR="00F55594" w:rsidRPr="00877160">
        <w:rPr>
          <w:rFonts w:ascii="Helvetica" w:hAnsi="Helvetica" w:cstheme="minorHAnsi"/>
          <w:noProof/>
          <w:sz w:val="22"/>
          <w:szCs w:val="22"/>
          <w:lang w:val="en-GB"/>
        </w:rPr>
        <w:t xml:space="preserve">examples. </w:t>
      </w:r>
      <w:r w:rsidRPr="00877160">
        <w:rPr>
          <w:rFonts w:ascii="Helvetica" w:hAnsi="Helvetica" w:cstheme="minorHAnsi"/>
          <w:noProof/>
          <w:sz w:val="22"/>
          <w:szCs w:val="22"/>
          <w:lang w:val="en-GB"/>
        </w:rPr>
        <w:t>It is also registered with the Python Package</w:t>
      </w:r>
      <w:r w:rsidR="0088751F" w:rsidRPr="00877160">
        <w:rPr>
          <w:rFonts w:ascii="Helvetica" w:hAnsi="Helvetica" w:cstheme="minorHAnsi"/>
          <w:noProof/>
          <w:sz w:val="22"/>
          <w:szCs w:val="22"/>
          <w:lang w:val="en-GB"/>
        </w:rPr>
        <w:t xml:space="preserve"> Index</w:t>
      </w:r>
      <w:r w:rsidRPr="00877160">
        <w:rPr>
          <w:rFonts w:ascii="Helvetica" w:hAnsi="Helvetica" w:cstheme="minorHAnsi"/>
          <w:noProof/>
          <w:sz w:val="22"/>
          <w:szCs w:val="22"/>
          <w:lang w:val="en-GB"/>
        </w:rPr>
        <w:t xml:space="preserve"> </w:t>
      </w:r>
      <w:r w:rsidR="0088751F" w:rsidRPr="00877160">
        <w:rPr>
          <w:rFonts w:ascii="Helvetica" w:hAnsi="Helvetica" w:cstheme="minorHAnsi"/>
          <w:noProof/>
          <w:sz w:val="22"/>
          <w:szCs w:val="22"/>
          <w:lang w:val="en-GB"/>
        </w:rPr>
        <w:t>(</w:t>
      </w:r>
      <w:hyperlink r:id="rId18" w:history="1">
        <w:r w:rsidR="0088751F" w:rsidRPr="00877160">
          <w:rPr>
            <w:rStyle w:val="Hyperlink"/>
            <w:rFonts w:ascii="Helvetica" w:hAnsi="Helvetica" w:cstheme="minorHAnsi"/>
            <w:noProof/>
            <w:sz w:val="22"/>
            <w:szCs w:val="22"/>
            <w:lang w:val="en-GB"/>
          </w:rPr>
          <w:t>https://pypi.org/project/pysilsub/)</w:t>
        </w:r>
      </w:hyperlink>
      <w:r w:rsidR="0088751F" w:rsidRPr="00877160">
        <w:rPr>
          <w:rFonts w:ascii="Helvetica" w:hAnsi="Helvetica" w:cstheme="minorHAnsi"/>
          <w:noProof/>
          <w:sz w:val="22"/>
          <w:szCs w:val="22"/>
          <w:lang w:val="en-GB"/>
        </w:rPr>
        <w:t xml:space="preserve"> meaning it can be </w:t>
      </w:r>
      <w:r w:rsidRPr="00877160">
        <w:rPr>
          <w:rFonts w:ascii="Helvetica" w:hAnsi="Helvetica" w:cstheme="minorHAnsi"/>
          <w:noProof/>
          <w:sz w:val="22"/>
          <w:szCs w:val="22"/>
          <w:lang w:val="en-GB"/>
        </w:rPr>
        <w:t xml:space="preserve">installed with the </w:t>
      </w:r>
      <w:r w:rsidRPr="00877160">
        <w:rPr>
          <w:rFonts w:ascii="Helvetica" w:hAnsi="Helvetica" w:cstheme="minorHAnsi"/>
          <w:i/>
          <w:iCs/>
          <w:noProof/>
          <w:sz w:val="22"/>
          <w:szCs w:val="22"/>
          <w:lang w:val="en-GB"/>
        </w:rPr>
        <w:t>pip</w:t>
      </w:r>
      <w:r w:rsidRPr="00877160">
        <w:rPr>
          <w:rFonts w:ascii="Helvetica" w:hAnsi="Helvetica" w:cstheme="minorHAnsi"/>
          <w:noProof/>
          <w:sz w:val="22"/>
          <w:szCs w:val="22"/>
          <w:lang w:val="en-GB"/>
        </w:rPr>
        <w:t xml:space="preserve"> packaing tool</w:t>
      </w:r>
      <w:r w:rsidR="007F2D29" w:rsidRPr="00877160">
        <w:rPr>
          <w:rFonts w:ascii="Helvetica" w:hAnsi="Helvetica" w:cstheme="minorHAnsi"/>
          <w:noProof/>
          <w:sz w:val="22"/>
          <w:szCs w:val="22"/>
          <w:lang w:val="en-GB"/>
        </w:rPr>
        <w:t>. We provide an</w:t>
      </w:r>
      <w:r w:rsidR="00634172" w:rsidRPr="00877160">
        <w:rPr>
          <w:rFonts w:ascii="Helvetica" w:hAnsi="Helvetica" w:cstheme="minorHAnsi"/>
          <w:noProof/>
          <w:sz w:val="22"/>
          <w:szCs w:val="22"/>
          <w:lang w:val="en-GB"/>
        </w:rPr>
        <w:t xml:space="preserve"> overview of the toolbox, describe</w:t>
      </w:r>
      <w:r w:rsidRPr="00877160">
        <w:rPr>
          <w:rFonts w:ascii="Helvetica" w:hAnsi="Helvetica" w:cstheme="minorHAnsi"/>
          <w:noProof/>
          <w:sz w:val="22"/>
          <w:szCs w:val="22"/>
          <w:lang w:val="en-GB"/>
        </w:rPr>
        <w:t xml:space="preserve"> </w:t>
      </w:r>
      <w:r w:rsidR="00634172" w:rsidRPr="00877160">
        <w:rPr>
          <w:rFonts w:ascii="Helvetica" w:hAnsi="Helvetica" w:cstheme="minorHAnsi"/>
          <w:noProof/>
          <w:sz w:val="22"/>
          <w:szCs w:val="22"/>
          <w:lang w:val="en-GB"/>
        </w:rPr>
        <w:t xml:space="preserve">key features, and demonstrate </w:t>
      </w:r>
      <w:r w:rsidRPr="00877160">
        <w:rPr>
          <w:rFonts w:ascii="Helvetica" w:hAnsi="Helvetica" w:cstheme="minorHAnsi"/>
          <w:noProof/>
          <w:sz w:val="22"/>
          <w:szCs w:val="22"/>
          <w:lang w:val="en-GB"/>
        </w:rPr>
        <w:t xml:space="preserve">how it </w:t>
      </w:r>
      <w:r w:rsidR="0088751F" w:rsidRPr="00877160">
        <w:rPr>
          <w:rFonts w:ascii="Helvetica" w:hAnsi="Helvetica" w:cstheme="minorHAnsi"/>
          <w:noProof/>
          <w:sz w:val="22"/>
          <w:szCs w:val="22"/>
          <w:lang w:val="en-GB"/>
        </w:rPr>
        <w:t>can</w:t>
      </w:r>
      <w:r w:rsidRPr="00877160">
        <w:rPr>
          <w:rFonts w:ascii="Helvetica" w:hAnsi="Helvetica" w:cstheme="minorHAnsi"/>
          <w:noProof/>
          <w:sz w:val="22"/>
          <w:szCs w:val="22"/>
          <w:lang w:val="en-GB"/>
        </w:rPr>
        <w:t xml:space="preserve"> be used</w:t>
      </w:r>
      <w:r w:rsidR="00634172" w:rsidRPr="00877160">
        <w:rPr>
          <w:rFonts w:ascii="Helvetica" w:hAnsi="Helvetica" w:cstheme="minorHAnsi"/>
          <w:noProof/>
          <w:sz w:val="22"/>
          <w:szCs w:val="22"/>
          <w:lang w:val="en-GB"/>
        </w:rPr>
        <w:t xml:space="preserve">. </w:t>
      </w:r>
    </w:p>
    <w:p w14:paraId="1A2DFD84" w14:textId="56D98E72" w:rsidR="00E81978" w:rsidRPr="00877160" w:rsidRDefault="00937982" w:rsidP="00B737AC">
      <w:pPr>
        <w:ind w:firstLine="0"/>
        <w:jc w:val="center"/>
        <w:rPr>
          <w:rFonts w:ascii="Helvetica" w:hAnsi="Helvetica" w:cstheme="minorHAnsi"/>
          <w:b/>
          <w:bCs/>
          <w:noProof/>
          <w:sz w:val="22"/>
          <w:szCs w:val="22"/>
          <w:lang w:val="en-GB"/>
        </w:rPr>
      </w:pPr>
      <w:r w:rsidRPr="00877160">
        <w:rPr>
          <w:rFonts w:ascii="Helvetica" w:hAnsi="Helvetica" w:cstheme="minorHAnsi"/>
          <w:b/>
          <w:bCs/>
          <w:noProof/>
          <w:sz w:val="22"/>
          <w:szCs w:val="22"/>
          <w:lang w:val="en-GB"/>
        </w:rPr>
        <w:t>Overview</w:t>
      </w:r>
    </w:p>
    <w:p w14:paraId="604D1292" w14:textId="6C15C3BC" w:rsidR="001B3EFB" w:rsidRPr="00877160" w:rsidRDefault="00083325" w:rsidP="00083325">
      <w:pPr>
        <w:ind w:firstLine="0"/>
        <w:rPr>
          <w:rFonts w:ascii="Helvetica" w:hAnsi="Helvetica" w:cstheme="minorHAnsi"/>
          <w:noProof/>
          <w:sz w:val="22"/>
          <w:szCs w:val="22"/>
          <w:lang w:val="en-GB"/>
        </w:rPr>
      </w:pPr>
      <w:r w:rsidRPr="00877160">
        <w:rPr>
          <w:rFonts w:ascii="Helvetica" w:hAnsi="Helvetica" w:cstheme="minorHAnsi"/>
          <w:b/>
          <w:bCs/>
          <w:noProof/>
          <w:sz w:val="22"/>
          <w:szCs w:val="22"/>
          <w:lang w:val="en-GB"/>
        </w:rPr>
        <w:tab/>
      </w:r>
      <w:r w:rsidRPr="00877160">
        <w:rPr>
          <w:rFonts w:ascii="Helvetica" w:hAnsi="Helvetica" w:cstheme="minorHAnsi"/>
          <w:i/>
          <w:iCs/>
          <w:noProof/>
          <w:sz w:val="22"/>
          <w:szCs w:val="22"/>
          <w:lang w:val="en-GB"/>
        </w:rPr>
        <w:t>PySilSub</w:t>
      </w:r>
      <w:r w:rsidRPr="00877160">
        <w:rPr>
          <w:rFonts w:ascii="Helvetica" w:hAnsi="Helvetica" w:cstheme="minorHAnsi"/>
          <w:noProof/>
          <w:sz w:val="22"/>
          <w:szCs w:val="22"/>
          <w:lang w:val="en-GB"/>
        </w:rPr>
        <w:t xml:space="preserve"> </w:t>
      </w:r>
      <w:r w:rsidR="0006017F">
        <w:rPr>
          <w:rFonts w:ascii="Helvetica" w:hAnsi="Helvetica" w:cstheme="minorHAnsi"/>
          <w:noProof/>
          <w:sz w:val="22"/>
          <w:szCs w:val="22"/>
          <w:lang w:val="en-GB"/>
        </w:rPr>
        <w:t xml:space="preserve">is written in Python and depends on widely used libraries for scientiffic computing (e.g., numpy, scipy, pandas, matplotlib). It </w:t>
      </w:r>
      <w:r w:rsidR="00424DA0" w:rsidRPr="00877160">
        <w:rPr>
          <w:rFonts w:ascii="Helvetica" w:hAnsi="Helvetica" w:cstheme="minorHAnsi"/>
          <w:noProof/>
          <w:sz w:val="22"/>
          <w:szCs w:val="22"/>
          <w:lang w:val="en-GB"/>
        </w:rPr>
        <w:t>has</w:t>
      </w:r>
      <w:r w:rsidRPr="00877160">
        <w:rPr>
          <w:rFonts w:ascii="Helvetica" w:hAnsi="Helvetica" w:cstheme="minorHAnsi"/>
          <w:noProof/>
          <w:sz w:val="22"/>
          <w:szCs w:val="22"/>
          <w:lang w:val="en-GB"/>
        </w:rPr>
        <w:t xml:space="preserve"> </w:t>
      </w:r>
      <w:r w:rsidR="001B3EFB" w:rsidRPr="00877160">
        <w:rPr>
          <w:rFonts w:ascii="Helvetica" w:hAnsi="Helvetica" w:cstheme="minorHAnsi"/>
          <w:noProof/>
          <w:sz w:val="22"/>
          <w:szCs w:val="22"/>
          <w:lang w:val="en-GB"/>
        </w:rPr>
        <w:t xml:space="preserve">three key modules </w:t>
      </w:r>
      <w:r w:rsidR="00424DA0" w:rsidRPr="00877160">
        <w:rPr>
          <w:rFonts w:ascii="Helvetica" w:hAnsi="Helvetica" w:cstheme="minorHAnsi"/>
          <w:noProof/>
          <w:sz w:val="22"/>
          <w:szCs w:val="22"/>
          <w:lang w:val="en-GB"/>
        </w:rPr>
        <w:t xml:space="preserve">to support </w:t>
      </w:r>
      <w:r w:rsidR="001B3EFB" w:rsidRPr="00877160">
        <w:rPr>
          <w:rFonts w:ascii="Helvetica" w:hAnsi="Helvetica" w:cstheme="minorHAnsi"/>
          <w:noProof/>
          <w:sz w:val="22"/>
          <w:szCs w:val="22"/>
          <w:lang w:val="en-GB"/>
        </w:rPr>
        <w:t xml:space="preserve">colorimetric observer models (observers.py), stimulation devices (devices.py), and defining and solving silent substitution problems (problems.py). Additional supporting modules provide quick and easy access to CIE standards (CIE.py), prereceptoral filters (precep.py) and color-related functions (colorfuncs.py). Figure 3 lays out the anatomy of the </w:t>
      </w:r>
      <w:r w:rsidR="001B3EFB" w:rsidRPr="00877160">
        <w:rPr>
          <w:rFonts w:ascii="Helvetica" w:hAnsi="Helvetica" w:cstheme="minorHAnsi"/>
          <w:i/>
          <w:iCs/>
          <w:noProof/>
          <w:sz w:val="22"/>
          <w:szCs w:val="22"/>
          <w:lang w:val="en-GB"/>
        </w:rPr>
        <w:t>PySilSub</w:t>
      </w:r>
      <w:r w:rsidR="001B3EFB" w:rsidRPr="00877160">
        <w:rPr>
          <w:rFonts w:ascii="Helvetica" w:hAnsi="Helvetica" w:cstheme="minorHAnsi"/>
          <w:noProof/>
          <w:sz w:val="22"/>
          <w:szCs w:val="22"/>
          <w:lang w:val="en-GB"/>
        </w:rPr>
        <w:t xml:space="preserve"> package and highlites </w:t>
      </w:r>
      <w:r w:rsidR="00740C3E">
        <w:rPr>
          <w:rFonts w:ascii="Helvetica" w:hAnsi="Helvetica" w:cstheme="minorHAnsi"/>
          <w:noProof/>
          <w:sz w:val="22"/>
          <w:szCs w:val="22"/>
          <w:lang w:val="en-GB"/>
        </w:rPr>
        <w:t>some of the main</w:t>
      </w:r>
      <w:r w:rsidR="001B3EFB" w:rsidRPr="00877160">
        <w:rPr>
          <w:rFonts w:ascii="Helvetica" w:hAnsi="Helvetica" w:cstheme="minorHAnsi"/>
          <w:noProof/>
          <w:sz w:val="22"/>
          <w:szCs w:val="22"/>
          <w:lang w:val="en-GB"/>
        </w:rPr>
        <w:t xml:space="preserve"> features. </w:t>
      </w:r>
    </w:p>
    <w:p w14:paraId="79FD147E" w14:textId="77777777" w:rsidR="001B3EFB" w:rsidRPr="00877160" w:rsidRDefault="001B3EFB" w:rsidP="00083325">
      <w:pPr>
        <w:ind w:firstLine="0"/>
        <w:rPr>
          <w:rFonts w:ascii="Helvetica" w:hAnsi="Helvetica" w:cstheme="minorHAnsi"/>
          <w:noProof/>
          <w:sz w:val="22"/>
          <w:szCs w:val="22"/>
          <w:lang w:val="en-GB"/>
        </w:rPr>
      </w:pPr>
    </w:p>
    <w:p w14:paraId="7E563A52" w14:textId="77777777" w:rsidR="003D1336" w:rsidRPr="00877160" w:rsidRDefault="003D1336" w:rsidP="003D1336">
      <w:pPr>
        <w:keepNext/>
        <w:ind w:firstLine="0"/>
        <w:rPr>
          <w:rFonts w:ascii="Helvetica" w:hAnsi="Helvetica"/>
          <w:sz w:val="22"/>
          <w:szCs w:val="22"/>
        </w:rPr>
      </w:pPr>
      <w:r w:rsidRPr="00877160">
        <w:rPr>
          <w:rFonts w:ascii="Helvetica" w:hAnsi="Helvetica" w:cstheme="minorHAnsi"/>
          <w:noProof/>
          <w:sz w:val="22"/>
          <w:szCs w:val="22"/>
          <w:lang w:val="en-GB"/>
        </w:rPr>
        <w:drawing>
          <wp:inline distT="0" distB="0" distL="0" distR="0" wp14:anchorId="7C107662" wp14:editId="0839B2D2">
            <wp:extent cx="4762500" cy="32238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9" cstate="print">
                      <a:extLst>
                        <a:ext uri="{28A0092B-C50C-407E-A947-70E740481C1C}">
                          <a14:useLocalDpi xmlns:a14="http://schemas.microsoft.com/office/drawing/2010/main" val="0"/>
                        </a:ext>
                      </a:extLst>
                    </a:blip>
                    <a:srcRect l="15288" r="1618"/>
                    <a:stretch/>
                  </pic:blipFill>
                  <pic:spPr bwMode="auto">
                    <a:xfrm>
                      <a:off x="0" y="0"/>
                      <a:ext cx="4762500" cy="3223895"/>
                    </a:xfrm>
                    <a:prstGeom prst="rect">
                      <a:avLst/>
                    </a:prstGeom>
                    <a:ln>
                      <a:noFill/>
                    </a:ln>
                    <a:extLst>
                      <a:ext uri="{53640926-AAD7-44D8-BBD7-CCE9431645EC}">
                        <a14:shadowObscured xmlns:a14="http://schemas.microsoft.com/office/drawing/2010/main"/>
                      </a:ext>
                    </a:extLst>
                  </pic:spPr>
                </pic:pic>
              </a:graphicData>
            </a:graphic>
          </wp:inline>
        </w:drawing>
      </w:r>
    </w:p>
    <w:p w14:paraId="6EEC2455" w14:textId="17814B61" w:rsidR="000A52A5" w:rsidRPr="00877160" w:rsidRDefault="003D1336" w:rsidP="003D1336">
      <w:pPr>
        <w:pStyle w:val="Caption"/>
        <w:rPr>
          <w:rFonts w:ascii="Helvetica" w:hAnsi="Helvetica" w:cstheme="minorHAnsi"/>
          <w:i w:val="0"/>
          <w:iCs w:val="0"/>
          <w:noProof/>
          <w:szCs w:val="22"/>
          <w:lang w:val="en-GB"/>
        </w:rPr>
      </w:pPr>
      <w:r w:rsidRPr="00877160">
        <w:rPr>
          <w:rFonts w:ascii="Helvetica" w:hAnsi="Helvetica"/>
          <w:szCs w:val="22"/>
        </w:rPr>
        <w:t xml:space="preserve">Figure </w:t>
      </w:r>
      <w:r w:rsidRPr="00877160">
        <w:rPr>
          <w:rFonts w:ascii="Helvetica" w:hAnsi="Helvetica"/>
          <w:szCs w:val="22"/>
        </w:rPr>
        <w:fldChar w:fldCharType="begin"/>
      </w:r>
      <w:r w:rsidRPr="00877160">
        <w:rPr>
          <w:rFonts w:ascii="Helvetica" w:hAnsi="Helvetica"/>
          <w:szCs w:val="22"/>
        </w:rPr>
        <w:instrText xml:space="preserve"> SEQ Figure \* ARABIC </w:instrText>
      </w:r>
      <w:r w:rsidRPr="00877160">
        <w:rPr>
          <w:rFonts w:ascii="Helvetica" w:hAnsi="Helvetica"/>
          <w:szCs w:val="22"/>
        </w:rPr>
        <w:fldChar w:fldCharType="separate"/>
      </w:r>
      <w:r w:rsidRPr="00877160">
        <w:rPr>
          <w:rFonts w:ascii="Helvetica" w:hAnsi="Helvetica"/>
          <w:noProof/>
          <w:szCs w:val="22"/>
        </w:rPr>
        <w:t>3</w:t>
      </w:r>
      <w:r w:rsidRPr="00877160">
        <w:rPr>
          <w:rFonts w:ascii="Helvetica" w:hAnsi="Helvetica"/>
          <w:noProof/>
          <w:szCs w:val="22"/>
        </w:rPr>
        <w:fldChar w:fldCharType="end"/>
      </w:r>
      <w:r w:rsidRPr="00877160">
        <w:rPr>
          <w:rFonts w:ascii="Helvetica" w:hAnsi="Helvetica"/>
          <w:szCs w:val="22"/>
        </w:rPr>
        <w:t xml:space="preserve">. </w:t>
      </w:r>
      <w:r w:rsidRPr="00877160">
        <w:rPr>
          <w:rFonts w:ascii="Helvetica" w:hAnsi="Helvetica"/>
          <w:i w:val="0"/>
          <w:iCs w:val="0"/>
          <w:szCs w:val="22"/>
        </w:rPr>
        <w:t>This will be much better.</w:t>
      </w:r>
    </w:p>
    <w:p w14:paraId="1CFDEAA4" w14:textId="77777777" w:rsidR="00F56134" w:rsidRPr="00877160" w:rsidRDefault="005B3B7A" w:rsidP="00F56134">
      <w:pPr>
        <w:ind w:firstLine="0"/>
        <w:rPr>
          <w:rFonts w:ascii="Helvetica" w:hAnsi="Helvetica" w:cstheme="minorHAnsi"/>
          <w:b/>
          <w:bCs/>
          <w:noProof/>
          <w:sz w:val="22"/>
          <w:szCs w:val="22"/>
          <w:lang w:val="en-GB"/>
        </w:rPr>
      </w:pPr>
      <w:r w:rsidRPr="00877160">
        <w:rPr>
          <w:rFonts w:ascii="Helvetica" w:hAnsi="Helvetica" w:cstheme="minorHAnsi"/>
          <w:b/>
          <w:bCs/>
          <w:noProof/>
          <w:sz w:val="22"/>
          <w:szCs w:val="22"/>
          <w:lang w:val="en-GB"/>
        </w:rPr>
        <w:lastRenderedPageBreak/>
        <w:t xml:space="preserve">Colorimetric </w:t>
      </w:r>
      <w:r w:rsidR="00861B3E" w:rsidRPr="00877160">
        <w:rPr>
          <w:rFonts w:ascii="Helvetica" w:hAnsi="Helvetica" w:cstheme="minorHAnsi"/>
          <w:b/>
          <w:bCs/>
          <w:noProof/>
          <w:sz w:val="22"/>
          <w:szCs w:val="22"/>
          <w:lang w:val="en-GB"/>
        </w:rPr>
        <w:t>o</w:t>
      </w:r>
      <w:r w:rsidRPr="00877160">
        <w:rPr>
          <w:rFonts w:ascii="Helvetica" w:hAnsi="Helvetica" w:cstheme="minorHAnsi"/>
          <w:b/>
          <w:bCs/>
          <w:noProof/>
          <w:sz w:val="22"/>
          <w:szCs w:val="22"/>
          <w:lang w:val="en-GB"/>
        </w:rPr>
        <w:t>bserver</w:t>
      </w:r>
      <w:r w:rsidR="007F2D29" w:rsidRPr="00877160">
        <w:rPr>
          <w:rFonts w:ascii="Helvetica" w:hAnsi="Helvetica" w:cstheme="minorHAnsi"/>
          <w:b/>
          <w:bCs/>
          <w:noProof/>
          <w:sz w:val="22"/>
          <w:szCs w:val="22"/>
          <w:lang w:val="en-GB"/>
        </w:rPr>
        <w:t>s</w:t>
      </w:r>
    </w:p>
    <w:p w14:paraId="5FE2C3B3" w14:textId="25498694" w:rsidR="00F56134" w:rsidRPr="00877160" w:rsidRDefault="00F56134" w:rsidP="00F56134">
      <w:pPr>
        <w:ind w:firstLine="0"/>
        <w:rPr>
          <w:rFonts w:ascii="Helvetica" w:hAnsi="Helvetica" w:cstheme="minorHAnsi"/>
          <w:noProof/>
          <w:sz w:val="22"/>
          <w:szCs w:val="22"/>
          <w:lang w:val="en-GB"/>
        </w:rPr>
      </w:pPr>
      <w:r w:rsidRPr="00877160">
        <w:rPr>
          <w:rFonts w:ascii="Helvetica" w:hAnsi="Helvetica" w:cstheme="minorHAnsi"/>
          <w:noProof/>
          <w:sz w:val="22"/>
          <w:szCs w:val="22"/>
          <w:lang w:val="en-GB"/>
        </w:rPr>
        <w:tab/>
      </w:r>
      <w:r w:rsidR="00DD280B" w:rsidRPr="00877160">
        <w:rPr>
          <w:rFonts w:ascii="Helvetica" w:hAnsi="Helvetica" w:cstheme="minorHAnsi"/>
          <w:noProof/>
          <w:sz w:val="22"/>
          <w:szCs w:val="22"/>
          <w:lang w:val="en-GB"/>
        </w:rPr>
        <w:t>Human colour vision differs between individuals</w:t>
      </w:r>
      <w:r w:rsidR="00E035AB" w:rsidRPr="00877160">
        <w:rPr>
          <w:rFonts w:ascii="Helvetica" w:hAnsi="Helvetica" w:cstheme="minorHAnsi"/>
          <w:noProof/>
          <w:sz w:val="22"/>
          <w:szCs w:val="22"/>
          <w:lang w:val="en-GB"/>
        </w:rPr>
        <w:t xml:space="preserve">. This is </w:t>
      </w:r>
      <w:r w:rsidR="00DD280B" w:rsidRPr="00877160">
        <w:rPr>
          <w:rFonts w:ascii="Helvetica" w:hAnsi="Helvetica" w:cstheme="minorHAnsi"/>
          <w:noProof/>
          <w:sz w:val="22"/>
          <w:szCs w:val="22"/>
          <w:lang w:val="en-GB"/>
        </w:rPr>
        <w:t xml:space="preserve">most </w:t>
      </w:r>
      <w:r w:rsidR="00E035AB" w:rsidRPr="00877160">
        <w:rPr>
          <w:rFonts w:ascii="Helvetica" w:hAnsi="Helvetica" w:cstheme="minorHAnsi"/>
          <w:noProof/>
          <w:sz w:val="22"/>
          <w:szCs w:val="22"/>
          <w:lang w:val="en-GB"/>
        </w:rPr>
        <w:t>notable</w:t>
      </w:r>
      <w:r w:rsidR="00DD280B" w:rsidRPr="00877160">
        <w:rPr>
          <w:rFonts w:ascii="Helvetica" w:hAnsi="Helvetica" w:cstheme="minorHAnsi"/>
          <w:noProof/>
          <w:sz w:val="22"/>
          <w:szCs w:val="22"/>
          <w:lang w:val="en-GB"/>
        </w:rPr>
        <w:t xml:space="preserve"> in the case of</w:t>
      </w:r>
      <w:r w:rsidR="00877160" w:rsidRPr="00877160">
        <w:rPr>
          <w:rFonts w:ascii="Helvetica" w:hAnsi="Helvetica" w:cstheme="minorHAnsi"/>
          <w:noProof/>
          <w:sz w:val="22"/>
          <w:szCs w:val="22"/>
          <w:lang w:val="en-GB"/>
        </w:rPr>
        <w:t xml:space="preserve"> </w:t>
      </w:r>
      <w:r w:rsidR="00DD280B" w:rsidRPr="00877160">
        <w:rPr>
          <w:rFonts w:ascii="Helvetica" w:hAnsi="Helvetica" w:cstheme="minorHAnsi"/>
          <w:noProof/>
          <w:sz w:val="22"/>
          <w:szCs w:val="22"/>
          <w:lang w:val="en-GB"/>
        </w:rPr>
        <w:t xml:space="preserve">colour vision abnormalities such as dichromacy </w:t>
      </w:r>
      <w:r w:rsidR="00A30FB7" w:rsidRPr="00877160">
        <w:rPr>
          <w:rFonts w:ascii="Helvetica" w:hAnsi="Helvetica" w:cstheme="minorHAnsi"/>
          <w:noProof/>
          <w:sz w:val="22"/>
          <w:szCs w:val="22"/>
          <w:lang w:val="en-GB"/>
        </w:rPr>
        <w:t xml:space="preserve">(only two cones are functional) </w:t>
      </w:r>
      <w:r w:rsidR="00DD280B" w:rsidRPr="00877160">
        <w:rPr>
          <w:rFonts w:ascii="Helvetica" w:hAnsi="Helvetica" w:cstheme="minorHAnsi"/>
          <w:noProof/>
          <w:sz w:val="22"/>
          <w:szCs w:val="22"/>
          <w:lang w:val="en-GB"/>
        </w:rPr>
        <w:t>and anomalous trichromacy</w:t>
      </w:r>
      <w:r w:rsidR="00A30FB7" w:rsidRPr="00877160">
        <w:rPr>
          <w:rFonts w:ascii="Helvetica" w:hAnsi="Helvetica" w:cstheme="minorHAnsi"/>
          <w:noProof/>
          <w:sz w:val="22"/>
          <w:szCs w:val="22"/>
          <w:lang w:val="en-GB"/>
        </w:rPr>
        <w:t xml:space="preserve"> (at least one cone has abnormal spectral tuning)</w:t>
      </w:r>
      <w:r w:rsidR="00E035AB" w:rsidRPr="00877160">
        <w:rPr>
          <w:rFonts w:ascii="Helvetica" w:hAnsi="Helvetica" w:cstheme="minorHAnsi"/>
          <w:noProof/>
          <w:sz w:val="22"/>
          <w:szCs w:val="22"/>
          <w:lang w:val="en-GB"/>
        </w:rPr>
        <w:t>, b</w:t>
      </w:r>
      <w:r w:rsidR="00DD280B" w:rsidRPr="00877160">
        <w:rPr>
          <w:rFonts w:ascii="Helvetica" w:hAnsi="Helvetica" w:cstheme="minorHAnsi"/>
          <w:noProof/>
          <w:sz w:val="22"/>
          <w:szCs w:val="22"/>
          <w:lang w:val="en-GB"/>
        </w:rPr>
        <w:t>ut</w:t>
      </w:r>
      <w:r w:rsidR="00E035AB" w:rsidRPr="00877160">
        <w:rPr>
          <w:rFonts w:ascii="Helvetica" w:hAnsi="Helvetica" w:cstheme="minorHAnsi"/>
          <w:noProof/>
          <w:sz w:val="22"/>
          <w:szCs w:val="22"/>
          <w:lang w:val="en-GB"/>
        </w:rPr>
        <w:t xml:space="preserve"> </w:t>
      </w:r>
      <w:r w:rsidR="003D5347" w:rsidRPr="00877160">
        <w:rPr>
          <w:rFonts w:ascii="Helvetica" w:hAnsi="Helvetica" w:cstheme="minorHAnsi"/>
          <w:noProof/>
          <w:sz w:val="22"/>
          <w:szCs w:val="22"/>
          <w:lang w:val="en-GB"/>
        </w:rPr>
        <w:t xml:space="preserve">subtle differences also exist in </w:t>
      </w:r>
      <w:r w:rsidR="00DD280B" w:rsidRPr="00877160">
        <w:rPr>
          <w:rFonts w:ascii="Helvetica" w:hAnsi="Helvetica" w:cstheme="minorHAnsi"/>
          <w:noProof/>
          <w:sz w:val="22"/>
          <w:szCs w:val="22"/>
          <w:lang w:val="en-GB"/>
        </w:rPr>
        <w:t xml:space="preserve">colour-normal </w:t>
      </w:r>
      <w:r w:rsidR="003D5347" w:rsidRPr="00877160">
        <w:rPr>
          <w:rFonts w:ascii="Helvetica" w:hAnsi="Helvetica" w:cstheme="minorHAnsi"/>
          <w:noProof/>
          <w:sz w:val="22"/>
          <w:szCs w:val="22"/>
          <w:lang w:val="en-GB"/>
        </w:rPr>
        <w:t>individuals</w:t>
      </w:r>
      <w:r w:rsidRPr="00877160">
        <w:rPr>
          <w:rFonts w:ascii="Helvetica" w:hAnsi="Helvetica" w:cstheme="minorHAnsi"/>
          <w:noProof/>
          <w:sz w:val="22"/>
          <w:szCs w:val="22"/>
          <w:lang w:val="en-GB"/>
        </w:rPr>
        <w:t xml:space="preserve"> </w:t>
      </w:r>
      <w:r w:rsidR="00E035AB" w:rsidRPr="00877160">
        <w:rPr>
          <w:rFonts w:ascii="Helvetica" w:hAnsi="Helvetica" w:cstheme="minorHAnsi"/>
          <w:noProof/>
          <w:sz w:val="22"/>
          <w:szCs w:val="22"/>
          <w:lang w:val="en-GB"/>
        </w:rPr>
        <w:t xml:space="preserve">due to variations in </w:t>
      </w:r>
      <w:r w:rsidR="003D5347" w:rsidRPr="00877160">
        <w:rPr>
          <w:rFonts w:ascii="Helvetica" w:hAnsi="Helvetica" w:cstheme="minorHAnsi"/>
          <w:noProof/>
          <w:sz w:val="22"/>
          <w:szCs w:val="22"/>
          <w:lang w:val="en-GB"/>
        </w:rPr>
        <w:t>ocular physiology</w:t>
      </w:r>
      <w:r w:rsidR="00E035AB" w:rsidRPr="00877160">
        <w:rPr>
          <w:rFonts w:ascii="Helvetica" w:hAnsi="Helvetica" w:cstheme="minorHAnsi"/>
          <w:noProof/>
          <w:sz w:val="22"/>
          <w:szCs w:val="22"/>
          <w:lang w:val="en-GB"/>
        </w:rPr>
        <w:t xml:space="preserve">. </w:t>
      </w:r>
      <w:r w:rsidR="003D5347" w:rsidRPr="00877160">
        <w:rPr>
          <w:rFonts w:ascii="Helvetica" w:hAnsi="Helvetica" w:cstheme="minorHAnsi"/>
          <w:noProof/>
          <w:sz w:val="22"/>
          <w:szCs w:val="22"/>
          <w:lang w:val="en-GB"/>
        </w:rPr>
        <w:t>Before striking the retina, incident light must first travel through the lens</w:t>
      </w:r>
      <w:r w:rsidR="00B256F5" w:rsidRPr="00877160">
        <w:rPr>
          <w:rFonts w:ascii="Helvetica" w:hAnsi="Helvetica" w:cstheme="minorHAnsi"/>
          <w:noProof/>
          <w:sz w:val="22"/>
          <w:szCs w:val="22"/>
          <w:lang w:val="en-GB"/>
        </w:rPr>
        <w:t xml:space="preserve"> and macula pigment </w:t>
      </w:r>
      <w:r w:rsidR="003D5347" w:rsidRPr="00877160">
        <w:rPr>
          <w:rFonts w:ascii="Helvetica" w:hAnsi="Helvetica" w:cstheme="minorHAnsi"/>
          <w:noProof/>
          <w:sz w:val="22"/>
          <w:szCs w:val="22"/>
          <w:lang w:val="en-GB"/>
        </w:rPr>
        <w:t xml:space="preserve">of the observer, which act as prereceptoral filters </w:t>
      </w:r>
      <w:r w:rsidR="00EE425E" w:rsidRPr="00877160">
        <w:rPr>
          <w:rFonts w:ascii="Helvetica" w:hAnsi="Helvetica" w:cstheme="minorHAnsi"/>
          <w:noProof/>
          <w:sz w:val="22"/>
          <w:szCs w:val="22"/>
          <w:lang w:val="en-GB"/>
        </w:rPr>
        <w:t>to</w:t>
      </w:r>
      <w:r w:rsidR="003D5347" w:rsidRPr="00877160">
        <w:rPr>
          <w:rFonts w:ascii="Helvetica" w:hAnsi="Helvetica" w:cstheme="minorHAnsi"/>
          <w:noProof/>
          <w:sz w:val="22"/>
          <w:szCs w:val="22"/>
          <w:lang w:val="en-GB"/>
        </w:rPr>
        <w:t xml:space="preserve"> effectively shift the spectral sensitivity of the underlying </w:t>
      </w:r>
      <w:r w:rsidR="00EE425E" w:rsidRPr="00877160">
        <w:rPr>
          <w:rFonts w:ascii="Helvetica" w:hAnsi="Helvetica" w:cstheme="minorHAnsi"/>
          <w:noProof/>
          <w:sz w:val="22"/>
          <w:szCs w:val="22"/>
          <w:lang w:val="en-GB"/>
        </w:rPr>
        <w:t>photoreceptors.</w:t>
      </w:r>
      <w:r w:rsidR="003D5347" w:rsidRPr="00877160">
        <w:rPr>
          <w:rFonts w:ascii="Helvetica" w:hAnsi="Helvetica" w:cstheme="minorHAnsi"/>
          <w:noProof/>
          <w:sz w:val="22"/>
          <w:szCs w:val="22"/>
          <w:lang w:val="en-GB"/>
        </w:rPr>
        <w:t xml:space="preserve"> The crystalline lens accumulates </w:t>
      </w:r>
      <w:r w:rsidR="00B256F5" w:rsidRPr="00877160">
        <w:rPr>
          <w:rFonts w:ascii="Helvetica" w:hAnsi="Helvetica" w:cstheme="minorHAnsi"/>
          <w:noProof/>
          <w:sz w:val="22"/>
          <w:szCs w:val="22"/>
          <w:lang w:val="en-GB"/>
        </w:rPr>
        <w:t xml:space="preserve">its </w:t>
      </w:r>
      <w:r w:rsidR="003D5347" w:rsidRPr="00877160">
        <w:rPr>
          <w:rFonts w:ascii="Helvetica" w:hAnsi="Helvetica" w:cstheme="minorHAnsi"/>
          <w:noProof/>
          <w:sz w:val="22"/>
          <w:szCs w:val="22"/>
          <w:lang w:val="en-GB"/>
        </w:rPr>
        <w:t xml:space="preserve">yellow pigment </w:t>
      </w:r>
      <w:r w:rsidR="000D5073" w:rsidRPr="00877160">
        <w:rPr>
          <w:rFonts w:ascii="Helvetica" w:hAnsi="Helvetica" w:cstheme="minorHAnsi"/>
          <w:noProof/>
          <w:sz w:val="22"/>
          <w:szCs w:val="22"/>
          <w:lang w:val="en-GB"/>
        </w:rPr>
        <w:t xml:space="preserve">with </w:t>
      </w:r>
      <w:r w:rsidR="003D5347" w:rsidRPr="00877160">
        <w:rPr>
          <w:rFonts w:ascii="Helvetica" w:hAnsi="Helvetica" w:cstheme="minorHAnsi"/>
          <w:noProof/>
          <w:sz w:val="22"/>
          <w:szCs w:val="22"/>
          <w:lang w:val="en-GB"/>
        </w:rPr>
        <w:t>age due to absorption of near-UV radiation</w:t>
      </w:r>
      <w:r w:rsidR="001332A0" w:rsidRPr="00877160">
        <w:rPr>
          <w:rFonts w:ascii="Helvetica" w:hAnsi="Helvetica" w:cstheme="minorHAnsi"/>
          <w:noProof/>
          <w:sz w:val="22"/>
          <w:szCs w:val="22"/>
          <w:lang w:val="en-GB"/>
        </w:rPr>
        <w:t xml:space="preserve"> </w:t>
      </w:r>
      <w:r w:rsidR="001332A0" w:rsidRPr="00877160">
        <w:rPr>
          <w:rFonts w:ascii="Helvetica" w:hAnsi="Helvetica" w:cstheme="minorHAnsi"/>
          <w:noProof/>
          <w:sz w:val="22"/>
          <w:szCs w:val="22"/>
          <w:lang w:val="en-GB"/>
        </w:rPr>
        <w:fldChar w:fldCharType="begin" w:fldLock="1"/>
      </w:r>
      <w:r w:rsidR="00605241" w:rsidRPr="00877160">
        <w:rPr>
          <w:rFonts w:ascii="Helvetica" w:hAnsi="Helvetica" w:cstheme="minorHAnsi"/>
          <w:noProof/>
          <w:sz w:val="22"/>
          <w:szCs w:val="22"/>
          <w:lang w:val="en-GB"/>
        </w:rPr>
        <w:instrText>ADDIN CSL_CITATION {"citationItems":[{"id":"ITEM-1","itemData":{"DOI":"10.1364/ao.26.001437","ISSN":"0003-6935","abstract":"The optical density of the human lens changes during life. Literature concerning both the spectral density function and the rate of such changes is reviewed. Analysis indicates that two components govern the spectral lens density function, with one increasing gradually during life. The average lens density increases linearly at 400 nm by 0.12 density unit per decade between the ages of 20 and 60 and by 0.40 density unit per decade above age 60. A tabulation of the two components of the average 32-yr old lens is given, as are equations to derive the average spectral lens density functions for observers aged 20-80.","author":[{"dropping-particle":"","family":"Pokorny","given":"Joel","non-dropping-particle":"","parse-names":false,"suffix":""},{"dropping-particle":"","family":"Smith","given":"Vivianne C.","non-dropping-particle":"","parse-names":false,"suffix":""},{"dropping-particle":"","family":"Lutze","given":"Margaret","non-dropping-particle":"","parse-names":false,"suffix":""}],"container-title":"Applied Optics","id":"ITEM-1","issue":"8","issued":{"date-parts":[["1987"]]},"page":"1437","title":"Aging of the human lens","type":"article-journal","volume":"26"},"uris":["http://www.mendeley.com/documents/?uuid=8658f56e-1b08-4ba3-8e62-03c20e94fd8f"]},{"id":"ITEM-2","itemData":{"DOI":"10.1016/0042-6989(74)90222-3","ISSN":"00426989","PMID":"4428632","abstract":"The existing literature on transmission of the human ocular media in the visible region is reviewed. Added is an ocular density curve derived from the CIE scotopic sensitivity function and the absorption curve of human rhodopsin. This ocular density curve fits the literature data very well and can serve as the transmission curve of a standard observer. The extent of individual differences in ocular density is calculated to be ±25 per cent of the average density values. © 1974.","author":[{"dropping-particle":"V.","family":"Norren","given":"Dirk","non-dropping-particle":"","parse-names":false,"suffix":""},{"dropping-particle":"","family":"Vos","given":"Johannes J.","non-dropping-particle":"","parse-names":false,"suffix":""}],"container-title":"Vision Research","id":"ITEM-2","issue":"11","issued":{"date-parts":[["1974"]]},"page":"1237-1244","title":"Spectral transmission of the human ocular media","type":"article-journal","volume":"14"},"uris":["http://www.mendeley.com/documents/?uuid=23c03253-d465-4f76-8736-bf00d0be83db"]},{"id":"ITEM-3","itemData":{"DOI":"10.1113/jphysiol.1988.sp016935","ISSN":"14697793","PMID":"3411488","abstract":"1. Conflicting data both on the transmission of the human crystalline lens in the ultra‐violet part of the spectrum and on its variation with age necessitate a re‐examination of the subject. 2. Twenty‐four excised lenses in the age range of 0‐85 years were studied with a Perkin‐Elmer spectrophotometer between 327 and 700 nm. 3. Some lenses were homogenized and the homogenates were similarly examined. 4. A systematic increase in absorbance with age was observed both in the visible and the ultra‐violet parts of the spectrum. 5. An exponential function describes the data, facilitating comparison with, and prediction of, other values. 6. The absorbance of homogenized material was found to be predictable from that of intact lenses, and does not support the notion that mechanical trauma may account for high values in earlier studies. © 1988 The Physiological Society","author":[{"dropping-particle":"","family":"Weale","given":"R. A.","non-dropping-particle":"","parse-names":false,"suffix":""}],"container-title":"The Journal of Physiology","id":"ITEM-3","issue":"1","issued":{"date-parts":[["1988"]]},"page":"577-587","title":"Age and the transmittance of the human crystalline lens.","type":"article-journal","volume":"395"},"uris":["http://www.mendeley.com/documents/?uuid=0db7e27e-f0bf-420f-a3e8-f711ebf79c2b"]}],"mendeley":{"formattedCitation":"(Norren &amp; Vos, 1974; Pokorny et al., 1987; Weale, 1988)","plainTextFormattedCitation":"(Norren &amp; Vos, 1974; Pokorny et al., 1987; Weale, 1988)","previouslyFormattedCitation":"(Norren &amp; Vos, 1974; Pokorny et al., 1987; Weale, 1988)"},"properties":{"noteIndex":0},"schema":"https://github.com/citation-style-language/schema/raw/master/csl-citation.json"}</w:instrText>
      </w:r>
      <w:r w:rsidR="001332A0" w:rsidRPr="00877160">
        <w:rPr>
          <w:rFonts w:ascii="Helvetica" w:hAnsi="Helvetica" w:cstheme="minorHAnsi"/>
          <w:noProof/>
          <w:sz w:val="22"/>
          <w:szCs w:val="22"/>
          <w:lang w:val="en-GB"/>
        </w:rPr>
        <w:fldChar w:fldCharType="separate"/>
      </w:r>
      <w:r w:rsidR="000D5073" w:rsidRPr="00877160">
        <w:rPr>
          <w:rFonts w:ascii="Helvetica" w:hAnsi="Helvetica" w:cstheme="minorHAnsi"/>
          <w:noProof/>
          <w:sz w:val="22"/>
          <w:szCs w:val="22"/>
          <w:lang w:val="en-GB"/>
        </w:rPr>
        <w:t>(Norren &amp; Vos, 1974; Pokorny et al., 1987; Weale, 1988)</w:t>
      </w:r>
      <w:r w:rsidR="001332A0" w:rsidRPr="00877160">
        <w:rPr>
          <w:rFonts w:ascii="Helvetica" w:hAnsi="Helvetica" w:cstheme="minorHAnsi"/>
          <w:noProof/>
          <w:sz w:val="22"/>
          <w:szCs w:val="22"/>
          <w:lang w:val="en-GB"/>
        </w:rPr>
        <w:fldChar w:fldCharType="end"/>
      </w:r>
      <w:r w:rsidR="003D5347" w:rsidRPr="00877160">
        <w:rPr>
          <w:rFonts w:ascii="Helvetica" w:hAnsi="Helvetica" w:cstheme="minorHAnsi"/>
          <w:noProof/>
          <w:sz w:val="22"/>
          <w:szCs w:val="22"/>
          <w:lang w:val="en-GB"/>
        </w:rPr>
        <w:t xml:space="preserve"> and </w:t>
      </w:r>
      <w:r w:rsidR="00B256F5" w:rsidRPr="00877160">
        <w:rPr>
          <w:rFonts w:ascii="Helvetica" w:hAnsi="Helvetica" w:cstheme="minorHAnsi"/>
          <w:noProof/>
          <w:sz w:val="22"/>
          <w:szCs w:val="22"/>
          <w:lang w:val="en-GB"/>
        </w:rPr>
        <w:t xml:space="preserve">a </w:t>
      </w:r>
      <w:r w:rsidR="003D5347" w:rsidRPr="00877160">
        <w:rPr>
          <w:rFonts w:ascii="Helvetica" w:hAnsi="Helvetica" w:cstheme="minorHAnsi"/>
          <w:noProof/>
          <w:sz w:val="22"/>
          <w:szCs w:val="22"/>
          <w:lang w:val="en-GB"/>
        </w:rPr>
        <w:t>yellower lens admits less short-wavelength light</w:t>
      </w:r>
      <w:r w:rsidR="00B256F5" w:rsidRPr="00877160">
        <w:rPr>
          <w:rFonts w:ascii="Helvetica" w:hAnsi="Helvetica" w:cstheme="minorHAnsi"/>
          <w:noProof/>
          <w:sz w:val="22"/>
          <w:szCs w:val="22"/>
          <w:lang w:val="en-GB"/>
        </w:rPr>
        <w:t xml:space="preserve"> (Figure 3, A-B)</w:t>
      </w:r>
      <w:r w:rsidR="003D5347" w:rsidRPr="00877160">
        <w:rPr>
          <w:rFonts w:ascii="Helvetica" w:hAnsi="Helvetica" w:cstheme="minorHAnsi"/>
          <w:noProof/>
          <w:sz w:val="22"/>
          <w:szCs w:val="22"/>
          <w:lang w:val="en-GB"/>
        </w:rPr>
        <w:t>.</w:t>
      </w:r>
      <w:r w:rsidR="00B256F5" w:rsidRPr="00877160">
        <w:rPr>
          <w:rFonts w:ascii="Helvetica" w:hAnsi="Helvetica" w:cstheme="minorHAnsi"/>
          <w:noProof/>
          <w:sz w:val="22"/>
          <w:szCs w:val="22"/>
          <w:lang w:val="en-GB"/>
        </w:rPr>
        <w:t xml:space="preserve"> The</w:t>
      </w:r>
      <w:r w:rsidR="003D5347" w:rsidRPr="00877160">
        <w:rPr>
          <w:rFonts w:ascii="Helvetica" w:hAnsi="Helvetica" w:cstheme="minorHAnsi"/>
          <w:noProof/>
          <w:sz w:val="22"/>
          <w:szCs w:val="22"/>
          <w:lang w:val="en-GB"/>
        </w:rPr>
        <w:t xml:space="preserve"> macula pigment</w:t>
      </w:r>
      <w:r w:rsidR="00D243BD">
        <w:rPr>
          <w:rFonts w:ascii="Helvetica" w:hAnsi="Helvetica" w:cstheme="minorHAnsi"/>
          <w:noProof/>
          <w:sz w:val="22"/>
          <w:szCs w:val="22"/>
          <w:lang w:val="en-GB"/>
        </w:rPr>
        <w:t xml:space="preserve"> is</w:t>
      </w:r>
      <w:r w:rsidR="00B256F5" w:rsidRPr="00877160">
        <w:rPr>
          <w:rFonts w:ascii="Helvetica" w:hAnsi="Helvetica" w:cstheme="minorHAnsi"/>
          <w:noProof/>
          <w:sz w:val="22"/>
          <w:szCs w:val="22"/>
          <w:lang w:val="en-GB"/>
        </w:rPr>
        <w:t xml:space="preserve"> a yellow </w:t>
      </w:r>
      <w:r w:rsidR="000D5073" w:rsidRPr="00877160">
        <w:rPr>
          <w:rFonts w:ascii="Helvetica" w:hAnsi="Helvetica" w:cstheme="minorHAnsi"/>
          <w:noProof/>
          <w:sz w:val="22"/>
          <w:szCs w:val="22"/>
          <w:lang w:val="en-GB"/>
        </w:rPr>
        <w:t xml:space="preserve">carotenoid </w:t>
      </w:r>
      <w:r w:rsidR="00B256F5" w:rsidRPr="00877160">
        <w:rPr>
          <w:rFonts w:ascii="Helvetica" w:hAnsi="Helvetica" w:cstheme="minorHAnsi"/>
          <w:noProof/>
          <w:sz w:val="22"/>
          <w:szCs w:val="22"/>
          <w:lang w:val="en-GB"/>
        </w:rPr>
        <w:t>spot that sits above foveal photoreceptors</w:t>
      </w:r>
      <w:r w:rsidR="00D243BD">
        <w:rPr>
          <w:rFonts w:ascii="Helvetica" w:hAnsi="Helvetica" w:cstheme="minorHAnsi"/>
          <w:noProof/>
          <w:sz w:val="22"/>
          <w:szCs w:val="22"/>
          <w:lang w:val="en-GB"/>
        </w:rPr>
        <w:t xml:space="preserve"> and</w:t>
      </w:r>
      <w:r w:rsidR="00605241" w:rsidRPr="00877160">
        <w:rPr>
          <w:rFonts w:ascii="Helvetica" w:hAnsi="Helvetica" w:cstheme="minorHAnsi"/>
          <w:noProof/>
          <w:sz w:val="22"/>
          <w:szCs w:val="22"/>
          <w:lang w:val="en-GB"/>
        </w:rPr>
        <w:t xml:space="preserve"> reduc</w:t>
      </w:r>
      <w:r w:rsidR="0020119D" w:rsidRPr="00877160">
        <w:rPr>
          <w:rFonts w:ascii="Helvetica" w:hAnsi="Helvetica" w:cstheme="minorHAnsi"/>
          <w:noProof/>
          <w:sz w:val="22"/>
          <w:szCs w:val="22"/>
          <w:lang w:val="en-GB"/>
        </w:rPr>
        <w:t>es</w:t>
      </w:r>
      <w:r w:rsidR="00605241" w:rsidRPr="00877160">
        <w:rPr>
          <w:rFonts w:ascii="Helvetica" w:hAnsi="Helvetica" w:cstheme="minorHAnsi"/>
          <w:noProof/>
          <w:sz w:val="22"/>
          <w:szCs w:val="22"/>
          <w:lang w:val="en-GB"/>
        </w:rPr>
        <w:t xml:space="preserve"> the spectral sensitivity of underlying cones in a manner that</w:t>
      </w:r>
      <w:r w:rsidR="00F54DBF" w:rsidRPr="00877160">
        <w:rPr>
          <w:rFonts w:ascii="Helvetica" w:hAnsi="Helvetica" w:cstheme="minorHAnsi"/>
          <w:noProof/>
          <w:sz w:val="22"/>
          <w:szCs w:val="22"/>
          <w:lang w:val="en-GB"/>
        </w:rPr>
        <w:t xml:space="preserve"> becomes more pronounced </w:t>
      </w:r>
      <w:r w:rsidR="0020119D" w:rsidRPr="00877160">
        <w:rPr>
          <w:rFonts w:ascii="Helvetica" w:hAnsi="Helvetica" w:cstheme="minorHAnsi"/>
          <w:noProof/>
          <w:sz w:val="22"/>
          <w:szCs w:val="22"/>
          <w:lang w:val="en-GB"/>
        </w:rPr>
        <w:t>at smaller stimulus field sizes</w:t>
      </w:r>
      <w:r w:rsidR="00ED0B64" w:rsidRPr="00877160">
        <w:rPr>
          <w:rFonts w:ascii="Helvetica" w:hAnsi="Helvetica" w:cstheme="minorHAnsi"/>
          <w:noProof/>
          <w:sz w:val="22"/>
          <w:szCs w:val="22"/>
          <w:lang w:val="en-GB"/>
        </w:rPr>
        <w:t xml:space="preserve"> </w:t>
      </w:r>
      <w:r w:rsidR="00ED0B64" w:rsidRPr="00877160">
        <w:rPr>
          <w:rFonts w:ascii="Helvetica" w:hAnsi="Helvetica" w:cstheme="minorHAnsi"/>
          <w:noProof/>
          <w:sz w:val="22"/>
          <w:szCs w:val="22"/>
          <w:lang w:val="en-GB"/>
        </w:rPr>
        <w:fldChar w:fldCharType="begin" w:fldLock="1"/>
      </w:r>
      <w:r w:rsidR="00D96B93" w:rsidRPr="00877160">
        <w:rPr>
          <w:rFonts w:ascii="Helvetica" w:hAnsi="Helvetica" w:cstheme="minorHAnsi"/>
          <w:noProof/>
          <w:sz w:val="22"/>
          <w:szCs w:val="22"/>
          <w:lang w:val="en-GB"/>
        </w:rPr>
        <w:instrText>ADDIN CSL_CITATION {"citationItems":[{"id":"ITEM-1","itemData":{"DOI":"10.1076/ceyr.23.6.422.6963","ISSN":"02713683","PMID":"12045892","abstract":"Purpose. To estimate the distributions in width as well as in density of macular pigment (MP) in humans at different ages, imaging fundus reflectometry was employed as a tool to reach our aim. Methods. Imaging fundus reflectometry was used to measure the macular pigment distribution in human eyes with a modified fundus camera to which a cooled CCD camera was attached. The fundus images were taken at 460 nm and 560 nm after the retina was light-adapted to completely bleach rhodopsin. The density of macular pigment was estimated using a model described in the text. The variation in density with retinal eccentricity was fit to Gaussian distribution. The width of MP in retinal eccentricity was estimated by 95% covering area of the distribution profile. A total of 54 normal people served as subjects. They were divided into three groups with ages of 24.8 ± 2.6 years (N = 24), 40.2 ± 8.3 years (N = 13) and 67.5 ± 7.1 years (N = 17) respectively. Statistical t-tests were employed to evaluate the differences in MP density, the half width of MP distributed (HWMPD) in retina with respect to age between the groups. Linear regression was also applied to reveal the relationships of HWMPD distribution with respect to age. Results. The results indicate that the average MP densities are 0.23 ± 0.08, 0.22 ± 0.06 and 0.23 ± 0.06 density unit (DU) for the young to old age groups. The average MP density is 0.23 ± 0.07. No statistical significant difference is found in the peak MP density between the groups (all p &gt; 0.05). This result pretty agrees with the data that obtained from others by using optical methods. For the young to old age groups, the average estimated HWMPD are 2.6° ± 0.5°, 3.1° ± 0.5° and 4.1° ± 0.6° respectively. The differences between loci of HWMPD in the three groups are statistically significant with p = 0.0059, p &lt; 0.0001 and p = 0.0001 for young vs. mid-age, young vs. old and mid-age vs. old respectively. Linear regressions for the HWMPD vs. age (r = 0.734, p &lt; 0.001) implies that the macular pigment can gradually accumulate and spread out to the periphery of retina through our life span with an increase rate of approximately 0.03°/year. Conclusions. The accumulation of MP is reflected by the broader area in the macula lutea due to age, but no significant change is observed in peak density. The cause of the extension in the macular area with respect to age is unknown.","author":[{"dropping-particle":"","family":"Chen","given":"Sheng Fu","non-dropping-particle":"","parse-names":false,"suffix":""},{"dropping-particle":"","family":"Chang","given":"Yin","non-dropping-particle":"","parse-names":false,"suffix":""},{"dropping-particle":"","family":"Wu","given":"Jia Cheng","non-dropping-particle":"","parse-names":false,"suffix":""}],"container-title":"Current Eye Research","id":"ITEM-1","issue":"6","issued":{"date-parts":[["2001"]]},"page":"422-434","title":"The spatial distribution of macular pigment in humans","type":"article-journal","volume":"23"},"uris":["http://www.mendeley.com/documents/?uuid=2300e303-9f84-42fe-bffd-c13750b143c4"]},{"id":"ITEM-2","itemData":{"DOI":"10.1001/archopht.124.7.1038","ISSN":"00280836","PMID":"14796752","abstract":"MACULAR pigment, usually found in post-mortem eyes, is also said by Keilin and Smith1 and by Wald2 to be present in the living human eye, and either to be lutein itself or a closely related chemical substance. Others, however, for example, Gullstrand3 and Wolff4, hold a different view. They believe this pigment to be present in the macula only after death, but not in the normal eye in health. I believe the latter view to be correct, because I have found evidence, thought to be in favour of the presence of this pigment in the living state, to be misleading; namely, the dark bands seen at the short wave-length end of the spectrum by Maxwell5 and by Keilin and Smith1, and the relative blue blindness of the macular area compared with the perimacular region around it, found by Tscherning6, by Willmer7 and by others. Both these phenomena have been ascribed to macular pigmentation. © 1951 Nature Publishing Group.","author":[{"dropping-particle":"","family":"Whitehead","given":"A J","non-dropping-particle":"","parse-names":false,"suffix":""},{"dropping-particle":"","family":"Mares","given":"Julie A","non-dropping-particle":"","parse-names":false,"suffix":""},{"dropping-particle":"","family":"Danis","given":"Ronald P","non-dropping-particle":"","parse-names":false,"suffix":""}],"container-title":"JAMA Ophthalmology","id":"ITEM-2","issue":"7","issued":{"date-parts":[["2006"]]},"page":"1038-1045","title":"Macular pigment: A review of current knowledge","type":"article-journal","volume":"124"},"uris":["http://www.mendeley.com/documents/?uuid=3059d73f-da2b-40a6-b4f1-3fa4d050ef77"]}],"mendeley":{"formattedCitation":"(Chen et al., 2001; Whitehead et al., 2006)","plainTextFormattedCitation":"(Chen et al., 2001; Whitehead et al., 2006)","previouslyFormattedCitation":"(Chen et al., 2001; Whitehead et al., 2006)"},"properties":{"noteIndex":0},"schema":"https://github.com/citation-style-language/schema/raw/master/csl-citation.json"}</w:instrText>
      </w:r>
      <w:r w:rsidR="00ED0B64" w:rsidRPr="00877160">
        <w:rPr>
          <w:rFonts w:ascii="Helvetica" w:hAnsi="Helvetica" w:cstheme="minorHAnsi"/>
          <w:noProof/>
          <w:sz w:val="22"/>
          <w:szCs w:val="22"/>
          <w:lang w:val="en-GB"/>
        </w:rPr>
        <w:fldChar w:fldCharType="separate"/>
      </w:r>
      <w:r w:rsidR="00D96B93" w:rsidRPr="00877160">
        <w:rPr>
          <w:rFonts w:ascii="Helvetica" w:hAnsi="Helvetica" w:cstheme="minorHAnsi"/>
          <w:noProof/>
          <w:sz w:val="22"/>
          <w:szCs w:val="22"/>
          <w:lang w:val="en-GB"/>
        </w:rPr>
        <w:t>(Chen et al., 2001; Whitehead et al., 2006)</w:t>
      </w:r>
      <w:r w:rsidR="00ED0B64" w:rsidRPr="00877160">
        <w:rPr>
          <w:rFonts w:ascii="Helvetica" w:hAnsi="Helvetica" w:cstheme="minorHAnsi"/>
          <w:noProof/>
          <w:sz w:val="22"/>
          <w:szCs w:val="22"/>
          <w:lang w:val="en-GB"/>
        </w:rPr>
        <w:fldChar w:fldCharType="end"/>
      </w:r>
      <w:r w:rsidR="003D5347" w:rsidRPr="00877160">
        <w:rPr>
          <w:rFonts w:ascii="Helvetica" w:hAnsi="Helvetica" w:cstheme="minorHAnsi"/>
          <w:noProof/>
          <w:sz w:val="22"/>
          <w:szCs w:val="22"/>
          <w:lang w:val="en-GB"/>
        </w:rPr>
        <w:t xml:space="preserve">. </w:t>
      </w:r>
      <w:r w:rsidR="00B256F5" w:rsidRPr="00877160">
        <w:rPr>
          <w:rFonts w:ascii="Helvetica" w:hAnsi="Helvetica" w:cstheme="minorHAnsi"/>
          <w:noProof/>
          <w:sz w:val="22"/>
          <w:szCs w:val="22"/>
          <w:lang w:val="en-GB"/>
        </w:rPr>
        <w:t>Together, observer age and stimulus field size combine to alter the effective spectral sensitivity functions of a given observer</w:t>
      </w:r>
      <w:r w:rsidR="00A30FB7" w:rsidRPr="00877160">
        <w:rPr>
          <w:rFonts w:ascii="Helvetica" w:hAnsi="Helvetica" w:cstheme="minorHAnsi"/>
          <w:noProof/>
          <w:sz w:val="22"/>
          <w:szCs w:val="22"/>
          <w:lang w:val="en-GB"/>
        </w:rPr>
        <w:t xml:space="preserve"> under particular viewing conditions</w:t>
      </w:r>
      <w:r w:rsidR="004C10AD" w:rsidRPr="00877160">
        <w:rPr>
          <w:rFonts w:ascii="Helvetica" w:hAnsi="Helvetica" w:cstheme="minorHAnsi"/>
          <w:noProof/>
          <w:sz w:val="22"/>
          <w:szCs w:val="22"/>
          <w:lang w:val="en-GB"/>
        </w:rPr>
        <w:t xml:space="preserve"> (Figure 5, A-B)</w:t>
      </w:r>
      <w:r w:rsidR="00B256F5" w:rsidRPr="00877160">
        <w:rPr>
          <w:rFonts w:ascii="Helvetica" w:hAnsi="Helvetica" w:cstheme="minorHAnsi"/>
          <w:noProof/>
          <w:sz w:val="22"/>
          <w:szCs w:val="22"/>
          <w:lang w:val="en-GB"/>
        </w:rPr>
        <w:t>.</w:t>
      </w:r>
    </w:p>
    <w:p w14:paraId="579FAA99" w14:textId="77777777" w:rsidR="002F075E" w:rsidRPr="00877160" w:rsidRDefault="002F075E" w:rsidP="002F075E">
      <w:pPr>
        <w:keepNext/>
        <w:ind w:firstLine="0"/>
        <w:jc w:val="center"/>
        <w:rPr>
          <w:rFonts w:ascii="Helvetica" w:hAnsi="Helvetica"/>
          <w:sz w:val="22"/>
          <w:szCs w:val="22"/>
        </w:rPr>
      </w:pPr>
      <w:r w:rsidRPr="00877160">
        <w:rPr>
          <w:rFonts w:ascii="Helvetica" w:hAnsi="Helvetica"/>
          <w:noProof/>
          <w:sz w:val="22"/>
          <w:szCs w:val="22"/>
        </w:rPr>
        <w:lastRenderedPageBreak/>
        <w:drawing>
          <wp:inline distT="0" distB="0" distL="0" distR="0" wp14:anchorId="4DAF35ED" wp14:editId="55B4A41B">
            <wp:extent cx="3771900" cy="3764378"/>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3808170" cy="3800576"/>
                    </a:xfrm>
                    <a:prstGeom prst="rect">
                      <a:avLst/>
                    </a:prstGeom>
                  </pic:spPr>
                </pic:pic>
              </a:graphicData>
            </a:graphic>
          </wp:inline>
        </w:drawing>
      </w:r>
    </w:p>
    <w:p w14:paraId="2360A539" w14:textId="77777777" w:rsidR="002F075E" w:rsidRPr="00877160" w:rsidRDefault="002F075E" w:rsidP="002F075E">
      <w:pPr>
        <w:pStyle w:val="Caption"/>
        <w:rPr>
          <w:rFonts w:ascii="Helvetica" w:hAnsi="Helvetica" w:cstheme="minorHAnsi"/>
          <w:i w:val="0"/>
          <w:iCs w:val="0"/>
          <w:noProof/>
          <w:szCs w:val="22"/>
          <w:lang w:val="en-GB"/>
        </w:rPr>
      </w:pPr>
      <w:r w:rsidRPr="00877160">
        <w:rPr>
          <w:rFonts w:ascii="Helvetica" w:hAnsi="Helvetica"/>
          <w:szCs w:val="22"/>
        </w:rPr>
        <w:t xml:space="preserve">Figure </w:t>
      </w:r>
      <w:r w:rsidRPr="00877160">
        <w:rPr>
          <w:rFonts w:ascii="Helvetica" w:hAnsi="Helvetica"/>
          <w:szCs w:val="22"/>
        </w:rPr>
        <w:fldChar w:fldCharType="begin"/>
      </w:r>
      <w:r w:rsidRPr="00877160">
        <w:rPr>
          <w:rFonts w:ascii="Helvetica" w:hAnsi="Helvetica"/>
          <w:szCs w:val="22"/>
        </w:rPr>
        <w:instrText xml:space="preserve"> SEQ Figure \* ARABIC </w:instrText>
      </w:r>
      <w:r w:rsidRPr="00877160">
        <w:rPr>
          <w:rFonts w:ascii="Helvetica" w:hAnsi="Helvetica"/>
          <w:szCs w:val="22"/>
        </w:rPr>
        <w:fldChar w:fldCharType="separate"/>
      </w:r>
      <w:r w:rsidRPr="00877160">
        <w:rPr>
          <w:rFonts w:ascii="Helvetica" w:hAnsi="Helvetica"/>
          <w:noProof/>
          <w:szCs w:val="22"/>
        </w:rPr>
        <w:t>4</w:t>
      </w:r>
      <w:r w:rsidRPr="00877160">
        <w:rPr>
          <w:rFonts w:ascii="Helvetica" w:hAnsi="Helvetica"/>
          <w:noProof/>
          <w:szCs w:val="22"/>
        </w:rPr>
        <w:fldChar w:fldCharType="end"/>
      </w:r>
      <w:r w:rsidRPr="00877160">
        <w:rPr>
          <w:rFonts w:ascii="Helvetica" w:hAnsi="Helvetica"/>
          <w:i w:val="0"/>
          <w:iCs w:val="0"/>
          <w:szCs w:val="22"/>
        </w:rPr>
        <w:t xml:space="preserve">. </w:t>
      </w:r>
      <w:proofErr w:type="spellStart"/>
      <w:r w:rsidRPr="00877160">
        <w:rPr>
          <w:rFonts w:ascii="Helvetica" w:hAnsi="Helvetica"/>
          <w:i w:val="0"/>
          <w:iCs w:val="0"/>
          <w:szCs w:val="22"/>
        </w:rPr>
        <w:t>Prereceptoral</w:t>
      </w:r>
      <w:proofErr w:type="spellEnd"/>
      <w:r w:rsidRPr="00877160">
        <w:rPr>
          <w:rFonts w:ascii="Helvetica" w:hAnsi="Helvetica"/>
          <w:i w:val="0"/>
          <w:iCs w:val="0"/>
          <w:szCs w:val="22"/>
        </w:rPr>
        <w:t xml:space="preserve"> filtering of light by ocular media. (A) The human lens naturally accumulates a yellow pigment with age due to absorption of near-UV radiation (</w:t>
      </w:r>
      <w:hyperlink r:id="rId22" w:history="1">
        <w:r w:rsidRPr="00877160">
          <w:rPr>
            <w:rStyle w:val="Hyperlink"/>
            <w:rFonts w:ascii="Helvetica" w:hAnsi="Helvetica"/>
            <w:i w:val="0"/>
            <w:iCs w:val="0"/>
            <w:szCs w:val="22"/>
          </w:rPr>
          <w:t>SOURCE</w:t>
        </w:r>
      </w:hyperlink>
      <w:r w:rsidRPr="00877160">
        <w:rPr>
          <w:rFonts w:ascii="Helvetica" w:hAnsi="Helvetica"/>
          <w:i w:val="0"/>
          <w:iCs w:val="0"/>
          <w:szCs w:val="22"/>
        </w:rPr>
        <w:t xml:space="preserve">). (B) Spectral transmittance functions of the lens for ages 20-80, showing that older lenses transmit less light. (C) Excised human retina with the macula pigment visible as a yellow spot at the position of the fovea </w:t>
      </w:r>
      <w:r w:rsidRPr="00877160">
        <w:rPr>
          <w:rFonts w:ascii="Helvetica" w:hAnsi="Helvetica"/>
          <w:i w:val="0"/>
          <w:iCs w:val="0"/>
          <w:szCs w:val="22"/>
        </w:rPr>
        <w:fldChar w:fldCharType="begin" w:fldLock="1"/>
      </w:r>
      <w:r w:rsidRPr="00877160">
        <w:rPr>
          <w:rFonts w:ascii="Helvetica" w:hAnsi="Helvetica"/>
          <w:i w:val="0"/>
          <w:iCs w:val="0"/>
          <w:szCs w:val="22"/>
        </w:rPr>
        <w:instrText>ADDIN CSL_CITATION {"citationItems":[{"id":"ITEM-1","itemData":{"DOI":"10.1016/j.preteyeres.2020.100844","ISSN":"18731635","PMID":"32032773","abstract":"This review summarizes our current knowledge of primate including human retina focusing on bipolar, amacrine and ganglion cells and their connectivity. We have two main motivations in writing. Firstly, recent progress in non-invasive imaging methods to study retinal diseases mean that better understanding of the primate retina is becoming an important goal both for basic and for clinical sciences. Secondly, genetically modified mice are increasingly used as animal models for human retinal diseases. Thus, it is important to understand to which extent the retinas of primates and rodents are comparable. We first compare cell populations in primate and rodent retinas, with emphasis on how the fovea (despite its small size) dominates the neural landscape of primate retina. We next summarise what is known, and what is not known, about the postreceptoral neurone populations in primate retina. The inventories of bipolar and ganglion cells in primates are now nearing completion, comprising ~12 types of bipolar cell and at least 17 types of ganglion cell. Primate ganglion cells show clear differences in dendritic field size across the retina, and their morphology differs clearly from that of mouse retinal ganglion cells. Compared to bipolar and ganglion cells, amacrine cells show even higher morphological diversity: they could comprise over 40 types. Many amacrine types appear conserved between primates and mice, but functions of only a few types are understood in any primate or non-primate retina. Amacrine cells appear as the final frontier for retinal research in monkeys and mice alike.","author":[{"dropping-particle":"","family":"Grünert","given":"Ulrike","non-dropping-particle":"","parse-names":false,"suffix":""},{"dropping-particle":"","family":"Martin","given":"Paul R.","non-dropping-particle":"","parse-names":false,"suffix":""}],"container-title":"Progress in Retinal and Eye Research","id":"ITEM-1","issue":"November 2019","issued":{"date-parts":[["2020"]]},"page":"100844","publisher":"Elsevier","title":"Cell types and cell circuits in human and non-human primate retina","type":"article-journal","volume":"78"},"uris":["http://www.mendeley.com/documents/?uuid=ed8b999a-67a7-4534-b17d-40b582374809"]}],"mendeley":{"formattedCitation":"(Grünert &amp; Martin, 2020)","plainTextFormattedCitation":"(Grünert &amp; Martin, 2020)","previouslyFormattedCitation":"(Grünert &amp; Martin, 2020)"},"properties":{"noteIndex":0},"schema":"https://github.com/citation-style-language/schema/raw/master/csl-citation.json"}</w:instrText>
      </w:r>
      <w:r w:rsidRPr="00877160">
        <w:rPr>
          <w:rFonts w:ascii="Helvetica" w:hAnsi="Helvetica"/>
          <w:i w:val="0"/>
          <w:iCs w:val="0"/>
          <w:szCs w:val="22"/>
        </w:rPr>
        <w:fldChar w:fldCharType="separate"/>
      </w:r>
      <w:r w:rsidRPr="00877160">
        <w:rPr>
          <w:rFonts w:ascii="Helvetica" w:hAnsi="Helvetica"/>
          <w:i w:val="0"/>
          <w:iCs w:val="0"/>
          <w:noProof/>
          <w:szCs w:val="22"/>
        </w:rPr>
        <w:t>(Grünert &amp; Martin, 2020)</w:t>
      </w:r>
      <w:r w:rsidRPr="00877160">
        <w:rPr>
          <w:rFonts w:ascii="Helvetica" w:hAnsi="Helvetica"/>
          <w:i w:val="0"/>
          <w:iCs w:val="0"/>
          <w:szCs w:val="22"/>
        </w:rPr>
        <w:fldChar w:fldCharType="end"/>
      </w:r>
      <w:r w:rsidRPr="00877160">
        <w:rPr>
          <w:rFonts w:ascii="Helvetica" w:hAnsi="Helvetica"/>
          <w:i w:val="0"/>
          <w:iCs w:val="0"/>
          <w:szCs w:val="22"/>
        </w:rPr>
        <w:t xml:space="preserve">. (D) Spectral transmittance as a function of stimulus field size. </w:t>
      </w:r>
      <w:proofErr w:type="spellStart"/>
      <w:r w:rsidRPr="00877160">
        <w:rPr>
          <w:rFonts w:ascii="Helvetica" w:hAnsi="Helvetica"/>
          <w:i w:val="0"/>
          <w:iCs w:val="0"/>
          <w:szCs w:val="22"/>
        </w:rPr>
        <w:t>Prereceptoral</w:t>
      </w:r>
      <w:proofErr w:type="spellEnd"/>
      <w:r w:rsidRPr="00877160">
        <w:rPr>
          <w:rFonts w:ascii="Helvetica" w:hAnsi="Helvetica"/>
          <w:i w:val="0"/>
          <w:iCs w:val="0"/>
          <w:szCs w:val="22"/>
        </w:rPr>
        <w:t xml:space="preserve"> filtering by the macula pigment is greater at smaller field sizes. All transmittance functions were calculated in accordance with </w:t>
      </w:r>
      <w:r w:rsidRPr="00877160">
        <w:rPr>
          <w:rFonts w:ascii="Helvetica" w:hAnsi="Helvetica"/>
          <w:i w:val="0"/>
          <w:iCs w:val="0"/>
          <w:color w:val="000000" w:themeColor="text1"/>
          <w:szCs w:val="22"/>
        </w:rPr>
        <w:t>CIE 170-1:2006.</w:t>
      </w:r>
    </w:p>
    <w:p w14:paraId="36DFF7D8" w14:textId="77777777" w:rsidR="002F075E" w:rsidRPr="00877160" w:rsidRDefault="002F075E" w:rsidP="00F56134">
      <w:pPr>
        <w:ind w:firstLine="0"/>
        <w:rPr>
          <w:rFonts w:ascii="Helvetica" w:hAnsi="Helvetica" w:cstheme="minorHAnsi"/>
          <w:noProof/>
          <w:sz w:val="22"/>
          <w:szCs w:val="22"/>
          <w:lang w:val="en-GB"/>
        </w:rPr>
      </w:pPr>
    </w:p>
    <w:p w14:paraId="2DB39CE5" w14:textId="46C1442E" w:rsidR="002F075E" w:rsidRPr="00877160" w:rsidRDefault="00B256F5" w:rsidP="00B256F5">
      <w:pPr>
        <w:rPr>
          <w:rFonts w:ascii="Helvetica" w:hAnsi="Helvetica" w:cs="Arial"/>
          <w:sz w:val="22"/>
          <w:szCs w:val="22"/>
        </w:rPr>
      </w:pPr>
      <w:r w:rsidRPr="00877160">
        <w:rPr>
          <w:rFonts w:ascii="Helvetica" w:hAnsi="Helvetica" w:cstheme="minorHAnsi"/>
          <w:noProof/>
          <w:sz w:val="22"/>
          <w:szCs w:val="22"/>
          <w:lang w:val="en-GB"/>
        </w:rPr>
        <w:t xml:space="preserve">The International Commission on Illumination (CIE) define average colorimetric observer models with estimates of photoreceptor spectral sensitivities for a given age and field size. </w:t>
      </w:r>
      <w:r w:rsidR="00424DA0" w:rsidRPr="00877160">
        <w:rPr>
          <w:rFonts w:ascii="Helvetica" w:hAnsi="Helvetica" w:cstheme="minorHAnsi"/>
          <w:noProof/>
          <w:sz w:val="22"/>
          <w:szCs w:val="22"/>
          <w:lang w:val="en-GB"/>
        </w:rPr>
        <w:t>The</w:t>
      </w:r>
      <w:r w:rsidRPr="00877160">
        <w:rPr>
          <w:rFonts w:ascii="Helvetica" w:hAnsi="Helvetica" w:cstheme="minorHAnsi"/>
          <w:noProof/>
          <w:sz w:val="22"/>
          <w:szCs w:val="22"/>
          <w:lang w:val="en-GB"/>
        </w:rPr>
        <w:t xml:space="preserve"> </w:t>
      </w:r>
      <w:r w:rsidR="00877160" w:rsidRPr="00877160">
        <w:rPr>
          <w:rFonts w:ascii="Helvetica" w:hAnsi="Helvetica" w:cstheme="minorHAnsi"/>
          <w:noProof/>
          <w:sz w:val="22"/>
          <w:szCs w:val="22"/>
          <w:lang w:val="en-GB"/>
        </w:rPr>
        <w:t xml:space="preserve">CIE </w:t>
      </w:r>
      <w:r w:rsidR="00497A0C" w:rsidRPr="00877160">
        <w:rPr>
          <w:rFonts w:ascii="Helvetica" w:hAnsi="Helvetica" w:cstheme="minorHAnsi"/>
          <w:noProof/>
          <w:sz w:val="22"/>
          <w:szCs w:val="22"/>
          <w:lang w:val="en-GB"/>
        </w:rPr>
        <w:t xml:space="preserve">standards </w:t>
      </w:r>
      <w:r w:rsidRPr="00877160">
        <w:rPr>
          <w:rFonts w:ascii="Helvetica" w:hAnsi="Helvetica" w:cstheme="minorHAnsi"/>
          <w:noProof/>
          <w:sz w:val="22"/>
          <w:szCs w:val="22"/>
          <w:lang w:val="en-GB"/>
        </w:rPr>
        <w:t xml:space="preserve">are based on decades of research involving predominantly psychophysical methods </w:t>
      </w:r>
      <w:r w:rsidRPr="00877160">
        <w:rPr>
          <w:rFonts w:ascii="Helvetica" w:hAnsi="Helvetica" w:cstheme="minorHAnsi"/>
          <w:noProof/>
          <w:sz w:val="22"/>
          <w:szCs w:val="22"/>
          <w:lang w:val="en-GB"/>
        </w:rPr>
        <w:fldChar w:fldCharType="begin" w:fldLock="1"/>
      </w:r>
      <w:r w:rsidR="00D96B93" w:rsidRPr="00877160">
        <w:rPr>
          <w:rFonts w:ascii="Helvetica" w:hAnsi="Helvetica" w:cstheme="minorHAnsi"/>
          <w:noProof/>
          <w:sz w:val="22"/>
          <w:szCs w:val="22"/>
          <w:lang w:val="en-GB"/>
        </w:rPr>
        <w:instrText>ADDIN CSL_CITATION {"citationItems":[{"id":"ITEM-1","itemData":{"DOI":"10.1364/josaa.10.002491","ISSN":"1084-7529","PMID":"8301403","abstract":"Transient chromatic adaptation produced by an abrupt change of background color permits an easier and closer approach to cone isolation than does steady-state adaptation. Using this technique, we measured middle-wave-sensitive (M)-cone spectral sensitivities in 11 normals and 2 protanopes and long-wavelength-sensitive (L-) cone spectral sensitivities in 12 normals and 4 deuteranopes. Although there is great individual variation in the adapting intensity required for effective isolation, there is little variation in the shape of the M- and L-cone spectral-sensitivity functions across subjects. At middle and long wavelengths, our mean spectral sensitivities agree extremely well with dichromatic spectral sensitivities and with the M- and L-cone fundamentals of Smith and Pokorny [Vision Res. 15, 161 (1975)] and of Vos and Walraven [Vision Res. 11, 799 (1971)], both of which are based on the CIE (Judd-revised) 2 degrees color-matching functions (CMF's). But the agreement with the M-cone fundamentals of Estévez [Ph.D. dissertation, Amsterdam University (1979)] and of Vos et al. [Vision Res. 30, 936 (1990)], which are based on the Stiles-Burch 2 degrees CMF's, is poor. Using our spectral-sensitivity data, tritanopic color-matching data, and Stile's pi 3, we derive new sets of cone fundamentals. The consistency of the proposed fundamentals based on either the Stiles-Burch 2 degrees CMF's or the CIE 10 degrees large-field CMF's with each other, with protanopic and deuteranopic spectral sensitivities, with tritanopic color-matching data, and with short-wavelength-sensitive (S-) cone spectral-sensitivity data suggests that they are to be preferred over fundamentals based on the CIE 2 degrees CMF's.","author":[{"dropping-particle":"","family":"Stockman","given":"Andrew","non-dropping-particle":"","parse-names":false,"suffix":""},{"dropping-particle":"","family":"MacLeod","given":"Donald I. A.","non-dropping-particle":"","parse-names":false,"suffix":""},{"dropping-particle":"","family":"Johnson","given":"Nancy E.","non-dropping-particle":"","parse-names":false,"suffix":""}],"container-title":"Journal of the Optical Society of America A","id":"ITEM-1","issue":"12","issued":{"date-parts":[["1993"]]},"page":"2491","title":"Spectral sensitivities of the human cones","type":"article-journal","volume":"10"},"uris":["http://www.mendeley.com/documents/?uuid=8cbfc73f-c22d-4233-b744-6e1b50b7a4ba"]},{"id":"ITEM-2","itemData":{"DOI":"10.1080/713826267","ISSN":"00303909","abstract":"The second part of the N.P.L.'s colour-matching investigation was devoted to determining average colour-matching properties in a large (10° diameter) bipartite matching field, and the final corrected results are here presented in tabular form, together with a specification of the conditions of measurement, and ancillary data on repeatability. The tabulated results comprise (a) mean colour-matching functions, referred to reference primaries at wave-numbers 15 500, 19 000 and 22 500 cm-1, for spectral stimuli in the range 12 000 to 25 500 cm-1, given at intervals of 250 cm-1 between 16 000 and 22 000 cm-1 and at intervals of 500 cm-1 outside these limits, (b) the standard deviations and correlation coefficients of the colour-matching functions at wave-numbers between 14 000 and 25 500 cm-1, (c) mean colour-matching functions corrected for rod intrusion in the range 12 000 to 17 000 cm-1, (d) the corresponding mean unit coordinates in a W.D.W. system, and their standard deviations, (e) the mean relative luminosity factors of the reference primaries and their standard deviations determined by both direct-comparison and flicker heterochromatic matching, (f) the mean relative luminosity function V λ in the range 12 000 to 15 000 cm-1 determined by direct comparison with 14 250 cm-1. The main colour-matching results are based on 49 subjects, but the results for spectral stimuli of wave-number less than 14 000 cm-1 rest on fewer subjects. The extent to which the results show an increase with age in the yellow pigmentation of the eye is discussed. © 1959, Taylor &amp; Francis Group, LLC. All rights reserved.","author":[{"dropping-particle":"","family":"Stiles","given":"W. S.","non-dropping-particle":"","parse-names":false,"suffix":""},{"dropping-particle":"","family":"Burch","given":"J. M.","non-dropping-particle":"","parse-names":false,"suffix":""}],"container-title":"Optica Acta: International Journal of Optics","id":"ITEM-2","issue":"1","issued":{"date-parts":[["1959"]]},"page":"1-26","title":"N.P.L. Colour-matching investigation: Final report (1958)","type":"article-journal","volume":"6"},"uris":["http://www.mendeley.com/documents/?uuid=4b69a1c8-a9e0-4df9-b13f-9216e73cf122"]},{"id":"ITEM-3","itemData":{"DOI":"10.1016/S0042-6989(00)00021-3","ISSN":"00426989","PMID":"10814758","abstract":"The spectral sensitivities of middle- (M-) and long- (L-) wavelength- sensitive cones have been measured in dichromats of known genotype: M-cone sensitivities in nine protanopes, and L-cone sensitivities in 20 deuteranopes. We have used these dichromat cone spectral sensitivities, along with new luminous efficiency determinations, and existing spectral sensitivity and color matching data from normal trichromats, to derive estimates of the human M- and L-cone spectral sensitivities for 2 and 10°dia. central targets, and an estimate of the photopic luminosity function [V( 1/4 )] for 2°dia. targets, which we refer to as V2°( 1/4 ). These new estimates are consistent with dichromatic and trichromatic spectral sensitivities and color matches. (C) 2000 Elsevier Science Ltd.","author":[{"dropping-particle":"","family":"Stockman","given":"Andrew","non-dropping-particle":"","parse-names":false,"suffix":""},{"dropping-particle":"","family":"Sharpe","given":"Lindsay T.","non-dropping-particle":"","parse-names":false,"suffix":""}],"container-title":"Vision Research","id":"ITEM-3","issue":"13","issued":{"date-parts":[["2000"]]},"page":"1711-1737","title":"The spectral sensitivities of the middle- and long-wavelength-sensitive cones derived from measurements in observers of known genotype","type":"article-journal","volume":"40"},"uris":["http://www.mendeley.com/documents/?uuid=11f347c3-d22c-40a5-8c0b-14101f90323e"]},{"id":"ITEM-4","itemData":{"DOI":"10.1016/S0042-6989(98)00225-9","ISSN":"00426989","PMID":"10492818","abstract":"We used two methods to estimate short-wave (S) cone spectral sensitivity. Firstly, we measured S-cone thresholds centrally and peripherally in five trichromats, and in three blue-cone monochromats, who lack functioning middle-wave (M) and long-wave (L) cones. Secondly, we analyzed standard color-matching data. Both methods yielded equivalent results, on the basis of which we propose new S-cone spectral sensitivity functions. At short and middle-wavelengths, our measurements are consistent with the color matching data of Stiles and Burch (1955, Optica Acta, 2, 168-181; 1959, Optica Acta, 6, 1-26), and other psychophysically measured functions, such as π3 (Stiles, 1953, Coloquio sobre problemas opticos de la vision, 1, 65-103). At longer wavelengths, S-cone sensitivity has previously been over-estimated. Copyright (C) 1999 Elsevier Science Ltd.","author":[{"dropping-particle":"","family":"Stockman","given":"Andrew","non-dropping-particle":"","parse-names":false,"suffix":""},{"dropping-particle":"","family":"Sharpe","given":"Lindsay T.","non-dropping-particle":"","parse-names":false,"suffix":""},{"dropping-particle":"","family":"Fach","given":"Clemens","non-dropping-particle":"","parse-names":false,"suffix":""}],"container-title":"Vision Research","id":"ITEM-4","issue":"17","issued":{"date-parts":[["1999"]]},"page":"2901-2927","title":"The spectral sensitivity of the human short-wavelength sensitive cones derived from thresholds and color matches","type":"article-journal","volume":"39"},"uris":["http://www.mendeley.com/documents/?uuid=7033a17f-e01b-4ae2-898c-7021cbe09934"]},{"id":"ITEM-5","itemData":{"DOI":"10.1016/0042-6989(75)90203-5","ISSN":"00426989","PMID":"1129973","abstract":"A comparison was made between the shape of the iodopsin absorption spectrum calculated for appropriate optical density to (1) a set of König-type fundamentals in which the tritanopic copunctal point was set on the alychne and (2) data obtained from red-green dichromats using high intensity heterochromatic flicker procedures which eliminated participation by the short-wavelength sensitive mechanism. The transformation of normal color mixture data resulted in two fundamentals which gave a reasonable prediction of the tritanopic coefficients. The dichromatic HFP data corrected individually to average macular pigment agreed with their respective fundamental above 430 nm. The HFP data and transformation were converted to a retinal level, quantized and plotted as a function of wavenumber. For the middle-wavelength-sensitive mechanism, the protanopic HFP data and its König-type fundamental agreed with the predicted absorption spectrum above 460 nm. The deviations below 460 nm had the shape of the lens absorbance curve. For the long-wavelength sensitive mechanism, the deuteranopic data and its König-type fundamental agreed with the predicted absorption spectrum above 520 nm. The deviations below 520 nm could not be fit solely by the lens absorbance factor used above, but needed in addition, added macular pigment of optical density at 460 nm of ca. 0.12. This result was checked by calculating predicted tritanopic coefficients for the two predicted absorption spectra, when the long-wavelength sensitive spectrum was screened by a slight amount (o.d. of 0.12 at 460 nm) of macular pigment. These predicted coefficients agreed with the Wright tritanopic coefficients. We conclude (a) that the shape of the iodopsin absorption spectrum provides a reasonable basis for computation of absorption spectra of the middleand long-wavelength sensitive cone pigments and (b) that long-wavelength sensitive cones of deuteranopes. tritanopes, and normal trichromats are subject to a selective screening filter of optical density at 460 nm of 0.12 and spectral shape similar to macular pigment. © 1975.","author":[{"dropping-particle":"","family":"Smith","given":"Vivianne C.","non-dropping-particle":"","parse-names":false,"suffix":""},{"dropping-particle":"","family":"Pokorny","given":"Joel","non-dropping-particle":"","parse-names":false,"suffix":""}],"container-title":"Vision Research","id":"ITEM-5","issue":"2","issued":{"date-parts":[["1975"]]},"page":"161-171","title":"Spectral sensitivity of the foveal cone photopigments between 400 and 500 nm","type":"article-journal","volume":"15"},"uris":["http://www.mendeley.com/documents/?uuid=390e2ad5-2d47-42c8-8926-21997d168781"]},{"id":"ITEM-6","itemData":{"author":[{"dropping-particle":"","family":"Vos","given":"Johannes J.","non-dropping-particle":"","parse-names":false,"suffix":""},{"dropping-particle":"","family":"Walraven","given":"Pieter L","non-dropping-particle":"","parse-names":false,"suffix":""}],"container-title":"Vision Research","id":"ITEM-6","issue":"2","issued":{"date-parts":[["1970"]]},"page":"799-818","title":"On the derivation of the foveal receptor primaries","type":"article-journal","volume":"11"},"uris":["http://www.mendeley.com/documents/?uuid=fc4be483-551d-4d69-9af1-220350105dc8"]}],"mendeley":{"formattedCitation":"(Smith &amp; Pokorny, 1975; Stiles &amp; Burch, 1959; Stockman et al., 1993, 1999; Stockman &amp; Sharpe, 2000; Vos &amp; Walraven, 1970)","plainTextFormattedCitation":"(Smith &amp; Pokorny, 1975; Stiles &amp; Burch, 1959; Stockman et al., 1993, 1999; Stockman &amp; Sharpe, 2000; Vos &amp; Walraven, 1970)","previouslyFormattedCitation":"(Smith &amp; Pokorny, 1975; Stiles &amp; Burch, 1959; Stockman et al., 1993, 1999; Stockman &amp; Sharpe, 2000; Vos &amp; Walraven, 1970)"},"properties":{"noteIndex":0},"schema":"https://github.com/citation-style-language/schema/raw/master/csl-citation.json"}</w:instrText>
      </w:r>
      <w:r w:rsidRPr="00877160">
        <w:rPr>
          <w:rFonts w:ascii="Helvetica" w:hAnsi="Helvetica" w:cstheme="minorHAnsi"/>
          <w:noProof/>
          <w:sz w:val="22"/>
          <w:szCs w:val="22"/>
          <w:lang w:val="en-GB"/>
        </w:rPr>
        <w:fldChar w:fldCharType="separate"/>
      </w:r>
      <w:r w:rsidR="00EE425E" w:rsidRPr="00877160">
        <w:rPr>
          <w:rFonts w:ascii="Helvetica" w:hAnsi="Helvetica" w:cstheme="minorHAnsi"/>
          <w:noProof/>
          <w:sz w:val="22"/>
          <w:szCs w:val="22"/>
          <w:lang w:val="en-GB"/>
        </w:rPr>
        <w:t>(Smith &amp; Pokorny, 1975; Stiles &amp; Burch, 1959; Stockman et al., 1993, 1999; Stockman &amp; Sharpe, 2000; Vos &amp; Walraven, 1970)</w:t>
      </w:r>
      <w:r w:rsidRPr="00877160">
        <w:rPr>
          <w:rFonts w:ascii="Helvetica" w:hAnsi="Helvetica" w:cstheme="minorHAnsi"/>
          <w:noProof/>
          <w:sz w:val="22"/>
          <w:szCs w:val="22"/>
          <w:lang w:val="en-GB"/>
        </w:rPr>
        <w:fldChar w:fldCharType="end"/>
      </w:r>
      <w:r w:rsidRPr="00877160">
        <w:rPr>
          <w:rFonts w:ascii="Helvetica" w:hAnsi="Helvetica" w:cstheme="minorHAnsi"/>
          <w:noProof/>
          <w:sz w:val="22"/>
          <w:szCs w:val="22"/>
          <w:lang w:val="en-GB"/>
        </w:rPr>
        <w:t xml:space="preserve"> but also techniques such as </w:t>
      </w:r>
      <w:r w:rsidR="00605241" w:rsidRPr="00877160">
        <w:rPr>
          <w:rFonts w:ascii="Helvetica" w:hAnsi="Helvetica" w:cstheme="minorHAnsi"/>
          <w:noProof/>
          <w:sz w:val="22"/>
          <w:szCs w:val="22"/>
          <w:lang w:val="en-GB"/>
        </w:rPr>
        <w:t>suction electrode</w:t>
      </w:r>
      <w:r w:rsidRPr="00877160">
        <w:rPr>
          <w:rFonts w:ascii="Helvetica" w:hAnsi="Helvetica" w:cstheme="minorHAnsi"/>
          <w:noProof/>
          <w:sz w:val="22"/>
          <w:szCs w:val="22"/>
          <w:lang w:val="en-GB"/>
        </w:rPr>
        <w:t xml:space="preserve"> recording and microspectrophotometry of photoreceptors</w:t>
      </w:r>
      <w:r w:rsidR="00A30FB7" w:rsidRPr="00877160">
        <w:rPr>
          <w:rFonts w:ascii="Helvetica" w:hAnsi="Helvetica" w:cstheme="minorHAnsi"/>
          <w:noProof/>
          <w:sz w:val="22"/>
          <w:szCs w:val="22"/>
          <w:lang w:val="en-GB"/>
        </w:rPr>
        <w:t xml:space="preserve"> </w:t>
      </w:r>
      <w:r w:rsidR="00605241" w:rsidRPr="00877160">
        <w:rPr>
          <w:rFonts w:ascii="Helvetica" w:hAnsi="Helvetica" w:cstheme="minorHAnsi"/>
          <w:noProof/>
          <w:sz w:val="22"/>
          <w:szCs w:val="22"/>
          <w:lang w:val="en-GB"/>
        </w:rPr>
        <w:fldChar w:fldCharType="begin" w:fldLock="1"/>
      </w:r>
      <w:r w:rsidR="007424B3" w:rsidRPr="00877160">
        <w:rPr>
          <w:rFonts w:ascii="Helvetica" w:hAnsi="Helvetica" w:cstheme="minorHAnsi"/>
          <w:noProof/>
          <w:sz w:val="22"/>
          <w:szCs w:val="22"/>
          <w:lang w:val="en-GB"/>
        </w:rPr>
        <w:instrText>ADDIN CSL_CITATION {"citationItems":[{"id":"ITEM-1","itemData":{"DOI":"10.1113/jphysiol.1984.sp015518","ISSN":"14697793","PMID":"6512705","abstract":"Visual transduction in rods of the cynomolgus monkey, Macaca fascicularis, was studied by recording membrane current from single outer segments projecting from small pieces of retina. Light flashes evoked transient outward‐going photocurrents with saturating amplitudes of up to 34 pA. A flash causing twenty to fifty photoisomerizations gave a response of half the saturating amplitude. The response‐stimulus relation was of the form 1‐e‐x where x is flash strength. The response to a dim flash usually had a time to peak of 150‐250 ms and resembled the impulse response of a series of six low‐pass filters. From the average spectral sensitivity of ten rods the rhodopsin was estimated to have a peak absorption near 491 nm. The spectral sensitivity of the rods was in good agreement with the average human scotopic visibility curve determined by Crawford (1949), when the human curve was corrected for lens absorption and self‐screening of rhodopsin. Fluctuations in the photocurrent evoked by dim lights were consistent with a quantal event about 0.7 pA in peak amplitude. A steady light causing about 100 photoisomerizations s‐1 reduced the flash sensitivity to half the dark‐adapted value. At higher background levels the rod rapidly saturated. These results support the idea that dim background light desensitizes human scotopic vision by a mechanism central to the rod outer segments while scotopic saturation may occur within the outer segments. Recovery of the photocurrent after bright flashes was marked by quantized step‐like events. The events had the properties expected if bleached rhodopsin in the disks occasionally caused an abrupt blockage of the dark current over about one‐twentieth of the length of the outer segment. It is suggested that superposition of these events after bleaching may contribute to the threshold elevation measured psychophysically. The current in darkness showed random fluctuations which disappeared in bright light. The continuous component of the noise had a variance of about 0.03 pA2 and a power spectrum that fell to half near 3 Hz. A second component, consisting of discrete events resembling single‐photon responses, was estimated to occur at a rate of 0.006 s‐1. It is suggested that the continuous component of the noise may be removed from scotopic vision by a thresholding operation near the rod output. © 1984 The Physiological Society","author":[{"dropping-particle":"","family":"Baylor","given":"D. A.","non-dropping-particle":"","parse-names":false,"suffix":""},{"dropping-particle":"","family":"Nunn","given":"B. J.","non-dropping-particle":"","parse-names":false,"suffix":""},{"dropping-particle":"","family":"Schnapf","given":"J. L.","non-dropping-particle":"","parse-names":false,"suffix":""}],"container-title":"The Journal of Physiology","id":"ITEM-1","issue":"1","issued":{"date-parts":[["1984"]]},"page":"575-607","title":"The photocurrent, noise and spectral sensitivity of rods of the monkey Macaca fascicularis.","type":"article-journal","volume":"357"},"uris":["http://www.mendeley.com/documents/?uuid=45c109bd-afd4-4af3-989e-9131b3bd7143"]},{"id":"ITEM-2","itemData":{"DOI":"10.1113/jphysiol.1980.sp013097","ISSN":"14697793","PMID":"7359434","abstract":"1. Microspectrophotometric measurements have been made of the photopigments of individual rods and cones from the retina of a man. The measuring beam was passed transversely through the isolated outer segments. 2. The mean absorbance spectrum for rods (n = 11) had a peak at 497.6 +/‐ 3.3 nm and the mean transverse absorbance was 0.035 +/‐ 0.007. 3. Three classes of cones were identified. The long‐wave cones ('red' cones) had a lambda max of 562.8 +/‐ 4.7 nm (n = 19) with a mean transverse absorbance of 0.027 +/‐ 0.005. The middle‐wave cones ('green' cones) had a lambda max of 533.8 +/‐ 3.7 nm (n = 11) with a mean transverse absorbance of 0.032 +/‐ 0.007. The short‐wave cones ('blue' cones) had a lambda max of 420.3 +/‐ 4.7 nm (n = 3) with a mean transverse absorbance of 0.037 +/‐ 0.011. 4. If assumptions are made about the length of cones and about pre‐receptoral absorption, it is possible to derive psychophysical sensitivities for the cones that closely resemble the appropriate pi mechanisms of W. S. Stiles. 5. If assumptions are made about the length of rods and about pre‐receptoral absorption, however, the psychophysical sensitivity derived for the rods is considerably broader than the C.I.E. scotopic sensitivity function. © 1980 The Physiological Society","author":[{"dropping-particle":"","family":"Bowmaker","given":"J. K.","non-dropping-particle":"","parse-names":false,"suffix":""},{"dropping-particle":"","family":"Dartnall","given":"H. J.","non-dropping-particle":"","parse-names":false,"suffix":""}],"container-title":"The Journal of Physiology","id":"ITEM-2","issue":"1","issued":{"date-parts":[["1980"]]},"page":"501-511","title":"Visual pigments of rods and cones in a human retina.","type":"article-journal","volume":"298"},"uris":["http://www.mendeley.com/documents/?uuid=3bf6f0e9-d9e2-47e0-8755-2c866ea85128"]},{"id":"ITEM-3","itemData":{"DOI":"10.1113/jphysiol.1978.sp012151","ISSN":"14697793","PMID":"415133","abstract":"1. New microspectrophotometric measurements have been made of the photo‐pigments of individual rods and cones from the retina of the rhesus monkey (Macaca mulatta). The measuring beam was passed transversely through isolated outer segments. 2. The transverse absorbance for rods ranged from 0.02 to 0.04 and that for cones from 0.01 to 0.03. 3. The mean absorbance spectrum for rods (n = 25) had a peak of 502 +/‐ 2.7 nm. A digitonin extract from the same group of eyes gave a lambda‐max. of 499 +/‐ 1 nm. 4. Of a sample of 82 cones, 40 were 'red' (P565 nm) and 42 were 'green' (P536 nm). The mean absorbance spectrum for the green cones is very similar to the Dartnall nomogram, but that for the red cones is narrower. 5. No bleachable, blue‐sensitive outer segments were recorded, although structures were found that absorbed at short wave‐lengths and were neither photosensitive nor dichroic. 6. If the long wave‐length and middle wave‐length cone pigments of the rhesus monkey are assumed to be identical to those of man and if additional assumptions are made about the lengths of human outer segments and about prereceptoral absorption, it is possible to derive psychophysical sensitivities that closely resemble the pi5 and pi4 mechanisms of W. S. Stiles. © 1978 The Physiological Society","author":[{"dropping-particle":"","family":"Bowmaker","given":"J. K.","non-dropping-particle":"","parse-names":false,"suffix":""},{"dropping-particle":"","family":"Dartnall","given":"H. J.","non-dropping-particle":"","parse-names":false,"suffix":""},{"dropping-particle":"","family":"Lythgoe","given":"J. N.","non-dropping-particle":"","parse-names":false,"suffix":""},{"dropping-particle":"","family":"Mollon","given":"J. D.","non-dropping-particle":"","parse-names":false,"suffix":""}],"container-title":"The Journal of Physiology","id":"ITEM-3","issue":"1","issued":{"date-parts":[["1978"]]},"page":"329-348","title":"The visual pigments of rods and cones in the rhesus monkey, Macaca mulatta.","type":"article-journal","volume":"274"},"uris":["http://www.mendeley.com/documents/?uuid=5b917017-ef0b-4c3e-ab43-e2a7f4d3b81a"]}],"mendeley":{"formattedCitation":"(Baylor et al., 1984; Bowmaker et al., 1978; Bowmaker &amp; Dartnall, 1980)","manualFormatting":"(e.g., Baylor et al., 1984; Bowmaker et al., 1978; Bowmaker &amp; Dartnall, 1980)","plainTextFormattedCitation":"(Baylor et al., 1984; Bowmaker et al., 1978; Bowmaker &amp; Dartnall, 1980)","previouslyFormattedCitation":"(Baylor et al., 1984; Bowmaker et al., 1978; Bowmaker &amp; Dartnall, 1980)"},"properties":{"noteIndex":0},"schema":"https://github.com/citation-style-language/schema/raw/master/csl-citation.json"}</w:instrText>
      </w:r>
      <w:r w:rsidR="00605241" w:rsidRPr="00877160">
        <w:rPr>
          <w:rFonts w:ascii="Helvetica" w:hAnsi="Helvetica" w:cstheme="minorHAnsi"/>
          <w:noProof/>
          <w:sz w:val="22"/>
          <w:szCs w:val="22"/>
          <w:lang w:val="en-GB"/>
        </w:rPr>
        <w:fldChar w:fldCharType="separate"/>
      </w:r>
      <w:r w:rsidR="008E4C22" w:rsidRPr="00877160">
        <w:rPr>
          <w:rFonts w:ascii="Helvetica" w:hAnsi="Helvetica" w:cstheme="minorHAnsi"/>
          <w:noProof/>
          <w:sz w:val="22"/>
          <w:szCs w:val="22"/>
          <w:lang w:val="en-GB"/>
        </w:rPr>
        <w:t>(e.g., Baylor et al., 1984; Bowmaker et al., 1978; Bowmaker &amp; Dartnall, 1980)</w:t>
      </w:r>
      <w:r w:rsidR="00605241" w:rsidRPr="00877160">
        <w:rPr>
          <w:rFonts w:ascii="Helvetica" w:hAnsi="Helvetica" w:cstheme="minorHAnsi"/>
          <w:noProof/>
          <w:sz w:val="22"/>
          <w:szCs w:val="22"/>
          <w:lang w:val="en-GB"/>
        </w:rPr>
        <w:fldChar w:fldCharType="end"/>
      </w:r>
      <w:r w:rsidR="00605241" w:rsidRPr="00877160">
        <w:rPr>
          <w:rFonts w:ascii="Helvetica" w:hAnsi="Helvetica" w:cstheme="minorHAnsi"/>
          <w:noProof/>
          <w:sz w:val="22"/>
          <w:szCs w:val="22"/>
          <w:lang w:val="en-GB"/>
        </w:rPr>
        <w:t xml:space="preserve">. </w:t>
      </w:r>
      <w:r w:rsidR="00497A0C" w:rsidRPr="00877160">
        <w:rPr>
          <w:rFonts w:ascii="Helvetica" w:hAnsi="Helvetica" w:cstheme="minorHAnsi"/>
          <w:noProof/>
          <w:sz w:val="22"/>
          <w:szCs w:val="22"/>
          <w:lang w:val="en-GB"/>
        </w:rPr>
        <w:t>The</w:t>
      </w:r>
      <w:r w:rsidR="00424DA0" w:rsidRPr="00877160">
        <w:rPr>
          <w:rFonts w:ascii="Helvetica" w:hAnsi="Helvetica" w:cstheme="minorHAnsi"/>
          <w:noProof/>
          <w:sz w:val="22"/>
          <w:szCs w:val="22"/>
          <w:lang w:val="en-GB"/>
        </w:rPr>
        <w:t xml:space="preserve"> </w:t>
      </w:r>
      <w:r w:rsidR="00CF2384" w:rsidRPr="00877160">
        <w:rPr>
          <w:rFonts w:ascii="Helvetica" w:hAnsi="Helvetica" w:cstheme="minorHAnsi"/>
          <w:noProof/>
          <w:sz w:val="22"/>
          <w:szCs w:val="22"/>
          <w:lang w:val="en-GB"/>
        </w:rPr>
        <w:t>CIE</w:t>
      </w:r>
      <w:r w:rsidR="00497A0C" w:rsidRPr="00877160">
        <w:rPr>
          <w:rFonts w:ascii="Helvetica" w:hAnsi="Helvetica" w:cstheme="minorHAnsi"/>
          <w:noProof/>
          <w:sz w:val="22"/>
          <w:szCs w:val="22"/>
          <w:lang w:val="en-GB"/>
        </w:rPr>
        <w:t xml:space="preserve"> 2006</w:t>
      </w:r>
      <w:r w:rsidR="00CF2384" w:rsidRPr="00877160">
        <w:rPr>
          <w:rFonts w:ascii="Helvetica" w:hAnsi="Helvetica" w:cstheme="minorHAnsi"/>
          <w:noProof/>
          <w:sz w:val="22"/>
          <w:szCs w:val="22"/>
          <w:lang w:val="en-GB"/>
        </w:rPr>
        <w:t xml:space="preserve"> Physiological Observer</w:t>
      </w:r>
      <w:r w:rsidR="00497A0C" w:rsidRPr="00877160">
        <w:rPr>
          <w:rFonts w:ascii="Helvetica" w:hAnsi="Helvetica" w:cstheme="minorHAnsi"/>
          <w:noProof/>
          <w:sz w:val="22"/>
          <w:szCs w:val="22"/>
          <w:lang w:val="en-GB"/>
        </w:rPr>
        <w:t xml:space="preserve"> standard (CIEPO06</w:t>
      </w:r>
      <w:r w:rsidR="00497A0C" w:rsidRPr="00877160">
        <w:rPr>
          <w:rFonts w:ascii="Helvetica" w:hAnsi="Helvetica" w:cstheme="minorHAnsi"/>
          <w:noProof/>
          <w:sz w:val="22"/>
          <w:szCs w:val="22"/>
          <w:lang w:val="en-GB"/>
        </w:rPr>
        <w:fldChar w:fldCharType="begin" w:fldLock="1"/>
      </w:r>
      <w:r w:rsidR="00497A0C" w:rsidRPr="00877160">
        <w:rPr>
          <w:rFonts w:ascii="Helvetica" w:hAnsi="Helvetica" w:cstheme="minorHAnsi"/>
          <w:noProof/>
          <w:sz w:val="22"/>
          <w:szCs w:val="22"/>
          <w:lang w:val="en-GB"/>
        </w:rPr>
        <w:instrText>ADDIN CSL_CITATION {"citationItems":[{"id":"ITEM-1","itemData":{"author":[{"dropping-particle":"","family":"CIE","given":"","non-dropping-particle":"","parse-names":false,"suffix":""}],"container-title":"CIE Technical Report","id":"ITEM-1","issued":{"date-parts":[["2006"]]},"number-of-pages":"24","title":"Fundamental chromaticity diagram with physiological axes","type":"report"},"uris":["http://www.mendeley.com/documents/?uuid=64858e33-8ef0-40f1-882d-5bb58ff9ace2"]}],"mendeley":{"formattedCitation":"(CIE, 2006)","manualFormatting":": CIE, 2006)","plainTextFormattedCitation":"(CIE, 2006)","previouslyFormattedCitation":"(CIE, 2006)"},"properties":{"noteIndex":0},"schema":"https://github.com/citation-style-language/schema/raw/master/csl-citation.json"}</w:instrText>
      </w:r>
      <w:r w:rsidR="00497A0C" w:rsidRPr="00877160">
        <w:rPr>
          <w:rFonts w:ascii="Helvetica" w:hAnsi="Helvetica" w:cstheme="minorHAnsi"/>
          <w:noProof/>
          <w:sz w:val="22"/>
          <w:szCs w:val="22"/>
          <w:lang w:val="en-GB"/>
        </w:rPr>
        <w:fldChar w:fldCharType="separate"/>
      </w:r>
      <w:r w:rsidR="00497A0C" w:rsidRPr="00877160">
        <w:rPr>
          <w:rFonts w:ascii="Helvetica" w:hAnsi="Helvetica" w:cstheme="minorHAnsi"/>
          <w:noProof/>
          <w:sz w:val="22"/>
          <w:szCs w:val="22"/>
          <w:lang w:val="en-GB"/>
        </w:rPr>
        <w:t>: CIE, 2006)</w:t>
      </w:r>
      <w:r w:rsidR="00497A0C" w:rsidRPr="00877160">
        <w:rPr>
          <w:rFonts w:ascii="Helvetica" w:hAnsi="Helvetica" w:cstheme="minorHAnsi"/>
          <w:noProof/>
          <w:sz w:val="22"/>
          <w:szCs w:val="22"/>
          <w:lang w:val="en-GB"/>
        </w:rPr>
        <w:fldChar w:fldCharType="end"/>
      </w:r>
      <w:r w:rsidR="000E517C" w:rsidRPr="00877160">
        <w:rPr>
          <w:rFonts w:ascii="Helvetica" w:hAnsi="Helvetica" w:cstheme="minorHAnsi"/>
          <w:noProof/>
          <w:sz w:val="22"/>
          <w:szCs w:val="22"/>
          <w:lang w:val="en-GB"/>
        </w:rPr>
        <w:t xml:space="preserve"> defines fundamental spectral sensitivity functions for 2</w:t>
      </w:r>
      <w:r w:rsidR="000E517C" w:rsidRPr="00877160">
        <w:rPr>
          <w:rFonts w:ascii="Helvetica" w:hAnsi="Helvetica" w:cs="Arial"/>
          <w:sz w:val="22"/>
          <w:szCs w:val="22"/>
        </w:rPr>
        <w:t xml:space="preserve">° and 10° field sizes and outlines a framework for calculating average spectral sensitivity </w:t>
      </w:r>
      <w:r w:rsidR="000E517C" w:rsidRPr="00877160">
        <w:rPr>
          <w:rFonts w:ascii="Helvetica" w:hAnsi="Helvetica" w:cs="Arial"/>
          <w:sz w:val="22"/>
          <w:szCs w:val="22"/>
        </w:rPr>
        <w:lastRenderedPageBreak/>
        <w:t xml:space="preserve">functions for any </w:t>
      </w:r>
      <w:r w:rsidR="007424B3" w:rsidRPr="00877160">
        <w:rPr>
          <w:rFonts w:ascii="Helvetica" w:hAnsi="Helvetica" w:cs="Arial"/>
          <w:sz w:val="22"/>
          <w:szCs w:val="22"/>
        </w:rPr>
        <w:t>age</w:t>
      </w:r>
      <w:r w:rsidR="000E517C" w:rsidRPr="00877160">
        <w:rPr>
          <w:rFonts w:ascii="Helvetica" w:hAnsi="Helvetica" w:cs="Arial"/>
          <w:sz w:val="22"/>
          <w:szCs w:val="22"/>
        </w:rPr>
        <w:t xml:space="preserve"> between 20 and 80 years and a</w:t>
      </w:r>
      <w:r w:rsidR="007424B3" w:rsidRPr="00877160">
        <w:rPr>
          <w:rFonts w:ascii="Helvetica" w:hAnsi="Helvetica" w:cs="Arial"/>
          <w:sz w:val="22"/>
          <w:szCs w:val="22"/>
        </w:rPr>
        <w:t>ny</w:t>
      </w:r>
      <w:r w:rsidR="000E517C" w:rsidRPr="00877160">
        <w:rPr>
          <w:rFonts w:ascii="Helvetica" w:hAnsi="Helvetica" w:cs="Arial"/>
          <w:sz w:val="22"/>
          <w:szCs w:val="22"/>
        </w:rPr>
        <w:t xml:space="preserve"> field size between 1° and 10°. </w:t>
      </w:r>
      <w:r w:rsidR="007424B3" w:rsidRPr="00877160">
        <w:rPr>
          <w:rFonts w:ascii="Helvetica" w:hAnsi="Helvetica" w:cs="Arial"/>
          <w:sz w:val="22"/>
          <w:szCs w:val="22"/>
        </w:rPr>
        <w:t>More recently,</w:t>
      </w:r>
      <w:r w:rsidR="001C4B2F" w:rsidRPr="00877160">
        <w:rPr>
          <w:rFonts w:ascii="Helvetica" w:hAnsi="Helvetica" w:cs="Arial"/>
          <w:sz w:val="22"/>
          <w:szCs w:val="22"/>
        </w:rPr>
        <w:t xml:space="preserve"> inspired by </w:t>
      </w:r>
      <w:r w:rsidR="000A42AC" w:rsidRPr="00877160">
        <w:rPr>
          <w:rFonts w:ascii="Helvetica" w:hAnsi="Helvetica" w:cs="Arial"/>
          <w:sz w:val="22"/>
          <w:szCs w:val="22"/>
        </w:rPr>
        <w:t xml:space="preserve">the </w:t>
      </w:r>
      <w:r w:rsidR="001C4B2F" w:rsidRPr="00877160">
        <w:rPr>
          <w:rFonts w:ascii="Helvetica" w:hAnsi="Helvetica" w:cs="Arial"/>
          <w:sz w:val="22"/>
          <w:szCs w:val="22"/>
        </w:rPr>
        <w:t xml:space="preserve">pioneering research into melanopsin-containing </w:t>
      </w:r>
      <w:r w:rsidR="006C05CA" w:rsidRPr="00877160">
        <w:rPr>
          <w:rFonts w:ascii="Helvetica" w:hAnsi="Helvetica" w:cs="Arial"/>
          <w:sz w:val="22"/>
          <w:szCs w:val="22"/>
        </w:rPr>
        <w:t>ipRGCs</w:t>
      </w:r>
      <w:r w:rsidR="001C4B2F" w:rsidRPr="00877160">
        <w:rPr>
          <w:rFonts w:ascii="Helvetica" w:hAnsi="Helvetica" w:cs="Arial"/>
          <w:sz w:val="22"/>
          <w:szCs w:val="22"/>
        </w:rPr>
        <w:t xml:space="preserve"> </w:t>
      </w:r>
      <w:r w:rsidR="001C4B2F" w:rsidRPr="00877160">
        <w:rPr>
          <w:rFonts w:ascii="Helvetica" w:hAnsi="Helvetica" w:cs="Arial"/>
          <w:sz w:val="22"/>
          <w:szCs w:val="22"/>
        </w:rPr>
        <w:fldChar w:fldCharType="begin" w:fldLock="1"/>
      </w:r>
      <w:r w:rsidR="006C05CA" w:rsidRPr="00877160">
        <w:rPr>
          <w:rFonts w:ascii="Helvetica" w:hAnsi="Helvetica" w:cs="Arial"/>
          <w:sz w:val="22"/>
          <w:szCs w:val="22"/>
        </w:rPr>
        <w:instrText>ADDIN CSL_CITATION {"citationItems":[{"id":"ITEM-1","itemData":{"DOI":"10.1523/jneurosci.20-02-00600.2000","ISSN":"02706474","PMID":"10632589","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author":[{"dropping-particle":"","family":"Provencio","given":"Ignacio","non-dropping-particle":"","parse-names":false,"suffix":""},{"dropping-particle":"","family":"Rodriguez","given":"Ignacio R.","non-dropping-particle":"","parse-names":false,"suffix":""},{"dropping-particle":"","family":"Jiang","given":"Guisen","non-dropping-particle":"","parse-names":false,"suffix":""},{"dropping-particle":"","family":"Hayes","given":"William Pär","non-dropping-particle":"","parse-names":false,"suffix":""},{"dropping-particle":"","family":"Moreira","given":"Ernesto F.","non-dropping-particle":"","parse-names":false,"suffix":""},{"dropping-particle":"","family":"Rollag","given":"Mark D.","non-dropping-particle":"","parse-names":false,"suffix":""}],"container-title":"Journal of Neuroscience","id":"ITEM-1","issue":"2","issued":{"date-parts":[["2000"]]},"page":"600-605","title":"A novel human opsin in the inner retina","type":"article-journal","volume":"20"},"uris":["http://www.mendeley.com/documents/?uuid=4ad3e15b-233d-449c-b520-54498a4b234d"]},{"id":"ITEM-2","itemData":{"DOI":"10.1016/j.tins.2013.10.004","ISSN":"01662236","PMID":"24287308","abstract":"Light is a potent stimulus for regulating circadian, hormonal, and behavioral systems. In addition, light therapy is effective for certain affective disorders, sleep problems, and circadian rhythm disruption. These biological and behavioral effects of light are influenced by a distinct photoreceptor in the eye, melanopsin-containing intrinsically photosensitive retinal ganglion cells (ipRGCs), in addition to conventional rods and cones. We summarize the neurophysiology of this newly described sensory pathway and consider implications for the measurement, production, and application of light. A new light-measurement strategy taking account of the complex photoreceptive inputs to these non-visual responses is proposed for use by researchers, and simple suggestions for artificial/architectural lighting are provided for regulatory authorities, lighting manufacturers, designers, and engineers. © 2013 Elsevier Ltd.","author":[{"dropping-particle":"","family":"Lucas","given":"Robert J.","non-dropping-particle":"","parse-names":false,"suffix":""},{"dropping-particle":"","family":"Peirson","given":"Stuart N.","non-dropping-particle":"","parse-names":false,"suffix":""},{"dropping-particle":"","family":"Berson","given":"David M.","non-dropping-particle":"","parse-names":false,"suffix":""},{"dropping-particle":"","family":"Brown","given":"Timothy M.","non-dropping-particle":"","parse-names":false,"suffix":""},{"dropping-particle":"","family":"Cooper","given":"Howard M.","non-dropping-particle":"","parse-names":false,"suffix":""},{"dropping-particle":"","family":"Czeisler","given":"Charles A.","non-dropping-particle":"","parse-names":false,"suffix":""},{"dropping-particle":"","family":"Figueiro","given":"Mariana G.","non-dropping-particle":"","parse-names":false,"suffix":""},{"dropping-particle":"","family":"Gamlin","given":"Paul D.","non-dropping-particle":"","parse-names":false,"suffix":""},{"dropping-particle":"","family":"Lockley","given":"Steven W.","non-dropping-particle":"","parse-names":false,"suffix":""},{"dropping-particle":"","family":"O'Hagan","given":"John B.","non-dropping-particle":"","parse-names":false,"suffix":""},{"dropping-particle":"","family":"Price","given":"Luke L.A.","non-dropping-particle":"","parse-names":false,"suffix":""},{"dropping-particle":"","family":"Provencio","given":"Ignacio","non-dropping-particle":"","parse-names":false,"suffix":""},{"dropping-particle":"","family":"Skene","given":"Debra J.","non-dropping-particle":"","parse-names":false,"suffix":""},{"dropping-particle":"","family":"Brainard","given":"George C.","non-dropping-particle":"","parse-names":false,"suffix":""}],"container-title":"Trends in Neurosciences","id":"ITEM-2","issue":"1","issued":{"date-parts":[["2014"]]},"page":"1-9","publisher":"Elsevier Ltd","title":"Measuring and using light in the melanopsin age","type":"article-journal","volume":"37"},"uris":["http://www.mendeley.com/documents/?uuid=4968fad8-59fc-4ffc-bb97-6e7ac8d174ad"]},{"id":"ITEM-3","itemData":{"DOI":"10.1126/science.1067262","ISBN":"0036-8075","ISSN":"00368075","PMID":"11834835","abstract":"Light synchronizes mammalian circadian rhythms with environmental time by modulating retinal input to the circadian pacemaker - the suprachiasmatic nucleus (SCN) of the hypothalamus. Such photic entrainment requires neither rods nor cones, the only known retinal photoreceptors. Here, we show that retinal ganglion cells innervating the SCN are intrinsically photosensitive. Unlike other ganglion cells, they depolarized in response to light even when all synaptic input from rods and cones was blocked. The sensitivity, spectral tuning, and slow kinetics of this light response matched those of the photic entrainment mechanism, suggesting that these ganglion cells may be the primary photoreceptors for this system.","author":[{"dropping-particle":"","family":"Berson","given":"David M.","non-dropping-particle":"","parse-names":false,"suffix":""},{"dropping-particle":"","family":"Dunn","given":"Felice A.","non-dropping-particle":"","parse-names":false,"suffix":""},{"dropping-particle":"","family":"Takao","given":"Motoharu","non-dropping-particle":"","parse-names":false,"suffix":""}],"container-title":"Science","id":"ITEM-3","issue":"5557","issued":{"date-parts":[["2002"]]},"page":"1070-1073","title":"Phototransduction by retinal ganglion cells that set the circadian clock","type":"article-journal","volume":"295"},"uris":["http://www.mendeley.com/documents/?uuid=73a551fb-4096-4e4f-82ba-3b8b37fbe7a1"]},{"id":"ITEM-4","itemData":{"DOI":"10.1038/nature03344","ISSN":"00280836","abstract":"A small number of mammalian retinal ganglion cells act as photoreceptors for regulating certain non-image forming photoresponses. These intrinsically photosensitive retinal ganglion cells express the putative photopigment melanopsin. Ablation of the melanopsin gene renders these cells insensitive to light; however, the precise role of melanopsin in supporting cellular photosensitivity is unconfirmed. Here we show that heterologous expression of human melanopsin in a mouse paraneuronal cell line (Neuro-2a) is sufficient to render these cells photoreceptive. Under such conditions, melanopsin acts as a sensory photopigment, coupled to a native ion channel via a G-protein signalling cascade, to drive physiological light detection. The melanopsin photoresponse relies on the presence of cis-isoforms of retinaldehyde and is selectively sensitive to short-wavelength light. We also present evidence to show that melanopsin functions as a bistable pigment in this system, having an intrinsic photoisomerase regeneration function that is chromatically shifted to longer wavelengths.","author":[{"dropping-particle":"","family":"Dacey","given":"Dennis M.","non-dropping-particle":"","parse-names":false,"suffix":""},{"dropping-particle":"","family":"Liao","given":"H. W.","non-dropping-particle":"","parse-names":false,"suffix":""},{"dropping-particle":"","family":"Peterson","given":"Beth B.","non-dropping-particle":"","parse-names":false,"suffix":""},{"dropping-particle":"","family":"Robinson","given":"Farrel R.","non-dropping-particle":"","parse-names":false,"suffix":""},{"dropping-particle":"","family":"Smith","given":"Vivianne C.","non-dropping-particle":"","parse-names":false,"suffix":""},{"dropping-particle":"","family":"Pokorny","given":"Joel","non-dropping-particle":"","parse-names":false,"suffix":""},{"dropping-particle":"","family":"Yau","given":"K. W.","non-dropping-particle":"","parse-names":false,"suffix":""},{"dropping-particle":"","family":"Gamlin","given":"Paul D. R.","non-dropping-particle":"","parse-names":false,"suffix":""}],"container-title":"Nature","id":"ITEM-4","issue":"7027","issued":{"date-parts":[["2005"]]},"page":"749-754","title":"Melanopsin-expressing ganglion cells in primate retina signal colour and irradiance and project to the LGN","type":"article-journal","volume":"433"},"uris":["http://www.mendeley.com/documents/?uuid=c43ba6e4-afee-48bf-bfa4-c38012fa1fa1"]},{"id":"ITEM-5","itemData":{"DOI":"10.1016/j.visres.2006.12.015","ISSN":"00426989","abstract":"Melanopsin, a novel photopigment, has recently been localized to a population of retinal ganglion cells that display inherent photosensitivity. During continuous light and following light offset, primates are known to exhibit sustained pupilloconstriction responses that resemble closely the photoresponses of intrinsically-photoreceptive ganglion cells. We report that, in the behaving macaque, following pharmacological blockade of conventional photoreceptor signals, significant pupillary responses persist during continuous light and following light offset. These pupil responses display the unique spectral tuning, slow kinetics, and irradiance coding of the sustained, melanopsin-derived ganglion cell photoresponses. We extended our observations to humans by using the sustained pupil response following light offset to document the contribution of these novel ganglion cells to human pupillary responses. Our results indicate that the intrinsic photoresponses of intrinsically-photoreceptive retinal ganglion cells play an important role in the pupillary light reflex and are primarily responsible for the sustained pupilloconstriction that occurs following light offset. © 2006 Elsevier Ltd. All rights reserved.","author":[{"dropping-particle":"","family":"Gamlin","given":"Paul D. R.","non-dropping-particle":"","parse-names":false,"suffix":""},{"dropping-particle":"","family":"McDougal","given":"David H.","non-dropping-particle":"","parse-names":false,"suffix":""},{"dropping-particle":"","family":"Pokorny","given":"Joel","non-dropping-particle":"","parse-names":false,"suffix":""},{"dropping-particle":"","family":"Smith","given":"Vivianne C.","non-dropping-particle":"","parse-names":false,"suffix":""},{"dropping-particle":"","family":"Yau","given":"King Wai","non-dropping-particle":"","parse-names":false,"suffix":""},{"dropping-particle":"","family":"Dacey","given":"Dennis M.","non-dropping-particle":"","parse-names":false,"suffix":""}],"container-title":"Vision Research","id":"ITEM-5","issue":"7","issued":{"date-parts":[["2007"]]},"page":"946-954","title":"Human and macaque pupil responses driven by melanopsin-containing retinal ganglion cells","type":"article-journal","volume":"47"},"uris":["http://www.mendeley.com/documents/?uuid=fe0a56b6-2a88-482c-8d90-3a0ccccfc46e"]},{"id":"ITEM-6","itemData":{"DOI":"10.1177/0748730411409719","ISSN":"07487304","PMID":"21775290","abstract":"Photoreception in the mammalian retina is not restricted to rods and cones but extends to a small number of intrinsically photosensitive retinal ganglion cells expressing the photopigment melanopsin. These mRGCs are especially important contributors to circadian entrainment, the pupil light reflex, and other so-called nonimage-forming (NIF) responses. The spectral sensitivity of melanopsin phototransduction has been addressed in several species by comparing responses to a range of monochromatic stimuli. The resultant action spectra match the predicted profile of an opsin:vitamin A-based photopigment (nomogram) with a peak sensitivity (λmax) around 480 nm. It would be most useful to be able to use this spectral sensitivity function to predict melanopsin's sensitivity to broad-spectrum, including \"white,\" lights. However, evidence that melanopsin is a bistable pigment with an intrinsic light-dependent bleach recovery mechanism raises the possibility of a more complex relationship between spectral quality and photoreceptor response. Here, we set out to empirically determine whether simply weighting optical power at each wavelength according to the 480-nm nomogram and integrating across the spectrum could predict melanopsin sensitivity to a variety of polychromatic stimuli. We show that pupillomotor and circadian responses of mice relying solely on melanopsin for their photosensitivity (rd/rd cl) can indeed be accurately predicted using this methodology. Our data therefore suggest that the 480-nm nomogram may be employed as the basis for a new photometric measure of light intensity (which we term \"melanopic\") relevant for melanopsin photoreception. They further show that measuring light in these terms predicts the melanopsin response to light of divergent spectral composition much more reliably than other methods for quantifying irradiance or illuminance currently in widespread use. © 2011 The Author(s).","author":[{"dropping-particle":"","family":"Enezi","given":"Jazi","non-dropping-particle":"Al","parse-names":false,"suffix":""},{"dropping-particle":"","family":"Revell","given":"Victoria","non-dropping-particle":"","parse-names":false,"suffix":""},{"dropping-particle":"","family":"Brown","given":"Timothy","non-dropping-particle":"","parse-names":false,"suffix":""},{"dropping-particle":"","family":"Wynne","given":"Jonathan","non-dropping-particle":"","parse-names":false,"suffix":""},{"dropping-particle":"","family":"Schlangen","given":"Luc","non-dropping-particle":"","parse-names":false,"suffix":""},{"dropping-particle":"","family":"Lucas","given":"Robert J.","non-dropping-particle":"","parse-names":false,"suffix":""}],"container-title":"Journal of Biological Rhythms","id":"ITEM-6","issue":"4","issued":{"date-parts":[["2011"]]},"page":"314-323","title":"A \"melanopic\" spectral efficiency function predicts the sensitivity of melanopsin photoreceptors to polychromatic lights","type":"article-journal","volume":"26"},"uris":["http://www.mendeley.com/documents/?uuid=2cc24a90-354d-4587-ba4b-163ab960f613"]},{"id":"ITEM-7","itemData":{"DOI":"10.1371/journal.pone.0053583","ISSN":"19326203","PMID":"23301090","abstract":"In addition to rods and cones, photoreception in mammals extends to a third retinal cell type expressing the photopigment melanopsin. The influences of this novel opsin are widespread, ranging from pupillary and circadian responses to brightness perception, yet established approaches to quantifying the biological effects of light do not adequately account for melanopsin sensitivity. We have recently proposed a novel metric, the melanopic sensitivity function (VZλ), to address this deficiency. Here, we further validate this new measure with a variety of tests based on potential barriers to its applicability identified in the literature or relating to obvious practical benefits. Using electrophysiogical approaches and pupillometry, initially in rodless+coneless mice, our data demonstrate that under a very wide range of different conditions (including switching between stimuli with highly divergent spectral content) the VZλ function provides an accurate prediction of the sensitivity of melanopsin-dependent responses. We further show that VZλ provides the best available description of the spectral sensitivity of at least one aspect of the visual response in mice with functional rods and cones: tonic firing activity in the lateral geniculate nuclei. Together, these data establish VZλ as an important new approach for light measurement with widespread practical utility.","author":[{"dropping-particle":"","family":"Brown","given":"Timothy M.","non-dropping-particle":"","parse-names":false,"suffix":""},{"dropping-particle":"","family":"Allen","given":"Annette E.","non-dropping-particle":"","parse-names":false,"suffix":""},{"dropping-particle":"","family":"Al-Enezi","given":"Jazi","non-dropping-particle":"","parse-names":false,"suffix":""},{"dropping-particle":"","family":"Wynne","given":"Jonathan","non-dropping-particle":"","parse-names":false,"suffix":""},{"dropping-particle":"","family":"Schlangen","given":"Luc","non-dropping-particle":"","parse-names":false,"suffix":""},{"dropping-particle":"","family":"Hommes","given":"Vanja","non-dropping-particle":"","parse-names":false,"suffix":""},{"dropping-particle":"","family":"Lucas","given":"Robert J.","non-dropping-particle":"","parse-names":false,"suffix":""}],"container-title":"PLoS ONE","id":"ITEM-7","issue":"1","issued":{"date-parts":[["2013"]]},"page":"1-8","title":"The melanopic sensitivity function accounts for melanopsin-driven responses in mice under diverse lighting conditions","type":"article-journal","volume":"8"},"uris":["http://www.mendeley.com/documents/?uuid=98ce1c2f-833a-4c88-a941-3f2ad4daa930"]}],"mendeley":{"formattedCitation":"(Al Enezi et al., 2011; Berson et al., 2002; Brown et al., 2013; Dacey et al., 2005; Gamlin et al., 2007; Lucas et al., 2014; Provencio et al., 2000)","manualFormatting":"(e.g., Al Enezi et al., 2011; Berson et al., 2002; Brown et al., 2013; Dacey et al., 2005; Gamlin et al., 2007; Lucas et al., 2014; Provencio et al., 2000)","plainTextFormattedCitation":"(Al Enezi et al., 2011; Berson et al., 2002; Brown et al., 2013; Dacey et al., 2005; Gamlin et al., 2007; Lucas et al., 2014; Provencio et al., 2000)","previouslyFormattedCitation":"(Al Enezi et al., 2011; Berson et al., 2002; Brown et al., 2013; Dacey et al., 2005; Gamlin et al., 2007; Lucas et al., 2014; Provencio et al., 2000)"},"properties":{"noteIndex":0},"schema":"https://github.com/citation-style-language/schema/raw/master/csl-citation.json"}</w:instrText>
      </w:r>
      <w:r w:rsidR="001C4B2F" w:rsidRPr="00877160">
        <w:rPr>
          <w:rFonts w:ascii="Helvetica" w:hAnsi="Helvetica" w:cs="Arial"/>
          <w:sz w:val="22"/>
          <w:szCs w:val="22"/>
        </w:rPr>
        <w:fldChar w:fldCharType="separate"/>
      </w:r>
      <w:r w:rsidR="000A42AC" w:rsidRPr="00877160">
        <w:rPr>
          <w:rFonts w:ascii="Helvetica" w:hAnsi="Helvetica" w:cs="Arial"/>
          <w:noProof/>
          <w:sz w:val="22"/>
          <w:szCs w:val="22"/>
        </w:rPr>
        <w:t>(e.g., Al Enezi et al., 2011; Berson et al., 2002; Brown et al., 2013; Dacey et al., 2005; Gamlin et al., 2007; Lucas et al., 2014; Provencio et al., 2000)</w:t>
      </w:r>
      <w:r w:rsidR="001C4B2F" w:rsidRPr="00877160">
        <w:rPr>
          <w:rFonts w:ascii="Helvetica" w:hAnsi="Helvetica" w:cs="Arial"/>
          <w:sz w:val="22"/>
          <w:szCs w:val="22"/>
        </w:rPr>
        <w:fldChar w:fldCharType="end"/>
      </w:r>
      <w:r w:rsidR="001C4B2F" w:rsidRPr="00877160">
        <w:rPr>
          <w:rFonts w:ascii="Helvetica" w:hAnsi="Helvetica" w:cs="Arial"/>
          <w:sz w:val="22"/>
          <w:szCs w:val="22"/>
        </w:rPr>
        <w:t>,</w:t>
      </w:r>
      <w:r w:rsidR="007424B3" w:rsidRPr="00877160">
        <w:rPr>
          <w:rFonts w:ascii="Helvetica" w:hAnsi="Helvetica" w:cs="Arial"/>
          <w:sz w:val="22"/>
          <w:szCs w:val="22"/>
        </w:rPr>
        <w:t xml:space="preserve"> the CIE released another standard </w:t>
      </w:r>
      <w:r w:rsidR="007424B3" w:rsidRPr="00877160">
        <w:rPr>
          <w:rFonts w:ascii="Helvetica" w:hAnsi="Helvetica" w:cs="Arial"/>
          <w:sz w:val="22"/>
          <w:szCs w:val="22"/>
        </w:rPr>
        <w:fldChar w:fldCharType="begin" w:fldLock="1"/>
      </w:r>
      <w:r w:rsidR="001C4B2F" w:rsidRPr="00877160">
        <w:rPr>
          <w:rFonts w:ascii="Helvetica" w:hAnsi="Helvetica" w:cs="Arial"/>
          <w:sz w:val="22"/>
          <w:szCs w:val="22"/>
        </w:rPr>
        <w:instrText>ADDIN CSL_CITATION {"citationItems":[{"id":"ITEM-1","itemData":{"author":[{"dropping-particle":"","family":"CIE","given":"","non-dropping-particle":"","parse-names":false,"suffix":""}],"id":"ITEM-1","issued":{"date-parts":[["2018"]]},"publisher":"CIE Central Bureau","publisher-place":"Vienna","title":"CIE System for Metrology of Optical Radiation for ipRGC-Influenced Responses to Light.","type":"article"},"uris":["http://www.mendeley.com/documents/?uuid=fb8564ab-b5b5-439a-ab40-c77e9d95a0e8"]}],"mendeley":{"formattedCitation":"(CIE, 2018)","manualFormatting":"(CIES026: CIE, 2018)","plainTextFormattedCitation":"(CIE, 2018)","previouslyFormattedCitation":"(CIE, 2018)"},"properties":{"noteIndex":0},"schema":"https://github.com/citation-style-language/schema/raw/master/csl-citation.json"}</w:instrText>
      </w:r>
      <w:r w:rsidR="007424B3" w:rsidRPr="00877160">
        <w:rPr>
          <w:rFonts w:ascii="Helvetica" w:hAnsi="Helvetica" w:cs="Arial"/>
          <w:sz w:val="22"/>
          <w:szCs w:val="22"/>
        </w:rPr>
        <w:fldChar w:fldCharType="separate"/>
      </w:r>
      <w:r w:rsidR="007424B3" w:rsidRPr="00877160">
        <w:rPr>
          <w:rFonts w:ascii="Helvetica" w:hAnsi="Helvetica" w:cs="Arial"/>
          <w:noProof/>
          <w:sz w:val="22"/>
          <w:szCs w:val="22"/>
        </w:rPr>
        <w:t>(CIES026: CIE, 2018)</w:t>
      </w:r>
      <w:r w:rsidR="007424B3" w:rsidRPr="00877160">
        <w:rPr>
          <w:rFonts w:ascii="Helvetica" w:hAnsi="Helvetica" w:cs="Arial"/>
          <w:sz w:val="22"/>
          <w:szCs w:val="22"/>
        </w:rPr>
        <w:fldChar w:fldCharType="end"/>
      </w:r>
      <w:r w:rsidR="007424B3" w:rsidRPr="00877160">
        <w:rPr>
          <w:rFonts w:ascii="Helvetica" w:hAnsi="Helvetica" w:cs="Arial"/>
          <w:sz w:val="22"/>
          <w:szCs w:val="22"/>
        </w:rPr>
        <w:t xml:space="preserve"> </w:t>
      </w:r>
      <w:r w:rsidR="00AE3061" w:rsidRPr="00877160">
        <w:rPr>
          <w:rFonts w:ascii="Helvetica" w:hAnsi="Helvetica" w:cs="Arial"/>
          <w:sz w:val="22"/>
          <w:szCs w:val="22"/>
        </w:rPr>
        <w:t xml:space="preserve">describing the </w:t>
      </w:r>
      <w:proofErr w:type="spellStart"/>
      <w:r w:rsidR="00AE3061" w:rsidRPr="00877160">
        <w:rPr>
          <w:rFonts w:ascii="Helvetica" w:hAnsi="Helvetica" w:cs="Arial"/>
          <w:sz w:val="22"/>
          <w:szCs w:val="22"/>
        </w:rPr>
        <w:t>melanopic</w:t>
      </w:r>
      <w:proofErr w:type="spellEnd"/>
      <w:r w:rsidR="00AE3061" w:rsidRPr="00877160">
        <w:rPr>
          <w:rFonts w:ascii="Helvetica" w:hAnsi="Helvetica" w:cs="Arial"/>
          <w:sz w:val="22"/>
          <w:szCs w:val="22"/>
        </w:rPr>
        <w:t xml:space="preserve"> action spectrum</w:t>
      </w:r>
      <w:r w:rsidR="006C05CA" w:rsidRPr="00877160">
        <w:rPr>
          <w:rFonts w:ascii="Helvetica" w:hAnsi="Helvetica" w:cs="Arial"/>
          <w:sz w:val="22"/>
          <w:szCs w:val="22"/>
        </w:rPr>
        <w:t xml:space="preserve"> and outlining best practices for documenting photoreceptor responses to light.</w:t>
      </w:r>
    </w:p>
    <w:p w14:paraId="206AE0AC" w14:textId="20E9BDCB" w:rsidR="000F0962" w:rsidRPr="00877160" w:rsidRDefault="000A42AC" w:rsidP="00A97536">
      <w:pPr>
        <w:rPr>
          <w:rFonts w:ascii="Helvetica" w:hAnsi="Helvetica" w:cstheme="minorHAnsi"/>
          <w:noProof/>
          <w:sz w:val="22"/>
          <w:szCs w:val="22"/>
          <w:lang w:val="en-GB"/>
        </w:rPr>
      </w:pPr>
      <w:proofErr w:type="spellStart"/>
      <w:r w:rsidRPr="00877160">
        <w:rPr>
          <w:rFonts w:ascii="Helvetica" w:hAnsi="Helvetica" w:cs="Arial"/>
          <w:i/>
          <w:iCs/>
          <w:sz w:val="22"/>
          <w:szCs w:val="22"/>
        </w:rPr>
        <w:t>PySilSub</w:t>
      </w:r>
      <w:proofErr w:type="spellEnd"/>
      <w:r w:rsidRPr="00877160">
        <w:rPr>
          <w:rFonts w:ascii="Helvetica" w:hAnsi="Helvetica" w:cs="Arial"/>
          <w:sz w:val="22"/>
          <w:szCs w:val="22"/>
        </w:rPr>
        <w:t xml:space="preserve"> </w:t>
      </w:r>
      <w:r w:rsidR="00564DE0" w:rsidRPr="00877160">
        <w:rPr>
          <w:rFonts w:ascii="Helvetica" w:hAnsi="Helvetica" w:cs="Arial"/>
          <w:sz w:val="22"/>
          <w:szCs w:val="22"/>
        </w:rPr>
        <w:t>consolidates</w:t>
      </w:r>
      <w:r w:rsidRPr="00877160">
        <w:rPr>
          <w:rFonts w:ascii="Helvetica" w:hAnsi="Helvetica" w:cs="Arial"/>
          <w:sz w:val="22"/>
          <w:szCs w:val="22"/>
        </w:rPr>
        <w:t xml:space="preserve"> the </w:t>
      </w:r>
      <w:r w:rsidR="002F075E" w:rsidRPr="00877160">
        <w:rPr>
          <w:rFonts w:ascii="Helvetica" w:hAnsi="Helvetica" w:cs="Arial"/>
          <w:sz w:val="22"/>
          <w:szCs w:val="22"/>
        </w:rPr>
        <w:t>above standards</w:t>
      </w:r>
      <w:r w:rsidRPr="00877160">
        <w:rPr>
          <w:rFonts w:ascii="Helvetica" w:hAnsi="Helvetica" w:cs="Arial"/>
          <w:sz w:val="22"/>
          <w:szCs w:val="22"/>
        </w:rPr>
        <w:t xml:space="preserve"> in a </w:t>
      </w:r>
      <w:proofErr w:type="spellStart"/>
      <w:r w:rsidRPr="00877160">
        <w:rPr>
          <w:rFonts w:ascii="Helvetica" w:hAnsi="Helvetica" w:cs="Arial"/>
          <w:sz w:val="22"/>
          <w:szCs w:val="22"/>
        </w:rPr>
        <w:t>ColorimetricObserver</w:t>
      </w:r>
      <w:proofErr w:type="spellEnd"/>
      <w:r w:rsidRPr="00877160">
        <w:rPr>
          <w:rFonts w:ascii="Helvetica" w:hAnsi="Helvetica" w:cs="Arial"/>
          <w:sz w:val="22"/>
          <w:szCs w:val="22"/>
        </w:rPr>
        <w:t xml:space="preserve"> class that internally computes</w:t>
      </w:r>
      <w:r w:rsidR="002F075E" w:rsidRPr="00877160">
        <w:rPr>
          <w:rFonts w:ascii="Helvetica" w:hAnsi="Helvetica" w:cs="Arial"/>
          <w:sz w:val="22"/>
          <w:szCs w:val="22"/>
        </w:rPr>
        <w:t xml:space="preserve"> photoreceptor action spectra for a given age and field size. </w:t>
      </w:r>
      <w:r w:rsidR="00416EDE" w:rsidRPr="00877160">
        <w:rPr>
          <w:rFonts w:ascii="Helvetica" w:hAnsi="Helvetica" w:cstheme="minorHAnsi"/>
          <w:noProof/>
          <w:sz w:val="22"/>
          <w:szCs w:val="22"/>
          <w:lang w:val="en-GB"/>
        </w:rPr>
        <w:t xml:space="preserve">LMS cone fundamentals are constructed from the photopigment absorbance spectra, taking account of the peak axial density of the respective photopigments, as well as lens and macular pigment density, in accordance with </w:t>
      </w:r>
      <w:r w:rsidR="00564DE0" w:rsidRPr="00877160">
        <w:rPr>
          <w:rFonts w:ascii="Helvetica" w:hAnsi="Helvetica" w:cstheme="minorHAnsi"/>
          <w:noProof/>
          <w:sz w:val="22"/>
          <w:szCs w:val="22"/>
          <w:lang w:val="en-GB"/>
        </w:rPr>
        <w:t xml:space="preserve">CIEPO06 </w:t>
      </w:r>
      <w:r w:rsidR="00564DE0" w:rsidRPr="00877160">
        <w:rPr>
          <w:rFonts w:ascii="Helvetica" w:hAnsi="Helvetica" w:cstheme="minorHAnsi"/>
          <w:noProof/>
          <w:sz w:val="22"/>
          <w:szCs w:val="22"/>
          <w:lang w:val="en-GB"/>
        </w:rPr>
        <w:fldChar w:fldCharType="begin" w:fldLock="1"/>
      </w:r>
      <w:r w:rsidR="00564DE0" w:rsidRPr="00877160">
        <w:rPr>
          <w:rFonts w:ascii="Helvetica" w:hAnsi="Helvetica" w:cstheme="minorHAnsi"/>
          <w:noProof/>
          <w:sz w:val="22"/>
          <w:szCs w:val="22"/>
          <w:lang w:val="en-GB"/>
        </w:rPr>
        <w:instrText>ADDIN CSL_CITATION {"citationItems":[{"id":"ITEM-1","itemData":{"author":[{"dropping-particle":"","family":"CIE","given":"","non-dropping-particle":"","parse-names":false,"suffix":""}],"container-title":"CIE Technical Report","id":"ITEM-1","issued":{"date-parts":[["2006"]]},"number-of-pages":"24","title":"Fundamental chromaticity diagram with physiological axes","type":"report"},"uris":["http://www.mendeley.com/documents/?uuid=64858e33-8ef0-40f1-882d-5bb58ff9ace2"]}],"mendeley":{"formattedCitation":"(CIE, 2006)","plainTextFormattedCitation":"(CIE, 2006)","previouslyFormattedCitation":"(CIE, 2006)"},"properties":{"noteIndex":0},"schema":"https://github.com/citation-style-language/schema/raw/master/csl-citation.json"}</w:instrText>
      </w:r>
      <w:r w:rsidR="00564DE0" w:rsidRPr="00877160">
        <w:rPr>
          <w:rFonts w:ascii="Helvetica" w:hAnsi="Helvetica" w:cstheme="minorHAnsi"/>
          <w:noProof/>
          <w:sz w:val="22"/>
          <w:szCs w:val="22"/>
          <w:lang w:val="en-GB"/>
        </w:rPr>
        <w:fldChar w:fldCharType="separate"/>
      </w:r>
      <w:r w:rsidR="00564DE0" w:rsidRPr="00877160">
        <w:rPr>
          <w:rFonts w:ascii="Helvetica" w:hAnsi="Helvetica" w:cstheme="minorHAnsi"/>
          <w:noProof/>
          <w:sz w:val="22"/>
          <w:szCs w:val="22"/>
          <w:lang w:val="en-GB"/>
        </w:rPr>
        <w:t>(CIE, 2006)</w:t>
      </w:r>
      <w:r w:rsidR="00564DE0" w:rsidRPr="00877160">
        <w:rPr>
          <w:rFonts w:ascii="Helvetica" w:hAnsi="Helvetica" w:cstheme="minorHAnsi"/>
          <w:noProof/>
          <w:sz w:val="22"/>
          <w:szCs w:val="22"/>
          <w:lang w:val="en-GB"/>
        </w:rPr>
        <w:fldChar w:fldCharType="end"/>
      </w:r>
      <w:r w:rsidR="00416EDE" w:rsidRPr="00877160">
        <w:rPr>
          <w:rFonts w:ascii="Helvetica" w:hAnsi="Helvetica" w:cstheme="minorHAnsi"/>
          <w:noProof/>
          <w:sz w:val="22"/>
          <w:szCs w:val="22"/>
          <w:lang w:val="en-GB"/>
        </w:rPr>
        <w:t>. The melanopic</w:t>
      </w:r>
      <w:r w:rsidR="00564DE0" w:rsidRPr="00877160">
        <w:rPr>
          <w:rFonts w:ascii="Helvetica" w:hAnsi="Helvetica" w:cstheme="minorHAnsi"/>
          <w:noProof/>
          <w:sz w:val="22"/>
          <w:szCs w:val="22"/>
          <w:lang w:val="en-GB"/>
        </w:rPr>
        <w:t xml:space="preserve"> and rhodopic</w:t>
      </w:r>
      <w:r w:rsidR="00416EDE" w:rsidRPr="00877160">
        <w:rPr>
          <w:rFonts w:ascii="Helvetica" w:hAnsi="Helvetica" w:cstheme="minorHAnsi"/>
          <w:noProof/>
          <w:sz w:val="22"/>
          <w:szCs w:val="22"/>
          <w:lang w:val="en-GB"/>
        </w:rPr>
        <w:t xml:space="preserve"> action spectr</w:t>
      </w:r>
      <w:r w:rsidR="00564DE0" w:rsidRPr="00877160">
        <w:rPr>
          <w:rFonts w:ascii="Helvetica" w:hAnsi="Helvetica" w:cstheme="minorHAnsi"/>
          <w:noProof/>
          <w:sz w:val="22"/>
          <w:szCs w:val="22"/>
          <w:lang w:val="en-GB"/>
        </w:rPr>
        <w:t>a</w:t>
      </w:r>
      <w:r w:rsidR="00416EDE" w:rsidRPr="00877160">
        <w:rPr>
          <w:rFonts w:ascii="Helvetica" w:hAnsi="Helvetica" w:cstheme="minorHAnsi"/>
          <w:noProof/>
          <w:sz w:val="22"/>
          <w:szCs w:val="22"/>
          <w:lang w:val="en-GB"/>
        </w:rPr>
        <w:t xml:space="preserve"> of the 32-year-old standard observer </w:t>
      </w:r>
      <w:r w:rsidR="00564DE0" w:rsidRPr="00877160">
        <w:rPr>
          <w:rFonts w:ascii="Helvetica" w:hAnsi="Helvetica" w:cstheme="minorHAnsi"/>
          <w:noProof/>
          <w:sz w:val="22"/>
          <w:szCs w:val="22"/>
          <w:lang w:val="en-GB"/>
        </w:rPr>
        <w:t>are</w:t>
      </w:r>
      <w:r w:rsidR="00416EDE" w:rsidRPr="00877160">
        <w:rPr>
          <w:rFonts w:ascii="Helvetica" w:hAnsi="Helvetica" w:cstheme="minorHAnsi"/>
          <w:noProof/>
          <w:sz w:val="22"/>
          <w:szCs w:val="22"/>
          <w:lang w:val="en-GB"/>
        </w:rPr>
        <w:t xml:space="preserve"> </w:t>
      </w:r>
      <w:r w:rsidR="00564DE0" w:rsidRPr="00877160">
        <w:rPr>
          <w:rFonts w:ascii="Helvetica" w:hAnsi="Helvetica" w:cstheme="minorHAnsi"/>
          <w:noProof/>
          <w:sz w:val="22"/>
          <w:szCs w:val="22"/>
          <w:lang w:val="en-GB"/>
        </w:rPr>
        <w:t xml:space="preserve">taken from CIES026 </w:t>
      </w:r>
      <w:r w:rsidR="00564DE0" w:rsidRPr="00877160">
        <w:rPr>
          <w:rFonts w:ascii="Helvetica" w:hAnsi="Helvetica" w:cstheme="minorHAnsi"/>
          <w:noProof/>
          <w:sz w:val="22"/>
          <w:szCs w:val="22"/>
          <w:lang w:val="en-GB"/>
        </w:rPr>
        <w:fldChar w:fldCharType="begin" w:fldLock="1"/>
      </w:r>
      <w:r w:rsidR="00564DE0" w:rsidRPr="00877160">
        <w:rPr>
          <w:rFonts w:ascii="Helvetica" w:hAnsi="Helvetica" w:cstheme="minorHAnsi"/>
          <w:noProof/>
          <w:sz w:val="22"/>
          <w:szCs w:val="22"/>
          <w:lang w:val="en-GB"/>
        </w:rPr>
        <w:instrText>ADDIN CSL_CITATION {"citationItems":[{"id":"ITEM-1","itemData":{"author":[{"dropping-particle":"","family":"CIE","given":"","non-dropping-particle":"","parse-names":false,"suffix":""}],"id":"ITEM-1","issued":{"date-parts":[["2018"]]},"publisher":"CIE Central Bureau","publisher-place":"Vienna","title":"CIE System for Metrology of Optical Radiation for ipRGC-Influenced Responses to Light.","type":"article"},"uris":["http://www.mendeley.com/documents/?uuid=fb8564ab-b5b5-439a-ab40-c77e9d95a0e8"]}],"mendeley":{"formattedCitation":"(CIE, 2018)","plainTextFormattedCitation":"(CIE, 2018)"},"properties":{"noteIndex":0},"schema":"https://github.com/citation-style-language/schema/raw/master/csl-citation.json"}</w:instrText>
      </w:r>
      <w:r w:rsidR="00564DE0" w:rsidRPr="00877160">
        <w:rPr>
          <w:rFonts w:ascii="Helvetica" w:hAnsi="Helvetica" w:cstheme="minorHAnsi"/>
          <w:noProof/>
          <w:sz w:val="22"/>
          <w:szCs w:val="22"/>
          <w:lang w:val="en-GB"/>
        </w:rPr>
        <w:fldChar w:fldCharType="separate"/>
      </w:r>
      <w:r w:rsidR="00564DE0" w:rsidRPr="00877160">
        <w:rPr>
          <w:rFonts w:ascii="Helvetica" w:hAnsi="Helvetica" w:cstheme="minorHAnsi"/>
          <w:noProof/>
          <w:sz w:val="22"/>
          <w:szCs w:val="22"/>
          <w:lang w:val="en-GB"/>
        </w:rPr>
        <w:t>(CIE, 2018)</w:t>
      </w:r>
      <w:r w:rsidR="00564DE0" w:rsidRPr="00877160">
        <w:rPr>
          <w:rFonts w:ascii="Helvetica" w:hAnsi="Helvetica" w:cstheme="minorHAnsi"/>
          <w:noProof/>
          <w:sz w:val="22"/>
          <w:szCs w:val="22"/>
          <w:lang w:val="en-GB"/>
        </w:rPr>
        <w:fldChar w:fldCharType="end"/>
      </w:r>
      <w:r w:rsidR="00564DE0" w:rsidRPr="00877160">
        <w:rPr>
          <w:rFonts w:ascii="Helvetica" w:hAnsi="Helvetica" w:cstheme="minorHAnsi"/>
          <w:noProof/>
          <w:sz w:val="22"/>
          <w:szCs w:val="22"/>
          <w:lang w:val="en-GB"/>
        </w:rPr>
        <w:t xml:space="preserve"> and </w:t>
      </w:r>
      <w:r w:rsidR="00416EDE" w:rsidRPr="00877160">
        <w:rPr>
          <w:rFonts w:ascii="Helvetica" w:hAnsi="Helvetica" w:cstheme="minorHAnsi"/>
          <w:noProof/>
          <w:sz w:val="22"/>
          <w:szCs w:val="22"/>
          <w:lang w:val="en-GB"/>
        </w:rPr>
        <w:t xml:space="preserve">adjusted for lens density with a spectral correction function, in accordance with </w:t>
      </w:r>
      <w:r w:rsidR="00564DE0" w:rsidRPr="00877160">
        <w:rPr>
          <w:rFonts w:ascii="Helvetica" w:hAnsi="Helvetica" w:cstheme="minorHAnsi"/>
          <w:noProof/>
          <w:sz w:val="22"/>
          <w:szCs w:val="22"/>
          <w:lang w:val="en-GB"/>
        </w:rPr>
        <w:t>the standard</w:t>
      </w:r>
      <w:r w:rsidR="00416EDE" w:rsidRPr="00877160">
        <w:rPr>
          <w:rFonts w:ascii="Helvetica" w:hAnsi="Helvetica" w:cstheme="minorHAnsi"/>
          <w:noProof/>
          <w:sz w:val="22"/>
          <w:szCs w:val="22"/>
          <w:lang w:val="en-GB"/>
        </w:rPr>
        <w:t xml:space="preserve">. Note that, for consistency with the melanopic research tradition, a slightly different lens density function is used </w:t>
      </w:r>
      <w:r w:rsidR="00564DE0" w:rsidRPr="00877160">
        <w:rPr>
          <w:rFonts w:ascii="Helvetica" w:hAnsi="Helvetica" w:cstheme="minorHAnsi"/>
          <w:noProof/>
          <w:sz w:val="22"/>
          <w:szCs w:val="22"/>
          <w:lang w:val="en-GB"/>
        </w:rPr>
        <w:t>to correct the melanopic and rhodopic action spectra</w:t>
      </w:r>
      <w:r w:rsidR="00416EDE" w:rsidRPr="00877160">
        <w:rPr>
          <w:rFonts w:ascii="Helvetica" w:hAnsi="Helvetica" w:cstheme="minorHAnsi"/>
          <w:noProof/>
          <w:sz w:val="22"/>
          <w:szCs w:val="22"/>
          <w:lang w:val="en-GB"/>
        </w:rPr>
        <w:t xml:space="preserve"> (see CIE S026/E:2018 for more info)</w:t>
      </w:r>
      <w:r w:rsidR="00564DE0" w:rsidRPr="00877160">
        <w:rPr>
          <w:rFonts w:ascii="Helvetica" w:hAnsi="Helvetica" w:cstheme="minorHAnsi"/>
          <w:noProof/>
          <w:sz w:val="22"/>
          <w:szCs w:val="22"/>
          <w:lang w:val="en-GB"/>
        </w:rPr>
        <w:t>. Macular pigment correction is not applied in th</w:t>
      </w:r>
      <w:r w:rsidR="00877160">
        <w:rPr>
          <w:rFonts w:ascii="Helvetica" w:hAnsi="Helvetica" w:cstheme="minorHAnsi"/>
          <w:noProof/>
          <w:sz w:val="22"/>
          <w:szCs w:val="22"/>
          <w:lang w:val="en-GB"/>
        </w:rPr>
        <w:t>ese</w:t>
      </w:r>
      <w:r w:rsidR="00564DE0" w:rsidRPr="00877160">
        <w:rPr>
          <w:rFonts w:ascii="Helvetica" w:hAnsi="Helvetica" w:cstheme="minorHAnsi"/>
          <w:noProof/>
          <w:sz w:val="22"/>
          <w:szCs w:val="22"/>
          <w:lang w:val="en-GB"/>
        </w:rPr>
        <w:t xml:space="preserve"> cases as</w:t>
      </w:r>
      <w:r w:rsidR="004C10AD" w:rsidRPr="00877160">
        <w:rPr>
          <w:rFonts w:ascii="Helvetica" w:hAnsi="Helvetica" w:cstheme="minorHAnsi"/>
          <w:noProof/>
          <w:sz w:val="22"/>
          <w:szCs w:val="22"/>
          <w:lang w:val="en-GB"/>
        </w:rPr>
        <w:t xml:space="preserve"> rods are</w:t>
      </w:r>
      <w:r w:rsidR="00564DE0" w:rsidRPr="00877160">
        <w:rPr>
          <w:rFonts w:ascii="Helvetica" w:hAnsi="Helvetica" w:cstheme="minorHAnsi"/>
          <w:noProof/>
          <w:sz w:val="22"/>
          <w:szCs w:val="22"/>
          <w:lang w:val="en-GB"/>
        </w:rPr>
        <w:t xml:space="preserve"> not present at the fovea and ipRGCs are positioned above the retinal pigment layer. </w:t>
      </w:r>
      <w:r w:rsidR="002F075E" w:rsidRPr="00877160">
        <w:rPr>
          <w:rFonts w:ascii="Helvetica" w:hAnsi="Helvetica" w:cs="Arial"/>
          <w:sz w:val="22"/>
          <w:szCs w:val="22"/>
        </w:rPr>
        <w:t xml:space="preserve">The </w:t>
      </w:r>
      <w:proofErr w:type="spellStart"/>
      <w:r w:rsidR="002F075E" w:rsidRPr="00877160">
        <w:rPr>
          <w:rFonts w:ascii="Helvetica" w:hAnsi="Helvetica" w:cs="Arial"/>
          <w:sz w:val="22"/>
          <w:szCs w:val="22"/>
        </w:rPr>
        <w:t>ColorimetricObserver</w:t>
      </w:r>
      <w:proofErr w:type="spellEnd"/>
      <w:r w:rsidR="002F075E" w:rsidRPr="00877160">
        <w:rPr>
          <w:rFonts w:ascii="Helvetica" w:hAnsi="Helvetica" w:cs="Arial"/>
          <w:sz w:val="22"/>
          <w:szCs w:val="22"/>
        </w:rPr>
        <w:t xml:space="preserve"> </w:t>
      </w:r>
      <w:r w:rsidR="006C05CA" w:rsidRPr="00877160">
        <w:rPr>
          <w:rFonts w:ascii="Helvetica" w:hAnsi="Helvetica" w:cs="Arial"/>
          <w:sz w:val="22"/>
          <w:szCs w:val="22"/>
        </w:rPr>
        <w:t xml:space="preserve">class </w:t>
      </w:r>
      <w:r w:rsidR="004C10AD" w:rsidRPr="00877160">
        <w:rPr>
          <w:rFonts w:ascii="Helvetica" w:hAnsi="Helvetica" w:cs="Arial"/>
          <w:sz w:val="22"/>
          <w:szCs w:val="22"/>
        </w:rPr>
        <w:t>stores</w:t>
      </w:r>
      <w:r w:rsidR="00416EDE" w:rsidRPr="00877160">
        <w:rPr>
          <w:rFonts w:ascii="Helvetica" w:hAnsi="Helvetica" w:cs="Arial"/>
          <w:sz w:val="22"/>
          <w:szCs w:val="22"/>
        </w:rPr>
        <w:t xml:space="preserve"> the photoreceptor action spectra in a </w:t>
      </w:r>
      <w:proofErr w:type="gramStart"/>
      <w:r w:rsidR="00416EDE" w:rsidRPr="00740C3E">
        <w:rPr>
          <w:rFonts w:ascii="Helvetica" w:hAnsi="Helvetica" w:cs="Arial"/>
          <w:i/>
          <w:iCs/>
          <w:sz w:val="22"/>
          <w:szCs w:val="22"/>
        </w:rPr>
        <w:t>pandas</w:t>
      </w:r>
      <w:r w:rsidR="00416EDE" w:rsidRPr="00877160">
        <w:rPr>
          <w:rFonts w:ascii="Helvetica" w:hAnsi="Helvetica" w:cs="Arial"/>
          <w:sz w:val="22"/>
          <w:szCs w:val="22"/>
        </w:rPr>
        <w:t xml:space="preserve"> </w:t>
      </w:r>
      <w:proofErr w:type="spellStart"/>
      <w:r w:rsidR="00416EDE" w:rsidRPr="00740C3E">
        <w:rPr>
          <w:rFonts w:ascii="Helvetica" w:hAnsi="Helvetica" w:cs="Arial"/>
          <w:i/>
          <w:iCs/>
          <w:sz w:val="22"/>
          <w:szCs w:val="22"/>
        </w:rPr>
        <w:t>DataFrame</w:t>
      </w:r>
      <w:proofErr w:type="spellEnd"/>
      <w:proofErr w:type="gramEnd"/>
      <w:r w:rsidR="00416EDE" w:rsidRPr="00877160">
        <w:rPr>
          <w:rFonts w:ascii="Helvetica" w:hAnsi="Helvetica" w:cs="Arial"/>
          <w:sz w:val="22"/>
          <w:szCs w:val="22"/>
        </w:rPr>
        <w:t xml:space="preserve"> and</w:t>
      </w:r>
      <w:r w:rsidR="002F075E" w:rsidRPr="00877160">
        <w:rPr>
          <w:rFonts w:ascii="Helvetica" w:hAnsi="Helvetica" w:cs="Arial"/>
          <w:sz w:val="22"/>
          <w:szCs w:val="22"/>
        </w:rPr>
        <w:t xml:space="preserve"> </w:t>
      </w:r>
      <w:r w:rsidR="006C05CA" w:rsidRPr="00877160">
        <w:rPr>
          <w:rFonts w:ascii="Helvetica" w:hAnsi="Helvetica" w:cs="Arial"/>
          <w:sz w:val="22"/>
          <w:szCs w:val="22"/>
        </w:rPr>
        <w:t xml:space="preserve">seamlessly </w:t>
      </w:r>
      <w:r w:rsidR="002F075E" w:rsidRPr="00877160">
        <w:rPr>
          <w:rFonts w:ascii="Helvetica" w:hAnsi="Helvetica" w:cs="Arial"/>
          <w:sz w:val="22"/>
          <w:szCs w:val="22"/>
        </w:rPr>
        <w:t>interact</w:t>
      </w:r>
      <w:r w:rsidR="00416EDE" w:rsidRPr="00877160">
        <w:rPr>
          <w:rFonts w:ascii="Helvetica" w:hAnsi="Helvetica" w:cs="Arial"/>
          <w:sz w:val="22"/>
          <w:szCs w:val="22"/>
        </w:rPr>
        <w:t>s</w:t>
      </w:r>
      <w:r w:rsidR="002F075E" w:rsidRPr="00877160">
        <w:rPr>
          <w:rFonts w:ascii="Helvetica" w:hAnsi="Helvetica" w:cs="Arial"/>
          <w:sz w:val="22"/>
          <w:szCs w:val="22"/>
        </w:rPr>
        <w:t xml:space="preserve"> with other parts of the toolbox,</w:t>
      </w:r>
      <w:r w:rsidR="006C05CA" w:rsidRPr="00877160">
        <w:rPr>
          <w:rFonts w:ascii="Helvetica" w:hAnsi="Helvetica" w:cs="Arial"/>
          <w:sz w:val="22"/>
          <w:szCs w:val="22"/>
        </w:rPr>
        <w:t xml:space="preserve"> making it easy to prepare silent substitution stimuli for any field size between 1° and 10° and for any observer aged between 20 and 80 years. </w:t>
      </w:r>
      <w:r w:rsidR="002F075E" w:rsidRPr="00877160">
        <w:rPr>
          <w:rFonts w:ascii="Helvetica" w:hAnsi="Helvetica" w:cs="Arial"/>
          <w:sz w:val="22"/>
          <w:szCs w:val="22"/>
        </w:rPr>
        <w:t>A</w:t>
      </w:r>
      <w:r w:rsidR="006C05CA" w:rsidRPr="00877160">
        <w:rPr>
          <w:rFonts w:ascii="Helvetica" w:hAnsi="Helvetica" w:cs="Arial"/>
          <w:sz w:val="22"/>
          <w:szCs w:val="22"/>
        </w:rPr>
        <w:t xml:space="preserve"> further</w:t>
      </w:r>
      <w:r w:rsidR="002F075E" w:rsidRPr="00877160">
        <w:rPr>
          <w:rFonts w:ascii="Helvetica" w:hAnsi="Helvetica" w:cs="Arial"/>
          <w:sz w:val="22"/>
          <w:szCs w:val="22"/>
        </w:rPr>
        <w:t xml:space="preserve"> advantage of this approach is that it enables the toolbox to be flexibly adapted to special cases. For example, one may wish </w:t>
      </w:r>
      <w:r w:rsidR="00B256F5" w:rsidRPr="00877160">
        <w:rPr>
          <w:rFonts w:ascii="Helvetica" w:hAnsi="Helvetica" w:cstheme="minorHAnsi"/>
          <w:noProof/>
          <w:sz w:val="22"/>
          <w:szCs w:val="22"/>
          <w:lang w:val="en-GB"/>
        </w:rPr>
        <w:t>wish to perform silent substitution with</w:t>
      </w:r>
      <w:r w:rsidR="006C05CA" w:rsidRPr="00877160">
        <w:rPr>
          <w:rFonts w:ascii="Helvetica" w:hAnsi="Helvetica" w:cstheme="minorHAnsi"/>
          <w:noProof/>
          <w:sz w:val="22"/>
          <w:szCs w:val="22"/>
          <w:lang w:val="en-GB"/>
        </w:rPr>
        <w:t xml:space="preserve"> </w:t>
      </w:r>
      <w:r w:rsidR="00B256F5" w:rsidRPr="00877160">
        <w:rPr>
          <w:rFonts w:ascii="Helvetica" w:hAnsi="Helvetica" w:cstheme="minorHAnsi"/>
          <w:noProof/>
          <w:sz w:val="22"/>
          <w:szCs w:val="22"/>
          <w:lang w:val="en-GB"/>
        </w:rPr>
        <w:t>non-human animals</w:t>
      </w:r>
      <w:r w:rsidR="00A30FB7" w:rsidRPr="00877160">
        <w:rPr>
          <w:rFonts w:ascii="Helvetica" w:hAnsi="Helvetica" w:cstheme="minorHAnsi"/>
          <w:noProof/>
          <w:sz w:val="22"/>
          <w:szCs w:val="22"/>
          <w:lang w:val="en-GB"/>
        </w:rPr>
        <w:t xml:space="preserve"> </w:t>
      </w:r>
      <w:r w:rsidR="00A30FB7" w:rsidRPr="00877160">
        <w:rPr>
          <w:rFonts w:ascii="Helvetica" w:hAnsi="Helvetica" w:cstheme="minorHAnsi"/>
          <w:noProof/>
          <w:sz w:val="22"/>
          <w:szCs w:val="22"/>
          <w:lang w:val="en-GB"/>
        </w:rPr>
        <w:fldChar w:fldCharType="begin" w:fldLock="1"/>
      </w:r>
      <w:r w:rsidR="00EE425E" w:rsidRPr="00877160">
        <w:rPr>
          <w:rFonts w:ascii="Helvetica" w:hAnsi="Helvetica" w:cstheme="minorHAnsi"/>
          <w:noProof/>
          <w:sz w:val="22"/>
          <w:szCs w:val="22"/>
          <w:lang w:val="en-GB"/>
        </w:rPr>
        <w:instrText>ADDIN CSL_CITATION {"citationItems":[{"id":"ITEM-1","itemData":{"DOI":"10.1111/vop.12847","ISSN":"14635224","PMID":"33232560","abstract":"Objective: A previously published study successfully isolated photoreceptor responses from canine rods, long/medium-wavelength (L/M) cones, and short-wavelength (S) cones using silent substitution electroretinography (ERG) performed under general anesthesia. We hypothesized that responses would be similar in dogs under sedation and that a curtailed protocol suitable for use in clinical patients could effectively isolate responses from all three photoreceptor subtypes. Animals studied: Three normal adult purpose-bred beagles (2 females and 1 male). Methods: Dogs were dark-adapted for 1 hour. Sine wave color stimuli were delivered using LEDs in a Ganzfeld dome. The ERG protocol under anesthesia was performed as previously published; sedated ERG protocols were performed after a 3-day washout period. Intravenous sedation (dexmedetomidine 1.25 mcg/kg, butorphanol 0.1 mg/kg) was administered for sedation. Statistical analysis was performed using two-way repeated-measures ANOVA and linear regression. Results: In both anesthetized and sedated animals, rod-derived responses peaked at low frequency (4-12 Hz), L/M-cone responses peaked at high frequency (32-38 Hz), and S-cone responses peaked at low frequency (4-12 Hz). The frequencies eliciting maximal responses were similar in sedated and anesthetized protocols, although rod amplitudes were significantly higher in the sedated protocols compared with anesthetized (P &lt;.001). Conclusion: We present a clinically applicable method to consistently isolate rod and cone subclass function in sedated dogs. This may allow detailed evaluation of photoreceptor function in clinical patients with rod or cone subclass deficits without the need for general anesthesia or protracted adaptation times.","author":[{"dropping-particle":"","family":"Wise","given":"E. N.","non-dropping-particle":"","parse-names":false,"suffix":""},{"dropping-particle":"","family":"Foster","given":"M. L.","non-dropping-particle":"","parse-names":false,"suffix":""},{"dropping-particle":"","family":"Kremers","given":"J.","non-dropping-particle":"","parse-names":false,"suffix":""},{"dropping-particle":"","family":"Mowat","given":"F. M.","non-dropping-particle":"","parse-names":false,"suffix":""}],"container-title":"Veterinary Ophthalmology","id":"ITEM-1","issue":"1","issued":{"date-parts":[["2021"]]},"page":"103-107","title":"A modified silent substitution electroretinography protocol to separate photoreceptor subclass function in lightly sedated dogs","type":"article-journal","volume":"24"},"uris":["http://www.mendeley.com/documents/?uuid=03e63cdb-20d8-4c90-ba41-89572c22ed09"]},{"id":"ITEM-2","itemData":{"DOI":"10.1111/jpi.12735","ISSN":"1600079X","PMID":"33793975","abstract":"Intrinsically photosensitive retinal ganglion cells convey intrinsic, melanopsin-based, photoreceptive signals alongside those produced by rods and cones to the suprachiasmatic nucleus (SCN) circadian clock. To date, experimental data suggest that melanopsin plays a more significant role in measuring ambient light intensity than cone photoreception. Such studies have overwhelmingly used diffuse light stimuli, whereas light intensity in the world around us varies across space and time. Here, we investigated the extent to which melanopsin or cone signals support circadian irradiance measurements in the presence of naturalistic spatiotemporal variations in light intensity. To address this, we first presented high- and low-contrast movies to anaesthetised mice whilst recording extracellular electrophysiological activity from the SCN. Using a mouse line with altered cone sensitivity (Opn1mwR mice) and multispectral light sources we then selectively varied irradiance of the movies for specific photoreceptor classes. We found that steps in melanopic irradiance largely account for the light induced-changes in SCN activity over a range of starting light intensities and in the presence of spatiotemporal modulation. By contrast, cone-directed changes in irradiance only influenced SCN activity when spatiotemporal contrast was low. Consistent with these findings, under housing conditions where we could independently adjust irradiance for melanopsin versus cones, the period lengthening effects of constant light on circadian rhythms in behaviour were reliably determined by melanopic irradiance, regardless of irradiance for cones. These data add to the growing evidence that modulating effective irradiance for melanopsin is an effective strategy for controlling the circadian impact of light.","author":[{"dropping-particle":"","family":"Mouland","given":"Josh W.","non-dropping-particle":"","parse-names":false,"suffix":""},{"dropping-particle":"","family":"Martial","given":"Franck P.","non-dropping-particle":"","parse-names":false,"suffix":""},{"dropping-particle":"","family":"Lucas","given":"Robert J.","non-dropping-particle":"","parse-names":false,"suffix":""},{"dropping-particle":"","family":"Brown","given":"Timothy M.","non-dropping-particle":"","parse-names":false,"suffix":""}],"container-title":"Journal of Pineal Research","id":"ITEM-2","issue":"4","issued":{"date-parts":[["2021"]]},"page":"1-12","title":"Modulations in irradiance directed at melanopsin, but not cone photoreceptors, reliably alter electrophysiological activity in the suprachiasmatic nucleus and circadian behaviour in mice","type":"article-journal","volume":"70"},"uris":["http://www.mendeley.com/documents/?uuid=5862660e-b531-4f00-91e1-95df0cd2faf1"]},{"id":"ITEM-3","itemData":{"DOI":"10.1016/j.cub.2019.10.028","ISSN":"09609822","PMID":"31846668","abstract":"In humans, short-wavelength light evokes larger circadian responses than longer wavelengths [1–3]. This reflects the fact that melanopsin, a key contributor to circadian assessments of light intensity, most efficiently captures photons around 480 nm [4–8] and gives rise to the popular view that “blue” light exerts the strongest effects on the clock. However, in the natural world, there is often no direct correlation between perceived color (as reported by the cone-based visual system) and melanopsin excitation. Accordingly, although the mammalian clock does receive cone-based chromatic signals [9], the influence of color on circadian responses to light remains unclear. Here, we define the nature and functional significance of chromatic influences on the mouse circadian system. Using polychromatic lighting and mice with altered cone spectral sensitivity (Opn1mwR), we generate conditions that differ in color (i.e., ratio of L- to S-cone opsin activation) while providing identical melanopsin and rod activation. When biased toward S-opsin activation (appearing “blue”), these stimuli reliably produce weaker circadian behavioral responses than those favoring L-opsin (“yellow”). This influence of color (which is absent in animals lacking cone phototransduction; Cnga3−/−) aligns with natural changes in spectral composition over twilight, where decreasing solar angle is accompanied by a strong blue shift [9–11]. Accordingly, we find that naturalistic color changes support circadian alignment when environmental conditions render diurnal variations in light intensity weak/ambiguous sources of timing information. Our data thus establish how color contributes to circadian entrainment in mammals and provide important new insight to inform the design of lighting environments that benefit health.","author":[{"dropping-particle":"","family":"Mouland","given":"Joshua W.","non-dropping-particle":"","parse-names":false,"suffix":""},{"dropping-particle":"","family":"Martial","given":"Franck","non-dropping-particle":"","parse-names":false,"suffix":""},{"dropping-particle":"","family":"Watson","given":"Alex","non-dropping-particle":"","parse-names":false,"suffix":""},{"dropping-particle":"","family":"Lucas","given":"Robert J.","non-dropping-particle":"","parse-names":false,"suffix":""},{"dropping-particle":"","family":"Brown","given":"Timothy M.","non-dropping-particle":"","parse-names":false,"suffix":""}],"container-title":"Current Biology","id":"ITEM-3","issue":"24","issued":{"date-parts":[["2019"]]},"page":"4260-4267.e4","publisher":"Elsevier Ltd.","title":"Cones Support Alignment to an Inconsistent World by Suppressing Mouse Circadian Responses to the Blue Colors Associated with Twilight","type":"article-journal","volume":"29"},"uris":["http://www.mendeley.com/documents/?uuid=e8036627-0207-462b-86f2-1e11c1177397"]},{"id":"ITEM-4","itemData":{"DOI":"10.1167/iovs.15-18197","ISSN":"15525783","PMID":"26818794","abstract":"PURPOSE. To describe the activity of rods and cones in visually intact mice in mesopic conditions, and establish the relative importance of each photoreceptor type in defining the transition from rod to cone vision. METHODS. Using mice (Opn1mwR) carrying a red-shifted cone opsin, we applied silent substitution methods to record light-adapted ERGs to fiash stimuli visible only to rods or cones across a range of light levels (corneal irradiance 109–1014 photons/cm2/s; ~100–106 photoisomerisations/rod/s). We tested the impact of selectively changing the background light intensity as experienced by cones on the rod ERG (and vice versa) by adjusting the spectral composition of stimuli. The ERG parameters (b-wave amplitude and implicit time, oscillatory power) were extracted, and their relationship to background intensity and the effective irradiance for cones versus rods/melanopsin was established. We also attempted to record a melanopsin ERG by using modifications of the rod-isolating stimuli. RESULTS. We saw the predicted decay and increase in rod- and cone-ERG amplitude, respectively, as a function of background intensity. There was only a single irradiance (1013 photons/cm2/s) at which both ERGs had high amplitude. Adjustments in the effective irradiance for rods/melanopsin did not impact the cone ERG except at the brightest backgrounds at which there was a melanopsin-dependent suppression of b-wave amplitude. Increasing effective irradiance for cones suppressed rod b-wave amplitude across all background intensities. In addition, we were unable to record a melanopsin ERG. CONCLUSIONS. The cone measure of irradiance was particularly important in driving the transition from rod- to cone-based vision across mesopic light levels.","author":[{"dropping-particle":"","family":"Allen","given":"Annette E.","non-dropping-particle":"","parse-names":false,"suffix":""},{"dropping-particle":"","family":"Lucas","given":"Robert J.","non-dropping-particle":"","parse-names":false,"suffix":""}],"container-title":"Investigative Ophthalmology and Visual Science","id":"ITEM-4","issue":"1","issued":{"date-parts":[["2016"]]},"page":"276-287","title":"Using silent substitution to track the mesopic transition from rod- to cone-based vision in mice","type":"article-journal","volume":"57"},"uris":["http://www.mendeley.com/documents/?uuid=7a0287bc-5d98-4d55-bf83-3a625af0a2ac"]}],"mendeley":{"formattedCitation":"(Allen &amp; Lucas, 2016; Josh W. Mouland et al., 2021; Joshua W. Mouland et al., 2019; Wise et al., 2021)","manualFormatting":"(e.g., see Allen &amp; Lucas, 2016; Josh W. Mouland et al., 2021; Joshua W. Mouland et al., 2019; Wise et al., 2021)","plainTextFormattedCitation":"(Allen &amp; Lucas, 2016; Josh W. Mouland et al., 2021; Joshua W. Mouland et al., 2019; Wise et al., 2021)","previouslyFormattedCitation":"(Allen &amp; Lucas, 2016; Josh W. Mouland et al., 2021; Joshua W. Mouland et al., 2019; Wise et al., 2021)"},"properties":{"noteIndex":0},"schema":"https://github.com/citation-style-language/schema/raw/master/csl-citation.json"}</w:instrText>
      </w:r>
      <w:r w:rsidR="00A30FB7" w:rsidRPr="00877160">
        <w:rPr>
          <w:rFonts w:ascii="Helvetica" w:hAnsi="Helvetica" w:cstheme="minorHAnsi"/>
          <w:noProof/>
          <w:sz w:val="22"/>
          <w:szCs w:val="22"/>
          <w:lang w:val="en-GB"/>
        </w:rPr>
        <w:fldChar w:fldCharType="separate"/>
      </w:r>
      <w:r w:rsidR="00A30FB7" w:rsidRPr="00877160">
        <w:rPr>
          <w:rFonts w:ascii="Helvetica" w:hAnsi="Helvetica" w:cstheme="minorHAnsi"/>
          <w:noProof/>
          <w:sz w:val="22"/>
          <w:szCs w:val="22"/>
          <w:lang w:val="en-GB"/>
        </w:rPr>
        <w:t>(e.g., see Allen &amp; Lucas, 2016; Josh W. Mouland et al., 2021; Joshua W. Mouland et al., 2019; Wise et al., 2021)</w:t>
      </w:r>
      <w:r w:rsidR="00A30FB7" w:rsidRPr="00877160">
        <w:rPr>
          <w:rFonts w:ascii="Helvetica" w:hAnsi="Helvetica" w:cstheme="minorHAnsi"/>
          <w:noProof/>
          <w:sz w:val="22"/>
          <w:szCs w:val="22"/>
          <w:lang w:val="en-GB"/>
        </w:rPr>
        <w:fldChar w:fldCharType="end"/>
      </w:r>
      <w:r w:rsidR="002F075E" w:rsidRPr="00877160">
        <w:rPr>
          <w:rFonts w:ascii="Helvetica" w:hAnsi="Helvetica" w:cstheme="minorHAnsi"/>
          <w:noProof/>
          <w:sz w:val="22"/>
          <w:szCs w:val="22"/>
          <w:lang w:val="en-GB"/>
        </w:rPr>
        <w:t xml:space="preserve">, in which case one need only create a modified observer class </w:t>
      </w:r>
      <w:r w:rsidR="000F0962" w:rsidRPr="00877160">
        <w:rPr>
          <w:rFonts w:ascii="Helvetica" w:hAnsi="Helvetica" w:cstheme="minorHAnsi"/>
          <w:noProof/>
          <w:sz w:val="22"/>
          <w:szCs w:val="22"/>
          <w:lang w:val="en-GB"/>
        </w:rPr>
        <w:t>with</w:t>
      </w:r>
      <w:r w:rsidR="002F075E" w:rsidRPr="00877160">
        <w:rPr>
          <w:rFonts w:ascii="Helvetica" w:hAnsi="Helvetica" w:cstheme="minorHAnsi"/>
          <w:noProof/>
          <w:sz w:val="22"/>
          <w:szCs w:val="22"/>
          <w:lang w:val="en-GB"/>
        </w:rPr>
        <w:t xml:space="preserve"> the relevant action spectra (</w:t>
      </w:r>
      <w:r w:rsidR="004C10AD" w:rsidRPr="00877160">
        <w:rPr>
          <w:rFonts w:ascii="Helvetica" w:hAnsi="Helvetica" w:cstheme="minorHAnsi"/>
          <w:noProof/>
          <w:sz w:val="22"/>
          <w:szCs w:val="22"/>
          <w:lang w:val="en-GB"/>
        </w:rPr>
        <w:t>see examples online</w:t>
      </w:r>
      <w:r w:rsidR="002F075E" w:rsidRPr="00877160">
        <w:rPr>
          <w:rFonts w:ascii="Helvetica" w:hAnsi="Helvetica" w:cstheme="minorHAnsi"/>
          <w:noProof/>
          <w:sz w:val="22"/>
          <w:szCs w:val="22"/>
          <w:lang w:val="en-GB"/>
        </w:rPr>
        <w:t xml:space="preserve">). </w:t>
      </w:r>
    </w:p>
    <w:p w14:paraId="48CF08EA" w14:textId="77777777" w:rsidR="000F0962" w:rsidRPr="00877160" w:rsidRDefault="000F0962">
      <w:pPr>
        <w:rPr>
          <w:rFonts w:ascii="Helvetica" w:hAnsi="Helvetica" w:cstheme="minorHAnsi"/>
          <w:noProof/>
          <w:sz w:val="22"/>
          <w:szCs w:val="22"/>
          <w:lang w:val="en-GB"/>
        </w:rPr>
      </w:pPr>
      <w:r w:rsidRPr="00877160">
        <w:rPr>
          <w:rFonts w:ascii="Helvetica" w:hAnsi="Helvetica" w:cstheme="minorHAnsi"/>
          <w:noProof/>
          <w:sz w:val="22"/>
          <w:szCs w:val="22"/>
          <w:lang w:val="en-GB"/>
        </w:rPr>
        <w:br w:type="page"/>
      </w:r>
    </w:p>
    <w:p w14:paraId="43B2538F" w14:textId="77777777" w:rsidR="00F54DBF" w:rsidRPr="00877160" w:rsidRDefault="00F54DBF" w:rsidP="00A97536">
      <w:pPr>
        <w:rPr>
          <w:rFonts w:ascii="Helvetica" w:hAnsi="Helvetica" w:cstheme="minorHAnsi"/>
          <w:noProof/>
          <w:sz w:val="22"/>
          <w:szCs w:val="22"/>
          <w:lang w:val="en-GB"/>
        </w:rPr>
      </w:pPr>
    </w:p>
    <w:p w14:paraId="1987F393" w14:textId="4A5D7379" w:rsidR="0049103D" w:rsidRPr="00877160" w:rsidRDefault="001C4488" w:rsidP="00F22182">
      <w:pPr>
        <w:keepNext/>
        <w:ind w:firstLine="0"/>
        <w:jc w:val="center"/>
        <w:rPr>
          <w:rFonts w:ascii="Helvetica" w:hAnsi="Helvetica"/>
          <w:sz w:val="22"/>
          <w:szCs w:val="22"/>
        </w:rPr>
      </w:pPr>
      <w:r w:rsidRPr="00877160">
        <w:rPr>
          <w:rFonts w:ascii="Helvetica" w:hAnsi="Helvetica"/>
          <w:noProof/>
          <w:sz w:val="22"/>
          <w:szCs w:val="22"/>
        </w:rPr>
        <w:drawing>
          <wp:inline distT="0" distB="0" distL="0" distR="0" wp14:anchorId="7E23C69D" wp14:editId="036A43CD">
            <wp:extent cx="3276600" cy="516890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3276600" cy="5168900"/>
                    </a:xfrm>
                    <a:prstGeom prst="rect">
                      <a:avLst/>
                    </a:prstGeom>
                  </pic:spPr>
                </pic:pic>
              </a:graphicData>
            </a:graphic>
          </wp:inline>
        </w:drawing>
      </w:r>
    </w:p>
    <w:p w14:paraId="082531C9" w14:textId="61937383" w:rsidR="000F0962" w:rsidRPr="00877160" w:rsidRDefault="0049103D" w:rsidP="00C6231A">
      <w:pPr>
        <w:pStyle w:val="Caption"/>
        <w:rPr>
          <w:rFonts w:ascii="Helvetica" w:hAnsi="Helvetica"/>
          <w:i w:val="0"/>
          <w:iCs w:val="0"/>
          <w:szCs w:val="22"/>
        </w:rPr>
      </w:pPr>
      <w:r w:rsidRPr="00877160">
        <w:rPr>
          <w:rFonts w:ascii="Helvetica" w:hAnsi="Helvetica"/>
          <w:szCs w:val="22"/>
        </w:rPr>
        <w:t xml:space="preserve">Figure </w:t>
      </w:r>
      <w:r w:rsidRPr="00877160">
        <w:rPr>
          <w:rFonts w:ascii="Helvetica" w:hAnsi="Helvetica"/>
          <w:szCs w:val="22"/>
        </w:rPr>
        <w:fldChar w:fldCharType="begin"/>
      </w:r>
      <w:r w:rsidRPr="00877160">
        <w:rPr>
          <w:rFonts w:ascii="Helvetica" w:hAnsi="Helvetica"/>
          <w:szCs w:val="22"/>
        </w:rPr>
        <w:instrText xml:space="preserve"> SEQ Figure \* ARABIC </w:instrText>
      </w:r>
      <w:r w:rsidRPr="00877160">
        <w:rPr>
          <w:rFonts w:ascii="Helvetica" w:hAnsi="Helvetica"/>
          <w:szCs w:val="22"/>
        </w:rPr>
        <w:fldChar w:fldCharType="separate"/>
      </w:r>
      <w:r w:rsidR="003D1336" w:rsidRPr="00877160">
        <w:rPr>
          <w:rFonts w:ascii="Helvetica" w:hAnsi="Helvetica"/>
          <w:noProof/>
          <w:szCs w:val="22"/>
        </w:rPr>
        <w:t>5</w:t>
      </w:r>
      <w:r w:rsidRPr="00877160">
        <w:rPr>
          <w:rFonts w:ascii="Helvetica" w:hAnsi="Helvetica"/>
          <w:noProof/>
          <w:szCs w:val="22"/>
        </w:rPr>
        <w:fldChar w:fldCharType="end"/>
      </w:r>
      <w:r w:rsidRPr="00877160">
        <w:rPr>
          <w:rFonts w:ascii="Helvetica" w:hAnsi="Helvetica"/>
          <w:szCs w:val="22"/>
        </w:rPr>
        <w:t xml:space="preserve">. </w:t>
      </w:r>
      <w:r w:rsidR="00F22182" w:rsidRPr="00877160">
        <w:rPr>
          <w:rFonts w:ascii="Helvetica" w:hAnsi="Helvetica"/>
          <w:i w:val="0"/>
          <w:iCs w:val="0"/>
          <w:szCs w:val="22"/>
        </w:rPr>
        <w:t xml:space="preserve">Spectral sensitivity of photoreceptors depends on the </w:t>
      </w:r>
      <w:r w:rsidR="00092C2C" w:rsidRPr="00877160">
        <w:rPr>
          <w:rFonts w:ascii="Helvetica" w:hAnsi="Helvetica"/>
          <w:i w:val="0"/>
          <w:iCs w:val="0"/>
          <w:szCs w:val="22"/>
        </w:rPr>
        <w:t>ocular physiology of the observer</w:t>
      </w:r>
      <w:r w:rsidR="00F22182" w:rsidRPr="00877160">
        <w:rPr>
          <w:rFonts w:ascii="Helvetica" w:hAnsi="Helvetica"/>
          <w:i w:val="0"/>
          <w:iCs w:val="0"/>
          <w:szCs w:val="22"/>
        </w:rPr>
        <w:t xml:space="preserve">. </w:t>
      </w:r>
      <w:r w:rsidR="00BC3BA0" w:rsidRPr="00877160">
        <w:rPr>
          <w:rFonts w:ascii="Helvetica" w:hAnsi="Helvetica"/>
          <w:i w:val="0"/>
          <w:iCs w:val="0"/>
          <w:szCs w:val="22"/>
        </w:rPr>
        <w:t xml:space="preserve">(A) </w:t>
      </w:r>
      <w:r w:rsidR="00B3512E" w:rsidRPr="00877160">
        <w:rPr>
          <w:rFonts w:ascii="Helvetica" w:hAnsi="Helvetica"/>
          <w:i w:val="0"/>
          <w:iCs w:val="0"/>
          <w:szCs w:val="22"/>
        </w:rPr>
        <w:t>Lens yellowing with</w:t>
      </w:r>
      <w:r w:rsidR="00771347" w:rsidRPr="00877160">
        <w:rPr>
          <w:rFonts w:ascii="Helvetica" w:hAnsi="Helvetica"/>
          <w:i w:val="0"/>
          <w:iCs w:val="0"/>
          <w:szCs w:val="22"/>
        </w:rPr>
        <w:t xml:space="preserve"> age causes a rightward shift in </w:t>
      </w:r>
      <w:r w:rsidR="00092C2C" w:rsidRPr="00877160">
        <w:rPr>
          <w:rFonts w:ascii="Helvetica" w:hAnsi="Helvetica"/>
          <w:i w:val="0"/>
          <w:iCs w:val="0"/>
          <w:szCs w:val="22"/>
        </w:rPr>
        <w:t xml:space="preserve">peak sensitivity </w:t>
      </w:r>
      <w:r w:rsidR="004F42A4" w:rsidRPr="00877160">
        <w:rPr>
          <w:rFonts w:ascii="Helvetica" w:hAnsi="Helvetica"/>
          <w:i w:val="0"/>
          <w:iCs w:val="0"/>
          <w:szCs w:val="22"/>
        </w:rPr>
        <w:t xml:space="preserve">of the photopigments </w:t>
      </w:r>
      <w:r w:rsidR="00092C2C" w:rsidRPr="00877160">
        <w:rPr>
          <w:rFonts w:ascii="Helvetica" w:hAnsi="Helvetica"/>
          <w:i w:val="0"/>
          <w:iCs w:val="0"/>
          <w:szCs w:val="22"/>
        </w:rPr>
        <w:t xml:space="preserve">and </w:t>
      </w:r>
      <w:r w:rsidR="004F42A4" w:rsidRPr="00877160">
        <w:rPr>
          <w:rFonts w:ascii="Helvetica" w:hAnsi="Helvetica"/>
          <w:i w:val="0"/>
          <w:iCs w:val="0"/>
          <w:szCs w:val="22"/>
        </w:rPr>
        <w:t>alters the</w:t>
      </w:r>
      <w:r w:rsidR="00092C2C" w:rsidRPr="00877160">
        <w:rPr>
          <w:rFonts w:ascii="Helvetica" w:hAnsi="Helvetica"/>
          <w:i w:val="0"/>
          <w:iCs w:val="0"/>
          <w:szCs w:val="22"/>
        </w:rPr>
        <w:t xml:space="preserve"> overall shape of the </w:t>
      </w:r>
      <w:r w:rsidR="004F42A4" w:rsidRPr="00877160">
        <w:rPr>
          <w:rFonts w:ascii="Helvetica" w:hAnsi="Helvetica"/>
          <w:i w:val="0"/>
          <w:iCs w:val="0"/>
          <w:szCs w:val="22"/>
        </w:rPr>
        <w:t xml:space="preserve">sensitivity </w:t>
      </w:r>
      <w:r w:rsidR="00092C2C" w:rsidRPr="00877160">
        <w:rPr>
          <w:rFonts w:ascii="Helvetica" w:hAnsi="Helvetica"/>
          <w:i w:val="0"/>
          <w:iCs w:val="0"/>
          <w:szCs w:val="22"/>
        </w:rPr>
        <w:t>function</w:t>
      </w:r>
      <w:r w:rsidR="004F42A4" w:rsidRPr="00877160">
        <w:rPr>
          <w:rFonts w:ascii="Helvetica" w:hAnsi="Helvetica"/>
          <w:i w:val="0"/>
          <w:iCs w:val="0"/>
          <w:szCs w:val="22"/>
        </w:rPr>
        <w:t>s (shaded areas show the range of</w:t>
      </w:r>
      <w:r w:rsidR="00D243BD">
        <w:rPr>
          <w:rFonts w:ascii="Helvetica" w:hAnsi="Helvetica"/>
          <w:i w:val="0"/>
          <w:iCs w:val="0"/>
          <w:szCs w:val="22"/>
        </w:rPr>
        <w:t xml:space="preserve"> </w:t>
      </w:r>
      <w:r w:rsidR="004F42A4" w:rsidRPr="00877160">
        <w:rPr>
          <w:rFonts w:ascii="Helvetica" w:hAnsi="Helvetica"/>
          <w:i w:val="0"/>
          <w:iCs w:val="0"/>
          <w:szCs w:val="22"/>
        </w:rPr>
        <w:t>the spectral shift for ages 20-80 years).</w:t>
      </w:r>
      <w:r w:rsidR="00447E7F" w:rsidRPr="00877160">
        <w:rPr>
          <w:rFonts w:ascii="Helvetica" w:hAnsi="Helvetica"/>
          <w:i w:val="0"/>
          <w:iCs w:val="0"/>
          <w:szCs w:val="22"/>
        </w:rPr>
        <w:t xml:space="preserve"> </w:t>
      </w:r>
      <w:r w:rsidR="004F42A4" w:rsidRPr="00877160">
        <w:rPr>
          <w:rFonts w:ascii="Helvetica" w:hAnsi="Helvetica"/>
          <w:i w:val="0"/>
          <w:iCs w:val="0"/>
          <w:szCs w:val="22"/>
        </w:rPr>
        <w:t xml:space="preserve">(B) Decreasing stimulus field size causes a small shift in S-cone sensitivity and </w:t>
      </w:r>
      <w:r w:rsidR="0030568F" w:rsidRPr="00877160">
        <w:rPr>
          <w:rFonts w:ascii="Helvetica" w:hAnsi="Helvetica"/>
          <w:i w:val="0"/>
          <w:iCs w:val="0"/>
          <w:szCs w:val="22"/>
        </w:rPr>
        <w:t xml:space="preserve">a </w:t>
      </w:r>
      <w:r w:rsidR="004F42A4" w:rsidRPr="00877160">
        <w:rPr>
          <w:rFonts w:ascii="Helvetica" w:hAnsi="Helvetica"/>
          <w:i w:val="0"/>
          <w:iCs w:val="0"/>
          <w:szCs w:val="22"/>
        </w:rPr>
        <w:t xml:space="preserve">marked </w:t>
      </w:r>
      <w:r w:rsidR="0065116D" w:rsidRPr="00877160">
        <w:rPr>
          <w:rFonts w:ascii="Helvetica" w:hAnsi="Helvetica"/>
          <w:i w:val="0"/>
          <w:iCs w:val="0"/>
          <w:szCs w:val="22"/>
        </w:rPr>
        <w:t xml:space="preserve">dampening of </w:t>
      </w:r>
      <w:r w:rsidR="004F42A4" w:rsidRPr="00877160">
        <w:rPr>
          <w:rFonts w:ascii="Helvetica" w:hAnsi="Helvetica"/>
          <w:i w:val="0"/>
          <w:iCs w:val="0"/>
          <w:szCs w:val="22"/>
        </w:rPr>
        <w:t>the left-hand slopes of the sensitivity functions for M- and L-cones (shaded areas show the range of the spectral shift for field sizes 10</w:t>
      </w:r>
      <w:r w:rsidR="007424B3" w:rsidRPr="00877160">
        <w:rPr>
          <w:rFonts w:ascii="Helvetica" w:hAnsi="Helvetica"/>
          <w:i w:val="0"/>
          <w:iCs w:val="0"/>
          <w:szCs w:val="22"/>
        </w:rPr>
        <w:sym w:font="Symbol" w:char="F0B0"/>
      </w:r>
      <w:r w:rsidR="007424B3" w:rsidRPr="00877160">
        <w:rPr>
          <w:rFonts w:ascii="Helvetica" w:hAnsi="Helvetica"/>
          <w:i w:val="0"/>
          <w:iCs w:val="0"/>
          <w:szCs w:val="22"/>
        </w:rPr>
        <w:t xml:space="preserve"> to </w:t>
      </w:r>
      <w:r w:rsidR="0065116D" w:rsidRPr="00877160">
        <w:rPr>
          <w:rFonts w:ascii="Helvetica" w:hAnsi="Helvetica"/>
          <w:i w:val="0"/>
          <w:iCs w:val="0"/>
          <w:szCs w:val="22"/>
        </w:rPr>
        <w:t>2</w:t>
      </w:r>
      <w:r w:rsidR="007424B3" w:rsidRPr="00877160">
        <w:rPr>
          <w:rFonts w:ascii="Helvetica" w:hAnsi="Helvetica"/>
          <w:i w:val="0"/>
          <w:iCs w:val="0"/>
          <w:szCs w:val="22"/>
        </w:rPr>
        <w:sym w:font="Symbol" w:char="F0B0"/>
      </w:r>
      <w:r w:rsidR="004F42A4" w:rsidRPr="00877160">
        <w:rPr>
          <w:rFonts w:ascii="Helvetica" w:hAnsi="Helvetica"/>
          <w:i w:val="0"/>
          <w:iCs w:val="0"/>
          <w:szCs w:val="22"/>
        </w:rPr>
        <w:t xml:space="preserve">). </w:t>
      </w:r>
      <w:r w:rsidR="00AF11DC" w:rsidRPr="00877160">
        <w:rPr>
          <w:rFonts w:ascii="Helvetica" w:hAnsi="Helvetica"/>
          <w:i w:val="0"/>
          <w:iCs w:val="0"/>
          <w:szCs w:val="22"/>
        </w:rPr>
        <w:t xml:space="preserve">Note that the effects of macular pigment absorption are considered negligible for rhodopsin and melanopsin, as rods </w:t>
      </w:r>
      <w:r w:rsidR="006E187D" w:rsidRPr="00877160">
        <w:rPr>
          <w:rFonts w:ascii="Helvetica" w:hAnsi="Helvetica"/>
          <w:i w:val="0"/>
          <w:iCs w:val="0"/>
          <w:szCs w:val="22"/>
        </w:rPr>
        <w:t xml:space="preserve">are </w:t>
      </w:r>
      <w:r w:rsidR="00AF11DC" w:rsidRPr="00877160">
        <w:rPr>
          <w:rFonts w:ascii="Helvetica" w:hAnsi="Helvetica"/>
          <w:i w:val="0"/>
          <w:iCs w:val="0"/>
          <w:szCs w:val="22"/>
        </w:rPr>
        <w:t>absent from the fovea and ipRGCs sit above the retinal pigment layer. (</w:t>
      </w:r>
      <w:r w:rsidR="00AB3F39" w:rsidRPr="00877160">
        <w:rPr>
          <w:rFonts w:ascii="Helvetica" w:hAnsi="Helvetica"/>
          <w:i w:val="0"/>
          <w:iCs w:val="0"/>
          <w:szCs w:val="22"/>
        </w:rPr>
        <w:t>C</w:t>
      </w:r>
      <w:r w:rsidR="00AF11DC" w:rsidRPr="00877160">
        <w:rPr>
          <w:rFonts w:ascii="Helvetica" w:hAnsi="Helvetica"/>
          <w:i w:val="0"/>
          <w:iCs w:val="0"/>
          <w:szCs w:val="22"/>
        </w:rPr>
        <w:t>)</w:t>
      </w:r>
      <w:r w:rsidR="00487944" w:rsidRPr="00877160">
        <w:rPr>
          <w:rFonts w:ascii="Helvetica" w:hAnsi="Helvetica"/>
          <w:i w:val="0"/>
          <w:iCs w:val="0"/>
          <w:szCs w:val="22"/>
        </w:rPr>
        <w:t xml:space="preserve"> </w:t>
      </w:r>
      <w:r w:rsidR="00771347" w:rsidRPr="00877160">
        <w:rPr>
          <w:rFonts w:ascii="Helvetica" w:hAnsi="Helvetica"/>
          <w:i w:val="0"/>
          <w:iCs w:val="0"/>
          <w:szCs w:val="22"/>
        </w:rPr>
        <w:t>Cones in the shadow of retinal blood vessels</w:t>
      </w:r>
      <w:r w:rsidR="00AB3F39" w:rsidRPr="00877160">
        <w:rPr>
          <w:rFonts w:ascii="Helvetica" w:hAnsi="Helvetica"/>
          <w:i w:val="0"/>
          <w:iCs w:val="0"/>
          <w:szCs w:val="22"/>
        </w:rPr>
        <w:t xml:space="preserve"> (</w:t>
      </w:r>
      <w:proofErr w:type="spellStart"/>
      <w:r w:rsidR="00AB3F39" w:rsidRPr="00877160">
        <w:rPr>
          <w:rFonts w:ascii="Helvetica" w:hAnsi="Helvetica"/>
          <w:i w:val="0"/>
          <w:iCs w:val="0"/>
          <w:szCs w:val="22"/>
        </w:rPr>
        <w:t>sc</w:t>
      </w:r>
      <w:proofErr w:type="spellEnd"/>
      <w:r w:rsidR="00AB3F39" w:rsidRPr="00877160">
        <w:rPr>
          <w:rFonts w:ascii="Helvetica" w:hAnsi="Helvetica"/>
          <w:i w:val="0"/>
          <w:iCs w:val="0"/>
          <w:szCs w:val="22"/>
        </w:rPr>
        <w:t>*, mc*, lc*)</w:t>
      </w:r>
      <w:r w:rsidR="00771347" w:rsidRPr="00877160">
        <w:rPr>
          <w:rFonts w:ascii="Helvetica" w:hAnsi="Helvetica"/>
          <w:i w:val="0"/>
          <w:iCs w:val="0"/>
          <w:szCs w:val="22"/>
        </w:rPr>
        <w:t xml:space="preserve"> </w:t>
      </w:r>
      <w:r w:rsidR="00AF11DC" w:rsidRPr="00877160">
        <w:rPr>
          <w:rFonts w:ascii="Helvetica" w:hAnsi="Helvetica"/>
          <w:i w:val="0"/>
          <w:iCs w:val="0"/>
          <w:szCs w:val="22"/>
        </w:rPr>
        <w:t xml:space="preserve">have altered spectral sensitivity </w:t>
      </w:r>
      <w:r w:rsidR="00AB3F39" w:rsidRPr="00877160">
        <w:rPr>
          <w:rFonts w:ascii="Helvetica" w:hAnsi="Helvetica"/>
          <w:i w:val="0"/>
          <w:iCs w:val="0"/>
          <w:szCs w:val="22"/>
        </w:rPr>
        <w:t xml:space="preserve">functions </w:t>
      </w:r>
      <w:r w:rsidR="00AF11DC" w:rsidRPr="00877160">
        <w:rPr>
          <w:rFonts w:ascii="Helvetica" w:hAnsi="Helvetica"/>
          <w:i w:val="0"/>
          <w:iCs w:val="0"/>
          <w:szCs w:val="22"/>
        </w:rPr>
        <w:t>due to prefiltering of light by blood</w:t>
      </w:r>
      <w:r w:rsidR="008E3150" w:rsidRPr="00877160">
        <w:rPr>
          <w:rFonts w:ascii="Helvetica" w:hAnsi="Helvetica"/>
          <w:i w:val="0"/>
          <w:iCs w:val="0"/>
          <w:szCs w:val="22"/>
        </w:rPr>
        <w:t xml:space="preserve"> </w:t>
      </w:r>
      <w:r w:rsidR="008E3150" w:rsidRPr="00877160">
        <w:rPr>
          <w:rFonts w:ascii="Helvetica" w:hAnsi="Helvetica"/>
          <w:i w:val="0"/>
          <w:iCs w:val="0"/>
          <w:szCs w:val="22"/>
        </w:rPr>
        <w:fldChar w:fldCharType="begin" w:fldLock="1"/>
      </w:r>
      <w:r w:rsidR="00C476CA" w:rsidRPr="00877160">
        <w:rPr>
          <w:rFonts w:ascii="Helvetica" w:hAnsi="Helvetica"/>
          <w:i w:val="0"/>
          <w:iCs w:val="0"/>
          <w:szCs w:val="22"/>
        </w:rPr>
        <w:instrText>ADDIN CSL_CITATION {"citationItems":[{"id":"ITEM-1","itemData":{"DOI":"10.1371/journal.pone.0124328","ISSN":"19326203","abstract":"In 1819, Johann Purkinje described how a moving light source that displaces the shadow of the retinal blood vessels to adjacent cones can produce the entopic percept of a branching tree. Here, we describe a novel method for producing a similar percept. We used a device that mixes 56 narrowband primaries under computer control, in conjunction with the method of silent substitution, to present observers with a spectral modulation that selectively targeted penumbral cones in the shadow of the retinal blood vessels. Such a modulation elicits a clear Purkinje-tree percept. We show that the percept is specific to penumbral L and M cone stimulation and is not produced by selective penumbral S cone stimulation. The Purkinje-tree percept was strongest at 16 Hz and fell off at lower (8 Hz) and higher (32 Hz) temporal frequencies. Selective stimulation of open-field cones that are not in shadow, with penumbral cones silenced, also produced the percept, but it was not seen when penumbral and open-field cones were modulated together. This indicates the need for spatial contrast between penumbral and open-field cones to create the Purkinje-tree percept. Our observation provides a new means for studying the response of retinally stabilized images and demonstrates that penumbral cones can support spatial vision. Further, the result illustrates a way in which silent substitution techniques can fail to be silent. We show that inadvertent penumbral cone stimulation can accompany melanopsin-directed modulations that are designed only to silence open-field cones. This in turn can result in visual responses that might be mistaken as melanopsin-driven.","author":[{"dropping-particle":"","family":"Spitschan","given":"Manuel","non-dropping-particle":"","parse-names":false,"suffix":""},{"dropping-particle":"","family":"Aguirre","given":"Geoffrey K.","non-dropping-particle":"","parse-names":false,"suffix":""},{"dropping-particle":"","family":"Brainard","given":"David H.","non-dropping-particle":"","parse-names":false,"suffix":""}],"container-title":"PLoS ONE","id":"ITEM-1","issue":"4","issued":{"date-parts":[["2015"]]},"page":"1-22","title":"Selective stimulation of penumbral cones reveals perception in the shadow of retinal blood vessels","type":"article-journal","volume":"10"},"uris":["http://www.mendeley.com/documents/?uuid=d8a34cc6-918c-41e2-9d05-ba10caf57d2f"]}],"mendeley":{"formattedCitation":"(Spitschan et al., 2015)","plainTextFormattedCitation":"(Spitschan et al., 2015)","previouslyFormattedCitation":"(Spitschan et al., 2015)"},"properties":{"noteIndex":0},"schema":"https://github.com/citation-style-language/schema/raw/master/csl-citation.json"}</w:instrText>
      </w:r>
      <w:r w:rsidR="008E3150" w:rsidRPr="00877160">
        <w:rPr>
          <w:rFonts w:ascii="Helvetica" w:hAnsi="Helvetica"/>
          <w:i w:val="0"/>
          <w:iCs w:val="0"/>
          <w:szCs w:val="22"/>
        </w:rPr>
        <w:fldChar w:fldCharType="separate"/>
      </w:r>
      <w:r w:rsidR="008E3150" w:rsidRPr="00877160">
        <w:rPr>
          <w:rFonts w:ascii="Helvetica" w:hAnsi="Helvetica"/>
          <w:i w:val="0"/>
          <w:iCs w:val="0"/>
          <w:noProof/>
          <w:szCs w:val="22"/>
        </w:rPr>
        <w:t>(Spitschan et al., 2015)</w:t>
      </w:r>
      <w:r w:rsidR="008E3150" w:rsidRPr="00877160">
        <w:rPr>
          <w:rFonts w:ascii="Helvetica" w:hAnsi="Helvetica"/>
          <w:i w:val="0"/>
          <w:iCs w:val="0"/>
          <w:szCs w:val="22"/>
        </w:rPr>
        <w:fldChar w:fldCharType="end"/>
      </w:r>
      <w:r w:rsidR="00771347" w:rsidRPr="00877160">
        <w:rPr>
          <w:rFonts w:ascii="Helvetica" w:hAnsi="Helvetica"/>
          <w:i w:val="0"/>
          <w:iCs w:val="0"/>
          <w:szCs w:val="22"/>
        </w:rPr>
        <w:t>.</w:t>
      </w:r>
      <w:r w:rsidR="00AF11DC" w:rsidRPr="00877160">
        <w:rPr>
          <w:rFonts w:ascii="Helvetica" w:hAnsi="Helvetica"/>
          <w:i w:val="0"/>
          <w:iCs w:val="0"/>
          <w:szCs w:val="22"/>
        </w:rPr>
        <w:t xml:space="preserve"> (</w:t>
      </w:r>
      <w:r w:rsidR="00AB3F39" w:rsidRPr="00877160">
        <w:rPr>
          <w:rFonts w:ascii="Helvetica" w:hAnsi="Helvetica"/>
          <w:i w:val="0"/>
          <w:iCs w:val="0"/>
          <w:szCs w:val="22"/>
        </w:rPr>
        <w:t>D</w:t>
      </w:r>
      <w:r w:rsidR="00AF11DC" w:rsidRPr="00877160">
        <w:rPr>
          <w:rFonts w:ascii="Helvetica" w:hAnsi="Helvetica"/>
          <w:i w:val="0"/>
          <w:iCs w:val="0"/>
          <w:szCs w:val="22"/>
        </w:rPr>
        <w:t xml:space="preserve">) </w:t>
      </w:r>
      <w:r w:rsidR="006E187D" w:rsidRPr="00877160">
        <w:rPr>
          <w:rFonts w:ascii="Helvetica" w:hAnsi="Helvetica"/>
          <w:i w:val="0"/>
          <w:iCs w:val="0"/>
          <w:szCs w:val="22"/>
        </w:rPr>
        <w:t>S</w:t>
      </w:r>
      <w:r w:rsidR="00AF11DC" w:rsidRPr="00877160">
        <w:rPr>
          <w:rFonts w:ascii="Helvetica" w:hAnsi="Helvetica"/>
          <w:i w:val="0"/>
          <w:iCs w:val="0"/>
          <w:szCs w:val="22"/>
        </w:rPr>
        <w:t xml:space="preserve">pectral sensitivity functions </w:t>
      </w:r>
      <w:r w:rsidR="00B3512E" w:rsidRPr="00877160">
        <w:rPr>
          <w:rFonts w:ascii="Helvetica" w:hAnsi="Helvetica"/>
          <w:i w:val="0"/>
          <w:iCs w:val="0"/>
          <w:szCs w:val="22"/>
        </w:rPr>
        <w:t>are species dependent</w:t>
      </w:r>
      <w:r w:rsidR="00AF11DC" w:rsidRPr="00877160">
        <w:rPr>
          <w:rFonts w:ascii="Helvetica" w:hAnsi="Helvetica"/>
          <w:i w:val="0"/>
          <w:iCs w:val="0"/>
          <w:szCs w:val="22"/>
        </w:rPr>
        <w:t xml:space="preserve">. </w:t>
      </w:r>
      <w:r w:rsidR="006E187D" w:rsidRPr="00877160">
        <w:rPr>
          <w:rFonts w:ascii="Helvetica" w:hAnsi="Helvetica"/>
          <w:i w:val="0"/>
          <w:iCs w:val="0"/>
          <w:szCs w:val="22"/>
        </w:rPr>
        <w:t>The example shown is for mice. Note that mice</w:t>
      </w:r>
      <w:r w:rsidR="00AF11DC" w:rsidRPr="00877160">
        <w:rPr>
          <w:rFonts w:ascii="Helvetica" w:hAnsi="Helvetica"/>
          <w:i w:val="0"/>
          <w:iCs w:val="0"/>
          <w:szCs w:val="22"/>
        </w:rPr>
        <w:t xml:space="preserve"> do not possess a third cone and that the spectral sensitivit</w:t>
      </w:r>
      <w:r w:rsidR="00B3512E" w:rsidRPr="00877160">
        <w:rPr>
          <w:rFonts w:ascii="Helvetica" w:hAnsi="Helvetica"/>
          <w:i w:val="0"/>
          <w:iCs w:val="0"/>
          <w:szCs w:val="22"/>
        </w:rPr>
        <w:t>y of photoreceptors</w:t>
      </w:r>
      <w:r w:rsidR="00AF11DC" w:rsidRPr="00877160">
        <w:rPr>
          <w:rFonts w:ascii="Helvetica" w:hAnsi="Helvetica"/>
          <w:i w:val="0"/>
          <w:iCs w:val="0"/>
          <w:szCs w:val="22"/>
        </w:rPr>
        <w:t xml:space="preserve"> peak</w:t>
      </w:r>
      <w:r w:rsidR="00B3512E" w:rsidRPr="00877160">
        <w:rPr>
          <w:rFonts w:ascii="Helvetica" w:hAnsi="Helvetica"/>
          <w:i w:val="0"/>
          <w:iCs w:val="0"/>
          <w:szCs w:val="22"/>
        </w:rPr>
        <w:t>s</w:t>
      </w:r>
      <w:r w:rsidR="00AF11DC" w:rsidRPr="00877160">
        <w:rPr>
          <w:rFonts w:ascii="Helvetica" w:hAnsi="Helvetica"/>
          <w:i w:val="0"/>
          <w:iCs w:val="0"/>
          <w:szCs w:val="22"/>
        </w:rPr>
        <w:t xml:space="preserve"> at different locations in the visual spectrum in comparison to humans. S-cone sensitivity is shifted leftwards towards the near-UV portion of the spectrum and there is increased overlap of the M-cone, </w:t>
      </w:r>
      <w:proofErr w:type="spellStart"/>
      <w:r w:rsidR="00AF11DC" w:rsidRPr="00877160">
        <w:rPr>
          <w:rFonts w:ascii="Helvetica" w:hAnsi="Helvetica"/>
          <w:i w:val="0"/>
          <w:iCs w:val="0"/>
          <w:szCs w:val="22"/>
        </w:rPr>
        <w:t>melanopic</w:t>
      </w:r>
      <w:proofErr w:type="spellEnd"/>
      <w:r w:rsidR="00AF11DC" w:rsidRPr="00877160">
        <w:rPr>
          <w:rFonts w:ascii="Helvetica" w:hAnsi="Helvetica"/>
          <w:i w:val="0"/>
          <w:iCs w:val="0"/>
          <w:szCs w:val="22"/>
        </w:rPr>
        <w:t xml:space="preserve"> and </w:t>
      </w:r>
      <w:proofErr w:type="spellStart"/>
      <w:r w:rsidR="00AF11DC" w:rsidRPr="00877160">
        <w:rPr>
          <w:rFonts w:ascii="Helvetica" w:hAnsi="Helvetica"/>
          <w:i w:val="0"/>
          <w:iCs w:val="0"/>
          <w:szCs w:val="22"/>
        </w:rPr>
        <w:t>rhodopic</w:t>
      </w:r>
      <w:proofErr w:type="spellEnd"/>
      <w:r w:rsidR="00AF11DC" w:rsidRPr="00877160">
        <w:rPr>
          <w:rFonts w:ascii="Helvetica" w:hAnsi="Helvetica"/>
          <w:i w:val="0"/>
          <w:iCs w:val="0"/>
          <w:szCs w:val="22"/>
        </w:rPr>
        <w:t xml:space="preserve"> action spectra.</w:t>
      </w:r>
    </w:p>
    <w:p w14:paraId="73990AD3" w14:textId="77777777" w:rsidR="000F0962" w:rsidRPr="00877160" w:rsidRDefault="000F0962">
      <w:pPr>
        <w:rPr>
          <w:rFonts w:ascii="Helvetica" w:hAnsi="Helvetica"/>
          <w:color w:val="000000" w:themeColor="text2"/>
          <w:sz w:val="22"/>
          <w:szCs w:val="22"/>
        </w:rPr>
      </w:pPr>
      <w:r w:rsidRPr="00877160">
        <w:rPr>
          <w:rFonts w:ascii="Helvetica" w:hAnsi="Helvetica"/>
          <w:i/>
          <w:iCs/>
          <w:sz w:val="22"/>
          <w:szCs w:val="22"/>
        </w:rPr>
        <w:br w:type="page"/>
      </w:r>
    </w:p>
    <w:p w14:paraId="225209F0" w14:textId="77777777" w:rsidR="0049103D" w:rsidRPr="00877160" w:rsidRDefault="0049103D" w:rsidP="00C6231A">
      <w:pPr>
        <w:pStyle w:val="Caption"/>
        <w:rPr>
          <w:rFonts w:ascii="Helvetica" w:hAnsi="Helvetica" w:cstheme="minorHAnsi"/>
          <w:b/>
          <w:bCs/>
          <w:i w:val="0"/>
          <w:iCs w:val="0"/>
          <w:noProof/>
          <w:szCs w:val="22"/>
          <w:lang w:val="en-GB"/>
        </w:rPr>
      </w:pPr>
    </w:p>
    <w:p w14:paraId="6A68FEC8" w14:textId="63F0C954" w:rsidR="008570C8" w:rsidRPr="00877160" w:rsidRDefault="00861B3E" w:rsidP="008570C8">
      <w:pPr>
        <w:ind w:firstLine="0"/>
        <w:rPr>
          <w:rFonts w:ascii="Helvetica" w:hAnsi="Helvetica" w:cstheme="minorHAnsi"/>
          <w:b/>
          <w:bCs/>
          <w:noProof/>
          <w:sz w:val="22"/>
          <w:szCs w:val="22"/>
          <w:lang w:val="en-GB"/>
        </w:rPr>
      </w:pPr>
      <w:r w:rsidRPr="00877160">
        <w:rPr>
          <w:rFonts w:ascii="Helvetica" w:hAnsi="Helvetica" w:cstheme="minorHAnsi"/>
          <w:b/>
          <w:bCs/>
          <w:noProof/>
          <w:sz w:val="22"/>
          <w:szCs w:val="22"/>
          <w:lang w:val="en-GB"/>
        </w:rPr>
        <w:t>Multiprimary s</w:t>
      </w:r>
      <w:r w:rsidR="008570C8" w:rsidRPr="00877160">
        <w:rPr>
          <w:rFonts w:ascii="Helvetica" w:hAnsi="Helvetica" w:cstheme="minorHAnsi"/>
          <w:b/>
          <w:bCs/>
          <w:noProof/>
          <w:sz w:val="22"/>
          <w:szCs w:val="22"/>
          <w:lang w:val="en-GB"/>
        </w:rPr>
        <w:t>timulation devices</w:t>
      </w:r>
    </w:p>
    <w:p w14:paraId="6A5C5913" w14:textId="76E8BAA0" w:rsidR="00740C3E" w:rsidRDefault="00675FEA" w:rsidP="002E456D">
      <w:pPr>
        <w:rPr>
          <w:rFonts w:ascii="Helvetica" w:hAnsi="Helvetica" w:cstheme="minorHAnsi"/>
          <w:sz w:val="22"/>
          <w:szCs w:val="22"/>
        </w:rPr>
      </w:pPr>
      <w:r w:rsidRPr="00877160">
        <w:rPr>
          <w:rFonts w:ascii="Helvetica" w:hAnsi="Helvetica" w:cstheme="minorHAnsi"/>
          <w:sz w:val="22"/>
          <w:szCs w:val="22"/>
        </w:rPr>
        <w:t>To perform silent substitution,</w:t>
      </w:r>
      <w:r w:rsidR="00840371">
        <w:rPr>
          <w:rFonts w:ascii="Helvetica" w:hAnsi="Helvetica" w:cstheme="minorHAnsi"/>
          <w:sz w:val="22"/>
          <w:szCs w:val="22"/>
        </w:rPr>
        <w:t xml:space="preserve"> requires</w:t>
      </w:r>
      <w:r w:rsidRPr="00877160">
        <w:rPr>
          <w:rFonts w:ascii="Helvetica" w:hAnsi="Helvetica" w:cstheme="minorHAnsi"/>
          <w:sz w:val="22"/>
          <w:szCs w:val="22"/>
        </w:rPr>
        <w:t xml:space="preserve"> a stimulation system with at least as many primaries as there are photoreceptors in the retina. This generally means that </w:t>
      </w:r>
      <w:r w:rsidRPr="00877160">
        <w:rPr>
          <w:rStyle w:val="doc"/>
          <w:rFonts w:ascii="Helvetica" w:hAnsi="Helvetica" w:cstheme="minorHAnsi"/>
          <w:color w:val="000000" w:themeColor="text1"/>
          <w:sz w:val="22"/>
          <w:szCs w:val="22"/>
        </w:rPr>
        <w:t>5 primaries are needed</w:t>
      </w:r>
      <w:r w:rsidRPr="00877160">
        <w:rPr>
          <w:rFonts w:ascii="Helvetica" w:hAnsi="Helvetica" w:cstheme="minorHAnsi"/>
          <w:sz w:val="22"/>
          <w:szCs w:val="22"/>
        </w:rPr>
        <w:t>, although 4 primaries may suffice when working in the photopic range as rods become saturated and incapable of signaling above 300 cd/m</w:t>
      </w:r>
      <w:r w:rsidRPr="00877160">
        <w:rPr>
          <w:rFonts w:ascii="Helvetica" w:hAnsi="Helvetica" w:cstheme="minorHAnsi"/>
          <w:sz w:val="22"/>
          <w:szCs w:val="22"/>
          <w:vertAlign w:val="superscript"/>
        </w:rPr>
        <w:t>2</w:t>
      </w:r>
      <w:r w:rsidRPr="00877160">
        <w:rPr>
          <w:rFonts w:ascii="Helvetica" w:hAnsi="Helvetica" w:cstheme="minorHAnsi"/>
          <w:sz w:val="22"/>
          <w:szCs w:val="22"/>
        </w:rPr>
        <w:t xml:space="preserve"> </w:t>
      </w:r>
      <w:r w:rsidRPr="00877160">
        <w:rPr>
          <w:rFonts w:ascii="Helvetica" w:hAnsi="Helvetica" w:cstheme="minorHAnsi"/>
          <w:sz w:val="22"/>
          <w:szCs w:val="22"/>
        </w:rPr>
        <w:fldChar w:fldCharType="begin" w:fldLock="1"/>
      </w:r>
      <w:r w:rsidRPr="00877160">
        <w:rPr>
          <w:rFonts w:ascii="Helvetica" w:hAnsi="Helvetica" w:cstheme="minorHAnsi"/>
          <w:sz w:val="22"/>
          <w:szCs w:val="22"/>
        </w:rPr>
        <w:instrText>ADDIN CSL_CITATION {"citationItems":[{"id":"ITEM-1","itemData":{"DOI":"10.1080/713818657","ISSN":"00303909","abstract":"By means of the two-colour threshold method the threshold response of the rod or dark-adapting visual mechanism can be followed to relatively high field intensities. From the results obtained here by this method it is concluded that at a field intensity of about 100 scotopic trolands the sensitivity of the rod mechanism to stimulus differences begins to fall off rapidly and that at about 2000 to 5000 scotopic trolands (corresponding approximately to daylight luminances of 120 to 300 cd/m2) the rod mechanism becomes saturated and is no longer capable of responding to an increase of stimulus. © 1954, Taylor &amp; Francis Group, LLC. All rights reserved.","author":[{"dropping-particle":"","family":"Aguilar","given":"M.","non-dropping-particle":"","parse-names":false,"suffix":""},{"dropping-particle":"","family":"Stiles","given":"W. S.","non-dropping-particle":"","parse-names":false,"suffix":""}],"container-title":"Optica Acta: International Journal of Optics","id":"ITEM-1","issue":"1","issued":{"date-parts":[["1954"]]},"page":"59-65","title":"Saturation of the rod mechanism of the retina at high levels of stimulation","type":"article-journal","volume":"1"},"uris":["http://www.mendeley.com/documents/?uuid=f3a61071-e2b7-413a-8a63-b6429ab34bdc"]},{"id":"ITEM-2","itemData":{"author":[{"dropping-particle":"","family":"Adelson","given":"E.H.","non-dropping-particle":"","parse-names":false,"suffix":""}],"container-title":"Vision research","id":"ITEM-2","issued":{"date-parts":[["1982"]]},"page":"1299-1312","title":"Saturation and Adaptation","type":"article-journal","volume":"22"},"uris":["http://www.mendeley.com/documents/?uuid=f1d0400c-ebbc-4fa7-9254-d4a4750a2f7e"]},{"id":"ITEM-3","itemData":{"ISSN":"01460404","PMID":"11867613","abstract":"PURPOSE. The slope of the rod threshold versus the illuminance (TVI) function changes with the wavelength of the background light. This study was conducted to determine whether the changes in slope are due to the stimulation of specific cone classes. METHODS. An eight-channel optical system was used to generate lights that differed in cone and rod photoreceptor illuminance. Rod flicker TVI functions were measured in normal trichromatic observers at mesopic light levels. The independent variables were (1) the relative contribution of the short (S)- and long (L)- wavelength cones to the background light (i.e., the background lights varied along S-only and L-only lines), and (2) the temporal frequency of the flickering lights (4, 7.5, and 15 Hz). RESULTS. The 4-Hz rod flicker TVI function had a slope of 0.87 when measured near W (MacLeod-Boynton chromaticity of 0.66, 1.0). At 4 and 7.5 Hz, an increase in the relative L-cone illuminance steepened the slope of the rod-only TVI curve, but an increase in the relative S-cone illuminance had no effect. The slope of the 7.5-Hz TVI function decreased at higher illuminance levels. At 15 Hz, the thresholds could be measured over only a limited range. CONCLUSIONS. The L-cone system contributes to the desensitization of the rod system at mesopic light levels, whereas, in the range of lights used in these experiments, the S-cone system apparently does not. The possibility that S-cone stimulation desensitizes the response to rod signals at higher levels of S-cone illumination cannot be eliminated.","author":[{"dropping-particle":"","family":"Shapiro","given":"Arthur G.","non-dropping-particle":"","parse-names":false,"suffix":""}],"container-title":"Investigative Ophthalmology and Visual Science","id":"ITEM-3","issue":"3","issued":{"date-parts":[["2002"]]},"page":"898-905","title":"Cone-specific mediation of rod sensitivity in trichromatic observers","type":"article-journal","volume":"43"},"uris":["http://www.mendeley.com/documents/?uuid=5461bbb8-cbb5-4fbe-b726-1b8518181a2e"]},{"id":"ITEM-4","itemData":{"DOI":"10.1007/s10633-008-9159-0","ISSN":"00124486","PMID":"19101744","abstract":"The purpose of the present study was to investigate whether L- and M-cone driven responses can be influenced by concomitant modulation in the rods or the S-cones. In addition, it was studied whether a change in the state of adaptation in L- or M-cones can have a different influence on ERG data when simultaneously the mean number of photoisomerizations in either rods or S-cones is altered. It was found that rods and/or S-cones cannot be neglected when measuring L- or M-cone driven ERGs. © Springer-Verlag 2008.","author":[{"dropping-particle":"","family":"Kremers","given":"Jan","non-dropping-particle":"","parse-names":false,"suffix":""},{"dropping-particle":"","family":"Czop","given":"Dariusz","non-dropping-particle":"","parse-names":false,"suffix":""},{"dropping-particle":"","family":"Link","given":"Barbara","non-dropping-particle":"","parse-names":false,"suffix":""}],"container-title":"Documenta Ophthalmologica","id":"ITEM-4","issue":"3","issued":{"date-parts":[["2009"]]},"page":"205-216","title":"Rod and S-cone driven ERG signals at high retinal illuminances","type":"article-journal","volume":"118"},"uris":["http://www.mendeley.com/documents/?uuid=6cba21c0-8a6e-4272-975b-d1a32048b1df"]},{"id":"ITEM-5","itemData":{"DOI":"10.1126/science.2711186","ISSN":"00368075","PMID":"2711186","abstract":"The incremental threshold of the isolated rod visual system is believed, under certain conditions, to obey Weber's law (that is, to increase in direct proportion to the intensity of the background). This relation was tested at several background wavelengths, over an intensity range for which the target was seen only by the rods. Although the slope on long-wavelength background approximates unity (that is, Weber's law on log-log coordinates), it averages less than 0.8 on short- and middle-wavelength backgrounds. This is the same value as that found for the thresholds of a typical, complete achromat-who lacks cone vision-regardless of background wavelength. These results force the conclusion that Weber's law for incremental threshold detection is achieved not by the rods alone but only by the rods acting together with the cones.","author":[{"dropping-particle":"","family":"Sharpe","given":"Lindsay T.","non-dropping-particle":"","parse-names":false,"suffix":""},{"dropping-particle":"","family":"Fach","given":"Clemens","non-dropping-particle":"","parse-names":false,"suffix":""},{"dropping-particle":"","family":"Nordby","given":"Knut","non-dropping-particle":"","parse-names":false,"suffix":""},{"dropping-particle":"","family":"Stockman","given":"Andrew","non-dropping-particle":"","parse-names":false,"suffix":""}],"container-title":"Science","id":"ITEM-5","issue":"4902","issued":{"date-parts":[["1989"]]},"page":"354-356","title":"The incremental threshold of the rod visual system and Weber's law","type":"article-journal","volume":"244"},"uris":["http://www.mendeley.com/documents/?uuid=d15fa2f9-07af-4286-b2e0-160628ee6c6d"]}],"mendeley":{"formattedCitation":"(Adelson, 1982; Aguilar &amp; Stiles, 1954; Kremers et al., 2009; Shapiro, 2002; Sharpe et al., 1989)","manualFormatting":"(Adelson, 1982; Aguilar &amp; Stiles, 1954; but see Kremers et al., 2009; Shapiro, 2002; Sharpe et al., 1989)","plainTextFormattedCitation":"(Adelson, 1982; Aguilar &amp; Stiles, 1954; Kremers et al., 2009; Shapiro, 2002; Sharpe et al., 1989)","previouslyFormattedCitation":"(Adelson, 1982; Aguilar &amp; Stiles, 1954; Kremers et al., 2009; Shapiro, 2002; Sharpe et al., 1989)"},"properties":{"noteIndex":0},"schema":"https://github.com/citation-style-language/schema/raw/master/csl-citation.json"}</w:instrText>
      </w:r>
      <w:r w:rsidRPr="00877160">
        <w:rPr>
          <w:rFonts w:ascii="Helvetica" w:hAnsi="Helvetica" w:cstheme="minorHAnsi"/>
          <w:sz w:val="22"/>
          <w:szCs w:val="22"/>
        </w:rPr>
        <w:fldChar w:fldCharType="separate"/>
      </w:r>
      <w:r w:rsidRPr="00877160">
        <w:rPr>
          <w:rFonts w:ascii="Helvetica" w:hAnsi="Helvetica" w:cstheme="minorHAnsi"/>
          <w:noProof/>
          <w:sz w:val="22"/>
          <w:szCs w:val="22"/>
        </w:rPr>
        <w:t>(Adelson, 1982; Aguilar &amp; Stiles, 1954; but see Kremers et al., 2009; Shapiro, 2002; Sharpe et al., 1989)</w:t>
      </w:r>
      <w:r w:rsidRPr="00877160">
        <w:rPr>
          <w:rFonts w:ascii="Helvetica" w:hAnsi="Helvetica" w:cstheme="minorHAnsi"/>
          <w:sz w:val="22"/>
          <w:szCs w:val="22"/>
        </w:rPr>
        <w:fldChar w:fldCharType="end"/>
      </w:r>
      <w:r w:rsidRPr="00877160">
        <w:rPr>
          <w:rFonts w:ascii="Helvetica" w:hAnsi="Helvetica" w:cstheme="minorHAnsi"/>
          <w:sz w:val="22"/>
          <w:szCs w:val="22"/>
        </w:rPr>
        <w:t xml:space="preserve">. The primaries should be independently addressable, additive, and ideally stable over time with a linear input-output function. Peak wavelength and bandwidth of the primaries are key considerations that will define the gamut and available contrast </w:t>
      </w:r>
      <w:r w:rsidRPr="00877160">
        <w:rPr>
          <w:rFonts w:ascii="Helvetica" w:hAnsi="Helvetica" w:cstheme="minorHAnsi"/>
          <w:sz w:val="22"/>
          <w:szCs w:val="22"/>
        </w:rPr>
        <w:fldChar w:fldCharType="begin" w:fldLock="1"/>
      </w:r>
      <w:r w:rsidRPr="00877160">
        <w:rPr>
          <w:rFonts w:ascii="Helvetica" w:hAnsi="Helvetica" w:cstheme="minorHAnsi"/>
          <w:sz w:val="22"/>
          <w:szCs w:val="22"/>
        </w:rPr>
        <w:instrText>ADDIN CSL_CITATION {"citationItems":[{"id":"ITEM-1","itemData":{"DOI":"10.1364/josaa.420373","ISSN":"1084-7529","PMID":"34613138","author":[{"dropping-particle":"","family":"Evéquoz","given":"Gilles","non-dropping-particle":"","parse-names":false,"suffix":""},{"dropping-particle":"","family":"Truffer","given":"Frederic","non-dropping-particle":"","parse-names":false,"suffix":""},{"dropping-particle":"","family":"Geiser","given":"Martial","non-dropping-particle":"","parse-names":false,"suffix":""}],"container-title":"Journal of the Optical Society of America A","id":"ITEM-1","issue":"9","issued":{"date-parts":[["2021"]]},"note":"&amp;quot;Adding more light sources does not achieve a higher melanopsin contrast than the best choice of four primaries.&amp;quot;\n\nmaximum contrast availalbe is influenced by the peak wavelength location in the visibble spectrum and the bandwidth.","page":"1312","title":"Maximum possible contrast level for silent substitution: a theoretical model applied to melanopsin stimulation","type":"article-journal","volume":"38"},"uris":["http://www.mendeley.com/documents/?uuid=4eefdc7a-fb95-4f6a-a728-91645d02e898"]}],"mendeley":{"formattedCitation":"(Evéquoz et al., 2021)","plainTextFormattedCitation":"(Evéquoz et al., 2021)","previouslyFormattedCitation":"(Evéquoz et al., 2021)"},"properties":{"noteIndex":0},"schema":"https://github.com/citation-style-language/schema/raw/master/csl-citation.json"}</w:instrText>
      </w:r>
      <w:r w:rsidRPr="00877160">
        <w:rPr>
          <w:rFonts w:ascii="Helvetica" w:hAnsi="Helvetica" w:cstheme="minorHAnsi"/>
          <w:sz w:val="22"/>
          <w:szCs w:val="22"/>
        </w:rPr>
        <w:fldChar w:fldCharType="separate"/>
      </w:r>
      <w:r w:rsidRPr="00877160">
        <w:rPr>
          <w:rFonts w:ascii="Helvetica" w:hAnsi="Helvetica" w:cstheme="minorHAnsi"/>
          <w:noProof/>
          <w:sz w:val="22"/>
          <w:szCs w:val="22"/>
        </w:rPr>
        <w:t>(Evéquoz et al., 2021)</w:t>
      </w:r>
      <w:r w:rsidRPr="00877160">
        <w:rPr>
          <w:rFonts w:ascii="Helvetica" w:hAnsi="Helvetica" w:cstheme="minorHAnsi"/>
          <w:sz w:val="22"/>
          <w:szCs w:val="22"/>
        </w:rPr>
        <w:fldChar w:fldCharType="end"/>
      </w:r>
      <w:r w:rsidRPr="00877160">
        <w:rPr>
          <w:rFonts w:ascii="Helvetica" w:hAnsi="Helvetica" w:cstheme="minorHAnsi"/>
          <w:sz w:val="22"/>
          <w:szCs w:val="22"/>
        </w:rPr>
        <w:t xml:space="preserve">, and the light source will need to be integrated into an optical setup for stimulus delivery—usually either a Ganzfeld </w:t>
      </w:r>
      <w:r w:rsidRPr="00877160">
        <w:rPr>
          <w:rFonts w:ascii="Helvetica" w:hAnsi="Helvetica" w:cstheme="minorHAnsi"/>
          <w:sz w:val="22"/>
          <w:szCs w:val="22"/>
        </w:rPr>
        <w:fldChar w:fldCharType="begin" w:fldLock="1"/>
      </w:r>
      <w:r w:rsidRPr="00877160">
        <w:rPr>
          <w:rFonts w:ascii="Helvetica" w:hAnsi="Helvetica" w:cstheme="minorHAnsi"/>
          <w:sz w:val="22"/>
          <w:szCs w:val="22"/>
        </w:rPr>
        <w:instrText>ADDIN CSL_CITATION {"citationItems":[{"id":"ITEM-1","itemData":{"DOI":"10.3758/s13428-021-01759-3","ISBN":"1342802101","abstract":" We introduce PyPlr —a versatile, integrated system of hardware and software to support a broad spectrum of research applications concerning the human pupillary light reflex (PLR). PyPlr is a custom Python library for integrating a research-grade video-based eye-tracker system with a light source and streamlining stimulus design, optimisation and delivery, device synchronisation, and extraction, cleaning, and analysis of pupil data. We additionally describe how full-field, homogenous stimulation of the retina can be realised with a low-cost integrating sphere that serves as an alternative to a more complex Maxwellian view setup. Users can integrate their own light source, but we provide full native software support for a high-end, commercial research-grade 10-primary light engine that offers advanced control over the temporal and spectral properties of light stimuli as well as spectral calibration utilities. Here, we describe the hardware and software in detail and demonstrate its capabilities with two example applications: (1) pupillometer-style measurement and parametrisation of the PLR to flashes of white light, and (2) comparing the post-illumination pupil response (PIPR) to flashes of long and short-wavelength light. The system holds promise for researchers who would favour a flexible approach to studying the PLR and the ability to employ a wide range of temporally and spectrally varying stimuli, including simple narrowband stimuli. ","author":[{"dropping-particle":"","family":"Martin","given":"Joel T.","non-dropping-particle":"","parse-names":false,"suffix":""},{"dropping-particle":"","family":"Pinto","given":"Joana","non-dropping-particle":"","parse-names":false,"suffix":""},{"dropping-particle":"","family":"Bulte","given":"Daniel","non-dropping-particle":"","parse-names":false,"suffix":""},{"dropping-particle":"","family":"Spitschan","given":"Manuel","non-dropping-particle":"","parse-names":false,"suffix":""}],"container-title":"Behavior Research Methods","id":"ITEM-1","issue":"0123456789","issued":{"date-parts":[["2021"]]},"title":"PyPlr: A versatile, integrated system of hardware and software for researching the human pupillary light reflex","type":"article-journal"},"uris":["http://www.mendeley.com/documents/?uuid=b9e574ff-a226-4e9d-80b5-9cebc028b893"]}],"mendeley":{"formattedCitation":"(Martin et al., 2021)","manualFormatting":"(e.g., Martin et al., 2021)","plainTextFormattedCitation":"(Martin et al., 2021)","previouslyFormattedCitation":"(Martin et al., 2021)"},"properties":{"noteIndex":0},"schema":"https://github.com/citation-style-language/schema/raw/master/csl-citation.json"}</w:instrText>
      </w:r>
      <w:r w:rsidRPr="00877160">
        <w:rPr>
          <w:rFonts w:ascii="Helvetica" w:hAnsi="Helvetica" w:cstheme="minorHAnsi"/>
          <w:sz w:val="22"/>
          <w:szCs w:val="22"/>
        </w:rPr>
        <w:fldChar w:fldCharType="separate"/>
      </w:r>
      <w:r w:rsidRPr="00877160">
        <w:rPr>
          <w:rFonts w:ascii="Helvetica" w:hAnsi="Helvetica" w:cstheme="minorHAnsi"/>
          <w:noProof/>
          <w:sz w:val="22"/>
          <w:szCs w:val="22"/>
        </w:rPr>
        <w:t>(e.g., Martin et al., 2021)</w:t>
      </w:r>
      <w:r w:rsidRPr="00877160">
        <w:rPr>
          <w:rFonts w:ascii="Helvetica" w:hAnsi="Helvetica" w:cstheme="minorHAnsi"/>
          <w:sz w:val="22"/>
          <w:szCs w:val="22"/>
        </w:rPr>
        <w:fldChar w:fldCharType="end"/>
      </w:r>
      <w:r w:rsidRPr="00877160">
        <w:rPr>
          <w:rFonts w:ascii="Helvetica" w:hAnsi="Helvetica" w:cstheme="minorHAnsi"/>
          <w:sz w:val="22"/>
          <w:szCs w:val="22"/>
        </w:rPr>
        <w:t xml:space="preserve"> or Maxwellian </w:t>
      </w:r>
      <w:r w:rsidRPr="00877160">
        <w:rPr>
          <w:rFonts w:ascii="Helvetica" w:hAnsi="Helvetica" w:cstheme="minorHAnsi"/>
          <w:sz w:val="22"/>
          <w:szCs w:val="22"/>
        </w:rPr>
        <w:fldChar w:fldCharType="begin" w:fldLock="1"/>
      </w:r>
      <w:r w:rsidRPr="00877160">
        <w:rPr>
          <w:rFonts w:ascii="Helvetica" w:hAnsi="Helvetica" w:cstheme="minorHAnsi"/>
          <w:sz w:val="22"/>
          <w:szCs w:val="22"/>
        </w:rPr>
        <w:instrText>ADDIN CSL_CITATION {"citationItems":[{"id":"ITEM-1","itemData":{"DOI":"10.1167/15.1.27","ISSN":"15347362","abstract":"Intrinsically photosensitive retinal ganglion cells (ipRGCs) can respond to light directly through self-contained photopigment, melanopsin. IpRGCs also receive synaptic inputs from rods and cones. Thus, studying ipRGC functions requires a novel photostimulating method that can account for all of the photoreceptor inputs. Here, we introduced an inexpensive LED-based five-primary photostimulator that can control the excitations of rods, S-, M-, L-cones, and melanopsin-containing ipRGCs in humans at constant background photoreceptor excitation levels, a critical requirement for studying the adaptation behavior of ipRGCs with rod, cone, or melanopsin input. We described the theory and technical aspects (including optics, electronics, software, and calibration) of the five-primary photostimulator. Then we presented two preliminary studies using the photostimulator we have implemented to measure melanopsin-mediated pupil responses and temporal contrast sensitivity function (TCSF). The results showed that the S-cone input to pupil responses was antagonistic to the L-, M- or melanopsin inputs, consistent with an SOFF and (L + M)-ON response property of primate ipRGCs (Dacey et al., 2005). In addition, the melanopsinmediated TCSF had a distinctive pattern compared with L + M or S-cone mediated TCSF. Other than controlling individual photoreceptor excitation independently, the five-primary photostimulator has the flexibility in presenting stimuli modulating any combination of photoreceptor excitations, which allows researchers to study the mechanisms by which ipRGCs combine various photoreceptor inputs.","author":[{"dropping-particle":"","family":"Cao","given":"Dingcai","non-dropping-particle":"","parse-names":false,"suffix":""},{"dropping-particle":"","family":"Nicandro","given":"Nathaniel","non-dropping-particle":"","parse-names":false,"suffix":""},{"dropping-particle":"","family":"Barrionuevo","given":"Pablo A.","non-dropping-particle":"","parse-names":false,"suffix":""}],"container-title":"Journal of Vision","id":"ITEM-1","issue":"1","issued":{"date-parts":[["2015"]]},"page":"1-13","title":"A five-primary photostimulator suitable for studying intrinsically photosensitive retinal ganglion cell functions in humans","type":"article-journal","volume":"15"},"uris":["http://www.mendeley.com/documents/?uuid=cd352734-780b-42f8-8b48-48b333bb7751"]},{"id":"ITEM-2","itemData":{"author":[{"dropping-particle":"","family":"Nugent","given":"Thomas W","non-dropping-particle":"","parse-names":false,"suffix":""},{"dropping-particle":"","family":"Zele","given":"Andrew J","non-dropping-particle":"","parse-names":false,"suffix":""}],"container-title":"Journal of Vision","id":"ITEM-2","issued":{"date-parts":[["2022"]]},"page":"1-22","title":"A five-primary Maxwellian-view display for independent control of melanopsin , rhodopsin , and three-cone opsins on a fine spatial scale","type":"article-journal","volume":"22"},"uris":["http://www.mendeley.com/documents/?uuid=afa231cf-1696-4dfc-9bb8-53baec716271"]}],"mendeley":{"formattedCitation":"(Cao et al., 2015; Nugent &amp; Zele, 2022)","manualFormatting":"(e.g., Cao et al., 2015; Nugent &amp; Zele, 2022)","plainTextFormattedCitation":"(Cao et al., 2015; Nugent &amp; Zele, 2022)","previouslyFormattedCitation":"(Cao et al., 2015; Nugent &amp; Zele, 2022)"},"properties":{"noteIndex":0},"schema":"https://github.com/citation-style-language/schema/raw/master/csl-citation.json"}</w:instrText>
      </w:r>
      <w:r w:rsidRPr="00877160">
        <w:rPr>
          <w:rFonts w:ascii="Helvetica" w:hAnsi="Helvetica" w:cstheme="minorHAnsi"/>
          <w:sz w:val="22"/>
          <w:szCs w:val="22"/>
        </w:rPr>
        <w:fldChar w:fldCharType="separate"/>
      </w:r>
      <w:r w:rsidRPr="00877160">
        <w:rPr>
          <w:rFonts w:ascii="Helvetica" w:hAnsi="Helvetica" w:cstheme="minorHAnsi"/>
          <w:noProof/>
          <w:sz w:val="22"/>
          <w:szCs w:val="22"/>
        </w:rPr>
        <w:t>(e.g., Cao et al., 2015; Nugent &amp; Zele, 2022)</w:t>
      </w:r>
      <w:r w:rsidRPr="00877160">
        <w:rPr>
          <w:rFonts w:ascii="Helvetica" w:hAnsi="Helvetica" w:cstheme="minorHAnsi"/>
          <w:sz w:val="22"/>
          <w:szCs w:val="22"/>
        </w:rPr>
        <w:fldChar w:fldCharType="end"/>
      </w:r>
      <w:r w:rsidRPr="00877160">
        <w:rPr>
          <w:rFonts w:ascii="Helvetica" w:hAnsi="Helvetica" w:cstheme="minorHAnsi"/>
          <w:sz w:val="22"/>
          <w:szCs w:val="22"/>
        </w:rPr>
        <w:t xml:space="preserve">. Reviewing the stimulation devices from a range of silent substitution studies, </w:t>
      </w:r>
      <w:r w:rsidRPr="00877160">
        <w:rPr>
          <w:rFonts w:ascii="Helvetica" w:hAnsi="Helvetica" w:cstheme="minorHAnsi"/>
          <w:sz w:val="22"/>
          <w:szCs w:val="22"/>
        </w:rPr>
        <w:fldChar w:fldCharType="begin" w:fldLock="1"/>
      </w:r>
      <w:r w:rsidRPr="00877160">
        <w:rPr>
          <w:rFonts w:ascii="Helvetica" w:hAnsi="Helvetica" w:cstheme="minorHAnsi"/>
          <w:sz w:val="22"/>
          <w:szCs w:val="22"/>
        </w:rPr>
        <w:instrText>ADDIN CSL_CITATION {"citationItems":[{"id":"ITEM-1","itemData":{"DOI":"10.3390/photonics7040121","ISSN":"23046732","abstract":"One way to study the specific response of the non-visual melanopsin photoreceptors of the human eye is to silence the response of cones and rods. Melanopsin photoreceptors (ipRGC), highlighted in the early 2000s, are intimately linked to the circadian rhythm and therefore to our sleep and wakefulness. Rest and sleep regulation, health and cognitive functions are all linked to ipRGC and play an important role in work and human relationships. Thus, we believe that the study of ipRGC responses is important.We searched and reviewed scientific articles describing instrumentation dedicated to these studies. PubMed lists more than 90,000 articles created since the year 2000 that contain the word circadian but only 252 with silent substitution. In relation to melanopsin, we found 39 relevant articles from which only 11 give a device description for humans, which is incomplete in most cases. We did not find any consensus for light intensity description, melanopsin contrast, sequences of melanopsin light stimulation and optical setup to expose the retina to the light.","author":[{"dropping-particle":"","family":"Conus","given":"Vincent","non-dropping-particle":"","parse-names":false,"suffix":""},{"dropping-particle":"","family":"Geiser","given":"Martial","non-dropping-particle":"","parse-names":false,"suffix":""}],"container-title":"Photonics","id":"ITEM-1","issue":"4","issued":{"date-parts":[["2020"]]},"page":"1-10","title":"A review of silent substitution devices for melanopsin stimulation in humans","type":"article-journal","volume":"7"},"uris":["http://www.mendeley.com/documents/?uuid=67a5ad1d-d310-4029-9a30-b056ef5de6b3"]}],"mendeley":{"formattedCitation":"(Conus &amp; Geiser, 2020)","manualFormatting":"Conus and Geiser (2020)","plainTextFormattedCitation":"(Conus &amp; Geiser, 2020)","previouslyFormattedCitation":"(Conus &amp; Geiser, 2020)"},"properties":{"noteIndex":0},"schema":"https://github.com/citation-style-language/schema/raw/master/csl-citation.json"}</w:instrText>
      </w:r>
      <w:r w:rsidRPr="00877160">
        <w:rPr>
          <w:rFonts w:ascii="Helvetica" w:hAnsi="Helvetica" w:cstheme="minorHAnsi"/>
          <w:sz w:val="22"/>
          <w:szCs w:val="22"/>
        </w:rPr>
        <w:fldChar w:fldCharType="separate"/>
      </w:r>
      <w:r w:rsidRPr="00877160">
        <w:rPr>
          <w:rFonts w:ascii="Helvetica" w:hAnsi="Helvetica" w:cstheme="minorHAnsi"/>
          <w:noProof/>
          <w:sz w:val="22"/>
          <w:szCs w:val="22"/>
        </w:rPr>
        <w:t>Conus and Geiser (2020)</w:t>
      </w:r>
      <w:r w:rsidRPr="00877160">
        <w:rPr>
          <w:rFonts w:ascii="Helvetica" w:hAnsi="Helvetica" w:cstheme="minorHAnsi"/>
          <w:sz w:val="22"/>
          <w:szCs w:val="22"/>
        </w:rPr>
        <w:fldChar w:fldCharType="end"/>
      </w:r>
      <w:r w:rsidRPr="00877160">
        <w:rPr>
          <w:rFonts w:ascii="Helvetica" w:hAnsi="Helvetica" w:cstheme="minorHAnsi"/>
          <w:sz w:val="22"/>
          <w:szCs w:val="22"/>
        </w:rPr>
        <w:t xml:space="preserve"> found that in most cases the device had 4 or 5 primaries and was built from scratch using LEDs, optical bench components, and microprocessors (e.g., Arduino) for pulse width modulation control of intensity. </w:t>
      </w:r>
    </w:p>
    <w:p w14:paraId="5DB3168F" w14:textId="45BB561D" w:rsidR="00FF475D" w:rsidRPr="00877160" w:rsidRDefault="002E456D" w:rsidP="00FF475D">
      <w:pPr>
        <w:pStyle w:val="NormalWeb"/>
        <w:ind w:firstLine="720"/>
        <w:rPr>
          <w:rFonts w:ascii="Helvetica" w:hAnsi="Helvetica" w:cstheme="minorHAnsi"/>
          <w:sz w:val="22"/>
          <w:szCs w:val="22"/>
        </w:rPr>
      </w:pPr>
      <w:proofErr w:type="spellStart"/>
      <w:r w:rsidRPr="002E456D">
        <w:rPr>
          <w:rFonts w:ascii="Helvetica" w:hAnsi="Helvetica" w:cstheme="minorHAnsi"/>
          <w:i/>
          <w:iCs/>
          <w:sz w:val="22"/>
          <w:szCs w:val="22"/>
        </w:rPr>
        <w:t>PySilSub</w:t>
      </w:r>
      <w:proofErr w:type="spellEnd"/>
      <w:r>
        <w:rPr>
          <w:rFonts w:ascii="Helvetica" w:hAnsi="Helvetica" w:cstheme="minorHAnsi"/>
          <w:sz w:val="22"/>
          <w:szCs w:val="22"/>
        </w:rPr>
        <w:t xml:space="preserve"> </w:t>
      </w:r>
      <w:r w:rsidR="00531013">
        <w:rPr>
          <w:rFonts w:ascii="Helvetica" w:hAnsi="Helvetica" w:cstheme="minorHAnsi"/>
          <w:sz w:val="22"/>
          <w:szCs w:val="22"/>
        </w:rPr>
        <w:t>supports</w:t>
      </w:r>
      <w:r>
        <w:rPr>
          <w:rFonts w:ascii="Helvetica" w:hAnsi="Helvetica" w:cstheme="minorHAnsi"/>
          <w:sz w:val="22"/>
          <w:szCs w:val="22"/>
        </w:rPr>
        <w:t xml:space="preserve"> </w:t>
      </w:r>
      <w:proofErr w:type="spellStart"/>
      <w:r>
        <w:rPr>
          <w:rFonts w:ascii="Helvetica" w:hAnsi="Helvetica" w:cstheme="minorHAnsi"/>
          <w:sz w:val="22"/>
          <w:szCs w:val="22"/>
        </w:rPr>
        <w:t>multiprimariy</w:t>
      </w:r>
      <w:proofErr w:type="spellEnd"/>
      <w:r>
        <w:rPr>
          <w:rFonts w:ascii="Helvetica" w:hAnsi="Helvetica" w:cstheme="minorHAnsi"/>
          <w:sz w:val="22"/>
          <w:szCs w:val="22"/>
        </w:rPr>
        <w:t xml:space="preserve"> stimulation devices </w:t>
      </w:r>
      <w:r w:rsidR="00840371">
        <w:rPr>
          <w:rFonts w:ascii="Helvetica" w:hAnsi="Helvetica" w:cstheme="minorHAnsi"/>
          <w:sz w:val="22"/>
          <w:szCs w:val="22"/>
        </w:rPr>
        <w:t xml:space="preserve">through a generic </w:t>
      </w:r>
      <w:proofErr w:type="spellStart"/>
      <w:r w:rsidR="00C157CC" w:rsidRPr="00877160">
        <w:rPr>
          <w:rFonts w:ascii="Helvetica" w:hAnsi="Helvetica" w:cstheme="minorHAnsi"/>
          <w:i/>
          <w:iCs/>
          <w:sz w:val="22"/>
          <w:szCs w:val="22"/>
        </w:rPr>
        <w:t>StimulationDevice</w:t>
      </w:r>
      <w:proofErr w:type="spellEnd"/>
      <w:r w:rsidR="00C157CC" w:rsidRPr="00877160">
        <w:rPr>
          <w:rFonts w:ascii="Helvetica" w:hAnsi="Helvetica" w:cstheme="minorHAnsi"/>
          <w:sz w:val="22"/>
          <w:szCs w:val="22"/>
        </w:rPr>
        <w:t xml:space="preserve"> class that </w:t>
      </w:r>
      <w:r>
        <w:rPr>
          <w:rFonts w:ascii="Helvetica" w:hAnsi="Helvetica" w:cstheme="minorHAnsi"/>
          <w:sz w:val="22"/>
          <w:szCs w:val="22"/>
        </w:rPr>
        <w:t>turns</w:t>
      </w:r>
      <w:r w:rsidR="00C157CC" w:rsidRPr="00877160">
        <w:rPr>
          <w:rFonts w:ascii="Helvetica" w:hAnsi="Helvetica" w:cstheme="minorHAnsi"/>
          <w:sz w:val="22"/>
          <w:szCs w:val="22"/>
        </w:rPr>
        <w:t xml:space="preserve"> a set of spectral </w:t>
      </w:r>
      <w:r w:rsidR="00AF7E05" w:rsidRPr="00877160">
        <w:rPr>
          <w:rFonts w:ascii="Helvetica" w:hAnsi="Helvetica" w:cstheme="minorHAnsi"/>
          <w:sz w:val="22"/>
          <w:szCs w:val="22"/>
        </w:rPr>
        <w:t xml:space="preserve">calibration </w:t>
      </w:r>
      <w:r w:rsidR="00C157CC" w:rsidRPr="00877160">
        <w:rPr>
          <w:rFonts w:ascii="Helvetica" w:hAnsi="Helvetica" w:cstheme="minorHAnsi"/>
          <w:sz w:val="22"/>
          <w:szCs w:val="22"/>
        </w:rPr>
        <w:t xml:space="preserve">measurements </w:t>
      </w:r>
      <w:r>
        <w:rPr>
          <w:rFonts w:ascii="Helvetica" w:hAnsi="Helvetica" w:cstheme="minorHAnsi"/>
          <w:sz w:val="22"/>
          <w:szCs w:val="22"/>
        </w:rPr>
        <w:t>into a forward model</w:t>
      </w:r>
      <w:r w:rsidR="00C157CC" w:rsidRPr="00877160">
        <w:rPr>
          <w:rFonts w:ascii="Helvetica" w:hAnsi="Helvetica" w:cstheme="minorHAnsi"/>
          <w:sz w:val="22"/>
          <w:szCs w:val="22"/>
        </w:rPr>
        <w:t xml:space="preserve">. The required format </w:t>
      </w:r>
      <w:r w:rsidR="00531013">
        <w:rPr>
          <w:rFonts w:ascii="Helvetica" w:hAnsi="Helvetica" w:cstheme="minorHAnsi"/>
          <w:sz w:val="22"/>
          <w:szCs w:val="22"/>
        </w:rPr>
        <w:t xml:space="preserve">of the calibration </w:t>
      </w:r>
      <w:r w:rsidR="006A1F1A">
        <w:rPr>
          <w:rFonts w:ascii="Helvetica" w:hAnsi="Helvetica" w:cstheme="minorHAnsi"/>
          <w:sz w:val="22"/>
          <w:szCs w:val="22"/>
        </w:rPr>
        <w:t>data</w:t>
      </w:r>
      <w:r w:rsidR="00531013">
        <w:rPr>
          <w:rFonts w:ascii="Helvetica" w:hAnsi="Helvetica" w:cstheme="minorHAnsi"/>
          <w:sz w:val="22"/>
          <w:szCs w:val="22"/>
        </w:rPr>
        <w:t xml:space="preserve"> </w:t>
      </w:r>
      <w:r w:rsidR="00C157CC" w:rsidRPr="00877160">
        <w:rPr>
          <w:rFonts w:ascii="Helvetica" w:hAnsi="Helvetica" w:cstheme="minorHAnsi"/>
          <w:sz w:val="22"/>
          <w:szCs w:val="22"/>
        </w:rPr>
        <w:t xml:space="preserve">is a CSV file where the first row </w:t>
      </w:r>
      <w:r w:rsidR="004F1445" w:rsidRPr="00877160">
        <w:rPr>
          <w:rFonts w:ascii="Helvetica" w:hAnsi="Helvetica" w:cstheme="minorHAnsi"/>
          <w:sz w:val="22"/>
          <w:szCs w:val="22"/>
        </w:rPr>
        <w:t>describes</w:t>
      </w:r>
      <w:r w:rsidR="00C157CC" w:rsidRPr="00877160">
        <w:rPr>
          <w:rFonts w:ascii="Helvetica" w:hAnsi="Helvetica" w:cstheme="minorHAnsi"/>
          <w:sz w:val="22"/>
          <w:szCs w:val="22"/>
        </w:rPr>
        <w:t xml:space="preserve"> </w:t>
      </w:r>
      <w:r w:rsidR="004F1445" w:rsidRPr="00877160">
        <w:rPr>
          <w:rFonts w:ascii="Helvetica" w:hAnsi="Helvetica" w:cstheme="minorHAnsi"/>
          <w:sz w:val="22"/>
          <w:szCs w:val="22"/>
        </w:rPr>
        <w:t>the wavelength sampling (e.g., 380, 381, … 780) and every other row is a spectral measurement</w:t>
      </w:r>
      <w:r>
        <w:rPr>
          <w:rFonts w:ascii="Helvetica" w:hAnsi="Helvetica" w:cstheme="minorHAnsi"/>
          <w:sz w:val="22"/>
          <w:szCs w:val="22"/>
        </w:rPr>
        <w:t xml:space="preserve"> (see Table 1)</w:t>
      </w:r>
      <w:r w:rsidR="004F1445" w:rsidRPr="00877160">
        <w:rPr>
          <w:rFonts w:ascii="Helvetica" w:hAnsi="Helvetica" w:cstheme="minorHAnsi"/>
          <w:sz w:val="22"/>
          <w:szCs w:val="22"/>
        </w:rPr>
        <w:t xml:space="preserve">. Also required in the CSV file are the column headers </w:t>
      </w:r>
      <w:r w:rsidR="004F1445" w:rsidRPr="00877160">
        <w:rPr>
          <w:rFonts w:ascii="Helvetica" w:hAnsi="Helvetica" w:cstheme="minorHAnsi"/>
          <w:i/>
          <w:iCs/>
          <w:sz w:val="22"/>
          <w:szCs w:val="22"/>
        </w:rPr>
        <w:t>Primary</w:t>
      </w:r>
      <w:r w:rsidR="004F1445" w:rsidRPr="00877160">
        <w:rPr>
          <w:rFonts w:ascii="Helvetica" w:hAnsi="Helvetica" w:cstheme="minorHAnsi"/>
          <w:sz w:val="22"/>
          <w:szCs w:val="22"/>
        </w:rPr>
        <w:t xml:space="preserve"> and </w:t>
      </w:r>
      <w:r w:rsidR="004F1445" w:rsidRPr="00877160">
        <w:rPr>
          <w:rFonts w:ascii="Helvetica" w:hAnsi="Helvetica" w:cstheme="minorHAnsi"/>
          <w:i/>
          <w:iCs/>
          <w:sz w:val="22"/>
          <w:szCs w:val="22"/>
        </w:rPr>
        <w:t>Setting</w:t>
      </w:r>
      <w:r w:rsidR="004F1445" w:rsidRPr="00877160">
        <w:rPr>
          <w:rFonts w:ascii="Helvetica" w:hAnsi="Helvetica" w:cstheme="minorHAnsi"/>
          <w:sz w:val="22"/>
          <w:szCs w:val="22"/>
        </w:rPr>
        <w:t>, with corresponding values to identify the spectra</w:t>
      </w:r>
      <w:r w:rsidR="00531013">
        <w:rPr>
          <w:rFonts w:ascii="Helvetica" w:hAnsi="Helvetica" w:cstheme="minorHAnsi"/>
          <w:sz w:val="22"/>
          <w:szCs w:val="22"/>
        </w:rPr>
        <w:t>l measurements</w:t>
      </w:r>
      <w:r w:rsidR="004F1445" w:rsidRPr="00877160">
        <w:rPr>
          <w:rFonts w:ascii="Helvetica" w:hAnsi="Helvetica" w:cstheme="minorHAnsi"/>
          <w:sz w:val="22"/>
          <w:szCs w:val="22"/>
        </w:rPr>
        <w:t xml:space="preserve">. </w:t>
      </w:r>
      <w:r w:rsidR="00B33EF6" w:rsidRPr="00877160">
        <w:rPr>
          <w:rFonts w:ascii="Helvetica" w:hAnsi="Helvetica" w:cstheme="minorHAnsi"/>
          <w:sz w:val="22"/>
          <w:szCs w:val="22"/>
        </w:rPr>
        <w:t>For a perfectly linear device it would suffice to measure each channel at maximum and minimum</w:t>
      </w:r>
      <w:r w:rsidR="00840371">
        <w:rPr>
          <w:rFonts w:ascii="Helvetica" w:hAnsi="Helvetica" w:cstheme="minorHAnsi"/>
          <w:sz w:val="22"/>
          <w:szCs w:val="22"/>
        </w:rPr>
        <w:t>,</w:t>
      </w:r>
      <w:r w:rsidR="00B65A39" w:rsidRPr="00877160">
        <w:rPr>
          <w:rFonts w:ascii="Helvetica" w:hAnsi="Helvetica" w:cstheme="minorHAnsi"/>
          <w:sz w:val="22"/>
          <w:szCs w:val="22"/>
        </w:rPr>
        <w:t xml:space="preserve"> </w:t>
      </w:r>
      <w:r w:rsidR="00B33EF6" w:rsidRPr="00877160">
        <w:rPr>
          <w:rFonts w:ascii="Helvetica" w:hAnsi="Helvetica" w:cstheme="minorHAnsi"/>
          <w:sz w:val="22"/>
          <w:szCs w:val="22"/>
        </w:rPr>
        <w:t xml:space="preserve">but </w:t>
      </w:r>
      <w:r w:rsidR="00FF475D" w:rsidRPr="00877160">
        <w:rPr>
          <w:rFonts w:ascii="Helvetica" w:hAnsi="Helvetica" w:cstheme="minorHAnsi"/>
          <w:sz w:val="22"/>
          <w:szCs w:val="22"/>
        </w:rPr>
        <w:t xml:space="preserve">as devices tend not to be linear </w:t>
      </w:r>
      <w:r w:rsidR="00B33EF6" w:rsidRPr="00877160">
        <w:rPr>
          <w:rFonts w:ascii="Helvetica" w:hAnsi="Helvetica" w:cstheme="minorHAnsi"/>
          <w:sz w:val="22"/>
          <w:szCs w:val="22"/>
        </w:rPr>
        <w:t xml:space="preserve">it is prudent to obtain measurements across the input range. </w:t>
      </w:r>
      <w:r w:rsidR="00B65A39" w:rsidRPr="00877160">
        <w:rPr>
          <w:rFonts w:ascii="Helvetica" w:hAnsi="Helvetica" w:cstheme="minorHAnsi"/>
          <w:sz w:val="22"/>
          <w:szCs w:val="22"/>
        </w:rPr>
        <w:t xml:space="preserve">If sampling with an </w:t>
      </w:r>
      <w:proofErr w:type="spellStart"/>
      <w:r w:rsidR="00B65A39" w:rsidRPr="00877160">
        <w:rPr>
          <w:rFonts w:ascii="Helvetica" w:hAnsi="Helvetica" w:cstheme="minorHAnsi"/>
          <w:sz w:val="22"/>
          <w:szCs w:val="22"/>
        </w:rPr>
        <w:t>OceanOptics</w:t>
      </w:r>
      <w:proofErr w:type="spellEnd"/>
      <w:r w:rsidR="00B65A39" w:rsidRPr="00877160">
        <w:rPr>
          <w:rFonts w:ascii="Helvetica" w:hAnsi="Helvetica" w:cstheme="minorHAnsi"/>
          <w:sz w:val="22"/>
          <w:szCs w:val="22"/>
        </w:rPr>
        <w:t xml:space="preserve"> </w:t>
      </w:r>
      <w:r w:rsidR="00F33B04" w:rsidRPr="00877160">
        <w:rPr>
          <w:rFonts w:ascii="Helvetica" w:hAnsi="Helvetica" w:cstheme="minorHAnsi"/>
          <w:sz w:val="22"/>
          <w:szCs w:val="22"/>
        </w:rPr>
        <w:t>(</w:t>
      </w:r>
      <w:r w:rsidR="00F33B04" w:rsidRPr="00877160">
        <w:rPr>
          <w:rFonts w:ascii="Calibri" w:hAnsi="Calibri" w:cs="Calibri"/>
          <w:sz w:val="22"/>
          <w:szCs w:val="22"/>
        </w:rPr>
        <w:t>﻿</w:t>
      </w:r>
      <w:r w:rsidR="00F33B04" w:rsidRPr="00877160">
        <w:rPr>
          <w:rFonts w:ascii="Helvetica" w:hAnsi="Helvetica" w:cstheme="minorHAnsi"/>
          <w:sz w:val="22"/>
          <w:szCs w:val="22"/>
        </w:rPr>
        <w:t xml:space="preserve">Ocean Insight Inc., Oxford, UK) </w:t>
      </w:r>
      <w:r w:rsidR="00B65A39" w:rsidRPr="00877160">
        <w:rPr>
          <w:rFonts w:ascii="Helvetica" w:hAnsi="Helvetica" w:cstheme="minorHAnsi"/>
          <w:sz w:val="22"/>
          <w:szCs w:val="22"/>
        </w:rPr>
        <w:t xml:space="preserve">or JETI </w:t>
      </w:r>
      <w:r w:rsidR="00F33B04" w:rsidRPr="00877160">
        <w:rPr>
          <w:rFonts w:ascii="Calibri" w:hAnsi="Calibri" w:cs="Calibri"/>
          <w:sz w:val="22"/>
          <w:szCs w:val="22"/>
        </w:rPr>
        <w:t>﻿</w:t>
      </w:r>
      <w:r w:rsidR="00F33B04" w:rsidRPr="00877160">
        <w:rPr>
          <w:rFonts w:ascii="Helvetica" w:hAnsi="Helvetica" w:cs="Calibri"/>
          <w:sz w:val="22"/>
          <w:szCs w:val="22"/>
        </w:rPr>
        <w:t>(</w:t>
      </w:r>
      <w:r w:rsidR="00F33B04" w:rsidRPr="00877160">
        <w:rPr>
          <w:rFonts w:ascii="Helvetica" w:hAnsi="Helvetica" w:cstheme="minorHAnsi"/>
          <w:sz w:val="22"/>
          <w:szCs w:val="22"/>
        </w:rPr>
        <w:t xml:space="preserve">JETI </w:t>
      </w:r>
      <w:proofErr w:type="spellStart"/>
      <w:r w:rsidR="00F33B04" w:rsidRPr="00877160">
        <w:rPr>
          <w:rFonts w:ascii="Helvetica" w:hAnsi="Helvetica" w:cstheme="minorHAnsi"/>
          <w:sz w:val="22"/>
          <w:szCs w:val="22"/>
        </w:rPr>
        <w:t>Technische</w:t>
      </w:r>
      <w:proofErr w:type="spellEnd"/>
      <w:r w:rsidR="00F33B04" w:rsidRPr="00877160">
        <w:rPr>
          <w:rFonts w:ascii="Helvetica" w:hAnsi="Helvetica" w:cstheme="minorHAnsi"/>
          <w:sz w:val="22"/>
          <w:szCs w:val="22"/>
        </w:rPr>
        <w:t xml:space="preserve"> </w:t>
      </w:r>
      <w:proofErr w:type="spellStart"/>
      <w:r w:rsidR="00F33B04" w:rsidRPr="00877160">
        <w:rPr>
          <w:rFonts w:ascii="Helvetica" w:hAnsi="Helvetica" w:cstheme="minorHAnsi"/>
          <w:sz w:val="22"/>
          <w:szCs w:val="22"/>
        </w:rPr>
        <w:t>Instrumente</w:t>
      </w:r>
      <w:proofErr w:type="spellEnd"/>
      <w:r w:rsidR="00F33B04" w:rsidRPr="00877160">
        <w:rPr>
          <w:rFonts w:ascii="Helvetica" w:hAnsi="Helvetica" w:cstheme="minorHAnsi"/>
          <w:sz w:val="22"/>
          <w:szCs w:val="22"/>
        </w:rPr>
        <w:t xml:space="preserve">, GmbH, Jena, Germany) </w:t>
      </w:r>
      <w:r w:rsidR="00B65A39" w:rsidRPr="00877160">
        <w:rPr>
          <w:rFonts w:ascii="Helvetica" w:hAnsi="Helvetica" w:cstheme="minorHAnsi"/>
          <w:sz w:val="22"/>
          <w:szCs w:val="22"/>
        </w:rPr>
        <w:t xml:space="preserve">spectrometer, one may benefit from the interfaces in </w:t>
      </w:r>
      <w:r w:rsidR="00B65A39" w:rsidRPr="00877160">
        <w:rPr>
          <w:rFonts w:ascii="Helvetica" w:hAnsi="Helvetica" w:cstheme="minorHAnsi"/>
          <w:sz w:val="22"/>
          <w:szCs w:val="22"/>
        </w:rPr>
        <w:lastRenderedPageBreak/>
        <w:t xml:space="preserve">python packages such as </w:t>
      </w:r>
      <w:proofErr w:type="spellStart"/>
      <w:r w:rsidR="00B65A39" w:rsidRPr="00877160">
        <w:rPr>
          <w:rFonts w:ascii="Helvetica" w:hAnsi="Helvetica" w:cstheme="minorHAnsi"/>
          <w:i/>
          <w:iCs/>
          <w:sz w:val="22"/>
          <w:szCs w:val="22"/>
        </w:rPr>
        <w:t>LuxPy</w:t>
      </w:r>
      <w:proofErr w:type="spellEnd"/>
      <w:r w:rsidR="00F10DF9" w:rsidRPr="00877160">
        <w:rPr>
          <w:rFonts w:ascii="Helvetica" w:hAnsi="Helvetica" w:cstheme="minorHAnsi"/>
          <w:sz w:val="22"/>
          <w:szCs w:val="22"/>
        </w:rPr>
        <w:t xml:space="preserve"> </w:t>
      </w:r>
      <w:r w:rsidR="00F10DF9" w:rsidRPr="00877160">
        <w:rPr>
          <w:rFonts w:ascii="Helvetica" w:hAnsi="Helvetica" w:cstheme="minorHAnsi"/>
          <w:sz w:val="22"/>
          <w:szCs w:val="22"/>
        </w:rPr>
        <w:fldChar w:fldCharType="begin" w:fldLock="1"/>
      </w:r>
      <w:r w:rsidR="00B150A1" w:rsidRPr="00877160">
        <w:rPr>
          <w:rFonts w:ascii="Helvetica" w:hAnsi="Helvetica" w:cstheme="minorHAnsi"/>
          <w:sz w:val="22"/>
          <w:szCs w:val="22"/>
        </w:rPr>
        <w:instrText>ADDIN CSL_CITATION {"citationItems":[{"id":"ITEM-1","itemData":{"DOI":"10.1080/15502724.2018.1518717","ISSN":"15502716","abstract":"LuxPy is a free and open source Python package that supports several common lighting, colorimetric, color appearance, and other color science related calculations that should be useful to researchers and industry professionals. This article describes the installation of the LuxPy toolbox, provides an overview of its basic design and functionality, and gives several examples to demonstrate its basic utilities using a Jupyter notebook. LuxPy is available under a GPLv3 license at www.github.com/ksmet1977/luxpy/ or from the Python Package Index pypi.python.org/pypi/luxpy/.","author":[{"dropping-particle":"","family":"Smet","given":"Kevin A.G.","non-dropping-particle":"","parse-names":false,"suffix":""}],"container-title":"LEUKOS - Journal of Illuminating Engineering Society of North America","id":"ITEM-1","issue":"3","issued":{"date-parts":[["2020"]]},"page":"179-201","publisher":"Taylor &amp; Francis","title":"Tutorial: The LuxPy Python Toolbox for Lighting and Color Science","type":"article-journal","volume":"16"},"uris":["http://www.mendeley.com/documents/?uuid=4a3ccebe-02f8-4270-823f-b2193eff0fe6"]}],"mendeley":{"formattedCitation":"(Smet, 2020)","plainTextFormattedCitation":"(Smet, 2020)","previouslyFormattedCitation":"(Smet, 2020)"},"properties":{"noteIndex":0},"schema":"https://github.com/citation-style-language/schema/raw/master/csl-citation.json"}</w:instrText>
      </w:r>
      <w:r w:rsidR="00F10DF9" w:rsidRPr="00877160">
        <w:rPr>
          <w:rFonts w:ascii="Helvetica" w:hAnsi="Helvetica" w:cstheme="minorHAnsi"/>
          <w:sz w:val="22"/>
          <w:szCs w:val="22"/>
        </w:rPr>
        <w:fldChar w:fldCharType="separate"/>
      </w:r>
      <w:r w:rsidR="00F10DF9" w:rsidRPr="00877160">
        <w:rPr>
          <w:rFonts w:ascii="Helvetica" w:hAnsi="Helvetica" w:cstheme="minorHAnsi"/>
          <w:noProof/>
          <w:sz w:val="22"/>
          <w:szCs w:val="22"/>
        </w:rPr>
        <w:t>(Smet, 2020)</w:t>
      </w:r>
      <w:r w:rsidR="00F10DF9" w:rsidRPr="00877160">
        <w:rPr>
          <w:rFonts w:ascii="Helvetica" w:hAnsi="Helvetica" w:cstheme="minorHAnsi"/>
          <w:sz w:val="22"/>
          <w:szCs w:val="22"/>
        </w:rPr>
        <w:fldChar w:fldCharType="end"/>
      </w:r>
      <w:r w:rsidR="00B65A39" w:rsidRPr="00877160">
        <w:rPr>
          <w:rFonts w:ascii="Helvetica" w:hAnsi="Helvetica" w:cstheme="minorHAnsi"/>
          <w:sz w:val="22"/>
          <w:szCs w:val="22"/>
        </w:rPr>
        <w:t xml:space="preserve">, </w:t>
      </w:r>
      <w:proofErr w:type="spellStart"/>
      <w:r w:rsidR="00B65A39" w:rsidRPr="00877160">
        <w:rPr>
          <w:rFonts w:ascii="Helvetica" w:hAnsi="Helvetica" w:cstheme="minorHAnsi"/>
          <w:i/>
          <w:iCs/>
          <w:sz w:val="22"/>
          <w:szCs w:val="22"/>
        </w:rPr>
        <w:t>PyPlr</w:t>
      </w:r>
      <w:proofErr w:type="spellEnd"/>
      <w:r w:rsidR="00F10DF9" w:rsidRPr="00877160">
        <w:rPr>
          <w:rFonts w:ascii="Helvetica" w:hAnsi="Helvetica" w:cstheme="minorHAnsi"/>
          <w:i/>
          <w:iCs/>
          <w:sz w:val="22"/>
          <w:szCs w:val="22"/>
        </w:rPr>
        <w:t xml:space="preserve"> </w:t>
      </w:r>
      <w:r w:rsidR="00F10DF9" w:rsidRPr="00877160">
        <w:rPr>
          <w:rFonts w:ascii="Helvetica" w:hAnsi="Helvetica" w:cstheme="minorHAnsi"/>
          <w:i/>
          <w:iCs/>
          <w:sz w:val="22"/>
          <w:szCs w:val="22"/>
        </w:rPr>
        <w:fldChar w:fldCharType="begin" w:fldLock="1"/>
      </w:r>
      <w:r w:rsidR="00F10DF9" w:rsidRPr="00877160">
        <w:rPr>
          <w:rFonts w:ascii="Helvetica" w:hAnsi="Helvetica" w:cstheme="minorHAnsi"/>
          <w:i/>
          <w:iCs/>
          <w:sz w:val="22"/>
          <w:szCs w:val="22"/>
        </w:rPr>
        <w:instrText>ADDIN CSL_CITATION {"citationItems":[{"id":"ITEM-1","itemData":{"DOI":"10.3758/s13428-021-01759-3","ISBN":"1342802101","abstract":" We introduce PyPlr —a versatile, integrated system of hardware and software to support a broad spectrum of research applications concerning the human pupillary light reflex (PLR). PyPlr is a custom Python library for integrating a research-grade video-based eye-tracker system with a light source and streamlining stimulus design, optimisation and delivery, device synchronisation, and extraction, cleaning, and analysis of pupil data. We additionally describe how full-field, homogenous stimulation of the retina can be realised with a low-cost integrating sphere that serves as an alternative to a more complex Maxwellian view setup. Users can integrate their own light source, but we provide full native software support for a high-end, commercial research-grade 10-primary light engine that offers advanced control over the temporal and spectral properties of light stimuli as well as spectral calibration utilities. Here, we describe the hardware and software in detail and demonstrate its capabilities with two example applications: (1) pupillometer-style measurement and parametrisation of the PLR to flashes of white light, and (2) comparing the post-illumination pupil response (PIPR) to flashes of long and short-wavelength light. The system holds promise for researchers who would favour a flexible approach to studying the PLR and the ability to employ a wide range of temporally and spectrally varying stimuli, including simple narrowband stimuli. ","author":[{"dropping-particle":"","family":"Martin","given":"Joel T.","non-dropping-particle":"","parse-names":false,"suffix":""},{"dropping-particle":"","family":"Pinto","given":"Joana","non-dropping-particle":"","parse-names":false,"suffix":""},{"dropping-particle":"","family":"Bulte","given":"Daniel","non-dropping-particle":"","parse-names":false,"suffix":""},{"dropping-particle":"","family":"Spitschan","given":"Manuel","non-dropping-particle":"","parse-names":false,"suffix":""}],"container-title":"Behavior Research Methods","id":"ITEM-1","issue":"0123456789","issued":{"date-parts":[["2021"]]},"title":"PyPlr: A versatile, integrated system of hardware and software for researching the human pupillary light reflex","type":"article-journal"},"uris":["http://www.mendeley.com/documents/?uuid=b9e574ff-a226-4e9d-80b5-9cebc028b893"]},{"id":"ITEM-2","itemData":{"DOI":"https://doi.org/10.5281/zenodo.1234","author":[{"dropping-particle":"","family":"Martin","given":"Joel T.","non-dropping-particle":"","parse-names":false,"suffix":""},{"dropping-particle":"","family":"Spitschan","given":"Manuel","non-dropping-particle":"","parse-names":false,"suffix":""}],"id":"ITEM-2","issued":{"date-parts":[["2021"]]},"title":"PyPlr (v1.0.0) [computer software]","type":"article"},"uris":["http://www.mendeley.com/documents/?uuid=295be480-8fb0-4345-84b4-f521a7b5b382"]}],"mendeley":{"formattedCitation":"(Martin et al., 2021; Martin &amp; Spitschan, 2021)","plainTextFormattedCitation":"(Martin et al., 2021; Martin &amp; Spitschan, 2021)","previouslyFormattedCitation":"(Martin et al., 2021; Martin &amp; Spitschan, 2021)"},"properties":{"noteIndex":0},"schema":"https://github.com/citation-style-language/schema/raw/master/csl-citation.json"}</w:instrText>
      </w:r>
      <w:r w:rsidR="00F10DF9" w:rsidRPr="00877160">
        <w:rPr>
          <w:rFonts w:ascii="Helvetica" w:hAnsi="Helvetica" w:cstheme="minorHAnsi"/>
          <w:i/>
          <w:iCs/>
          <w:sz w:val="22"/>
          <w:szCs w:val="22"/>
        </w:rPr>
        <w:fldChar w:fldCharType="separate"/>
      </w:r>
      <w:r w:rsidR="00F10DF9" w:rsidRPr="00877160">
        <w:rPr>
          <w:rFonts w:ascii="Helvetica" w:hAnsi="Helvetica" w:cstheme="minorHAnsi"/>
          <w:iCs/>
          <w:noProof/>
          <w:sz w:val="22"/>
          <w:szCs w:val="22"/>
        </w:rPr>
        <w:t>(Martin et al., 2021; Martin &amp; Spitschan, 2021)</w:t>
      </w:r>
      <w:r w:rsidR="00F10DF9" w:rsidRPr="00877160">
        <w:rPr>
          <w:rFonts w:ascii="Helvetica" w:hAnsi="Helvetica" w:cstheme="minorHAnsi"/>
          <w:i/>
          <w:iCs/>
          <w:sz w:val="22"/>
          <w:szCs w:val="22"/>
        </w:rPr>
        <w:fldChar w:fldCharType="end"/>
      </w:r>
      <w:r w:rsidR="00B65A39" w:rsidRPr="00877160">
        <w:rPr>
          <w:rFonts w:ascii="Helvetica" w:hAnsi="Helvetica" w:cstheme="minorHAnsi"/>
          <w:sz w:val="22"/>
          <w:szCs w:val="22"/>
        </w:rPr>
        <w:t xml:space="preserve"> or </w:t>
      </w:r>
      <w:r w:rsidR="00B65A39" w:rsidRPr="00877160">
        <w:rPr>
          <w:rFonts w:ascii="Helvetica" w:hAnsi="Helvetica" w:cstheme="minorHAnsi"/>
          <w:i/>
          <w:iCs/>
          <w:sz w:val="22"/>
          <w:szCs w:val="22"/>
        </w:rPr>
        <w:t>Seabreeze</w:t>
      </w:r>
      <w:r w:rsidR="00F10DF9" w:rsidRPr="00877160">
        <w:rPr>
          <w:rFonts w:ascii="Helvetica" w:hAnsi="Helvetica" w:cstheme="minorHAnsi"/>
          <w:i/>
          <w:iCs/>
          <w:sz w:val="22"/>
          <w:szCs w:val="22"/>
        </w:rPr>
        <w:t xml:space="preserve"> </w:t>
      </w:r>
      <w:r w:rsidR="00F10DF9" w:rsidRPr="00877160">
        <w:rPr>
          <w:rFonts w:ascii="Helvetica" w:hAnsi="Helvetica" w:cstheme="minorHAnsi"/>
          <w:i/>
          <w:iCs/>
          <w:sz w:val="22"/>
          <w:szCs w:val="22"/>
        </w:rPr>
        <w:fldChar w:fldCharType="begin" w:fldLock="1"/>
      </w:r>
      <w:r w:rsidR="00F10DF9" w:rsidRPr="00877160">
        <w:rPr>
          <w:rFonts w:ascii="Helvetica" w:hAnsi="Helvetica" w:cstheme="minorHAnsi"/>
          <w:i/>
          <w:iCs/>
          <w:sz w:val="22"/>
          <w:szCs w:val="22"/>
        </w:rPr>
        <w:instrText>ADDIN CSL_CITATION {"citationItems":[{"id":"ITEM-1","itemData":{"author":[{"dropping-particle":"","family":"Poehlmann","given":"Andreas","non-dropping-particle":"","parse-names":false,"suffix":""}],"id":"ITEM-1","issued":{"date-parts":[["2019"]]},"title":"Seabreeze (v1.3.0) [computer software]","type":"article"},"uris":["http://www.mendeley.com/documents/?uuid=d33354c3-0409-4a21-849a-8175cf52e53e"]}],"mendeley":{"formattedCitation":"(Poehlmann, 2019)","plainTextFormattedCitation":"(Poehlmann, 2019)","previouslyFormattedCitation":"(Poehlmann, 2019)"},"properties":{"noteIndex":0},"schema":"https://github.com/citation-style-language/schema/raw/master/csl-citation.json"}</w:instrText>
      </w:r>
      <w:r w:rsidR="00F10DF9" w:rsidRPr="00877160">
        <w:rPr>
          <w:rFonts w:ascii="Helvetica" w:hAnsi="Helvetica" w:cstheme="minorHAnsi"/>
          <w:i/>
          <w:iCs/>
          <w:sz w:val="22"/>
          <w:szCs w:val="22"/>
        </w:rPr>
        <w:fldChar w:fldCharType="separate"/>
      </w:r>
      <w:r w:rsidR="00F10DF9" w:rsidRPr="00877160">
        <w:rPr>
          <w:rFonts w:ascii="Helvetica" w:hAnsi="Helvetica" w:cstheme="minorHAnsi"/>
          <w:iCs/>
          <w:noProof/>
          <w:sz w:val="22"/>
          <w:szCs w:val="22"/>
        </w:rPr>
        <w:t>(Poehlmann, 2019)</w:t>
      </w:r>
      <w:r w:rsidR="00F10DF9" w:rsidRPr="00877160">
        <w:rPr>
          <w:rFonts w:ascii="Helvetica" w:hAnsi="Helvetica" w:cstheme="minorHAnsi"/>
          <w:i/>
          <w:iCs/>
          <w:sz w:val="22"/>
          <w:szCs w:val="22"/>
        </w:rPr>
        <w:fldChar w:fldCharType="end"/>
      </w:r>
      <w:r w:rsidR="00B65A39" w:rsidRPr="00877160">
        <w:rPr>
          <w:rFonts w:ascii="Helvetica" w:hAnsi="Helvetica" w:cstheme="minorHAnsi"/>
          <w:sz w:val="22"/>
          <w:szCs w:val="22"/>
        </w:rPr>
        <w:t xml:space="preserve">. </w:t>
      </w:r>
    </w:p>
    <w:p w14:paraId="4F6A5AD3" w14:textId="3D590D32" w:rsidR="00481763" w:rsidRPr="00877160" w:rsidRDefault="00481763" w:rsidP="00481763">
      <w:pPr>
        <w:pStyle w:val="Caption"/>
        <w:keepNext/>
        <w:rPr>
          <w:rFonts w:ascii="Helvetica" w:hAnsi="Helvetica"/>
          <w:i w:val="0"/>
          <w:iCs w:val="0"/>
          <w:szCs w:val="22"/>
        </w:rPr>
      </w:pPr>
      <w:r w:rsidRPr="00877160">
        <w:rPr>
          <w:rFonts w:ascii="Helvetica" w:hAnsi="Helvetica"/>
          <w:i w:val="0"/>
          <w:iCs w:val="0"/>
          <w:szCs w:val="22"/>
        </w:rPr>
        <w:t xml:space="preserve">Table </w:t>
      </w:r>
      <w:r w:rsidRPr="00877160">
        <w:rPr>
          <w:rFonts w:ascii="Helvetica" w:hAnsi="Helvetica"/>
          <w:i w:val="0"/>
          <w:iCs w:val="0"/>
          <w:szCs w:val="22"/>
        </w:rPr>
        <w:fldChar w:fldCharType="begin"/>
      </w:r>
      <w:r w:rsidRPr="00877160">
        <w:rPr>
          <w:rFonts w:ascii="Helvetica" w:hAnsi="Helvetica"/>
          <w:i w:val="0"/>
          <w:iCs w:val="0"/>
          <w:szCs w:val="22"/>
        </w:rPr>
        <w:instrText xml:space="preserve"> SEQ Table \* ARABIC </w:instrText>
      </w:r>
      <w:r w:rsidRPr="00877160">
        <w:rPr>
          <w:rFonts w:ascii="Helvetica" w:hAnsi="Helvetica"/>
          <w:i w:val="0"/>
          <w:iCs w:val="0"/>
          <w:szCs w:val="22"/>
        </w:rPr>
        <w:fldChar w:fldCharType="separate"/>
      </w:r>
      <w:r w:rsidRPr="00877160">
        <w:rPr>
          <w:rFonts w:ascii="Helvetica" w:hAnsi="Helvetica"/>
          <w:i w:val="0"/>
          <w:iCs w:val="0"/>
          <w:noProof/>
          <w:szCs w:val="22"/>
        </w:rPr>
        <w:t>1</w:t>
      </w:r>
      <w:r w:rsidRPr="00877160">
        <w:rPr>
          <w:rFonts w:ascii="Helvetica" w:hAnsi="Helvetica"/>
          <w:i w:val="0"/>
          <w:iCs w:val="0"/>
          <w:szCs w:val="22"/>
        </w:rPr>
        <w:fldChar w:fldCharType="end"/>
      </w:r>
      <w:r w:rsidRPr="00877160">
        <w:rPr>
          <w:rFonts w:ascii="Helvetica" w:hAnsi="Helvetica"/>
          <w:i w:val="0"/>
          <w:iCs w:val="0"/>
          <w:szCs w:val="22"/>
        </w:rPr>
        <w:t xml:space="preserve">. </w:t>
      </w:r>
      <w:r w:rsidR="002A2392" w:rsidRPr="00877160">
        <w:rPr>
          <w:rFonts w:ascii="Helvetica" w:hAnsi="Helvetica"/>
          <w:i w:val="0"/>
          <w:iCs w:val="0"/>
          <w:szCs w:val="22"/>
        </w:rPr>
        <w:t>Calibration file format</w:t>
      </w:r>
      <w:r w:rsidR="00531013">
        <w:rPr>
          <w:rFonts w:ascii="Helvetica" w:hAnsi="Helvetica"/>
          <w:i w:val="0"/>
          <w:iCs w:val="0"/>
          <w:szCs w:val="22"/>
        </w:rPr>
        <w:t xml:space="preserve"> for </w:t>
      </w:r>
      <w:proofErr w:type="spellStart"/>
      <w:r w:rsidR="00531013">
        <w:rPr>
          <w:rFonts w:ascii="Helvetica" w:hAnsi="Helvetica"/>
          <w:i w:val="0"/>
          <w:iCs w:val="0"/>
          <w:szCs w:val="22"/>
        </w:rPr>
        <w:t>StimulationDevice</w:t>
      </w:r>
      <w:proofErr w:type="spellEnd"/>
      <w:r w:rsidR="002A2392" w:rsidRPr="00877160">
        <w:rPr>
          <w:rFonts w:ascii="Helvetica" w:hAnsi="Helvetica"/>
          <w:i w:val="0"/>
          <w:iCs w:val="0"/>
          <w:szCs w:val="22"/>
        </w:rPr>
        <w:t xml:space="preserve">. Minimal example </w:t>
      </w:r>
      <w:r w:rsidR="00727035" w:rsidRPr="00877160">
        <w:rPr>
          <w:rFonts w:ascii="Helvetica" w:hAnsi="Helvetica"/>
          <w:i w:val="0"/>
          <w:iCs w:val="0"/>
          <w:szCs w:val="22"/>
        </w:rPr>
        <w:t xml:space="preserve">is </w:t>
      </w:r>
      <w:r w:rsidR="002A2392" w:rsidRPr="00877160">
        <w:rPr>
          <w:rFonts w:ascii="Helvetica" w:hAnsi="Helvetica"/>
          <w:i w:val="0"/>
          <w:iCs w:val="0"/>
          <w:szCs w:val="22"/>
        </w:rPr>
        <w:t xml:space="preserve">shown for </w:t>
      </w:r>
      <w:r w:rsidR="002E456D">
        <w:rPr>
          <w:rFonts w:ascii="Helvetica" w:hAnsi="Helvetica"/>
          <w:i w:val="0"/>
          <w:iCs w:val="0"/>
          <w:szCs w:val="22"/>
        </w:rPr>
        <w:t>a hypothetical 4-primary device</w:t>
      </w:r>
      <w:r w:rsidRPr="00877160">
        <w:rPr>
          <w:rFonts w:ascii="Helvetica" w:hAnsi="Helvetica"/>
          <w:i w:val="0"/>
          <w:iCs w:val="0"/>
          <w:szCs w:val="22"/>
        </w:rPr>
        <w:t>.</w:t>
      </w:r>
      <w:r w:rsidR="00002E35" w:rsidRPr="00877160">
        <w:rPr>
          <w:rFonts w:ascii="Helvetica" w:hAnsi="Helvetica"/>
          <w:i w:val="0"/>
          <w:iCs w:val="0"/>
          <w:szCs w:val="22"/>
        </w:rPr>
        <w:t xml:space="preserve"> Each primary</w:t>
      </w:r>
      <w:r w:rsidR="00531013">
        <w:rPr>
          <w:rFonts w:ascii="Helvetica" w:hAnsi="Helvetica"/>
          <w:i w:val="0"/>
          <w:iCs w:val="0"/>
          <w:szCs w:val="22"/>
        </w:rPr>
        <w:t xml:space="preserve"> is marked with an ordinal index starting at zero and</w:t>
      </w:r>
      <w:r w:rsidR="00002E35" w:rsidRPr="00877160">
        <w:rPr>
          <w:rFonts w:ascii="Helvetica" w:hAnsi="Helvetica"/>
          <w:i w:val="0"/>
          <w:iCs w:val="0"/>
          <w:szCs w:val="22"/>
        </w:rPr>
        <w:t xml:space="preserve"> has a spectral measurement for the maximum (25</w:t>
      </w:r>
      <w:r w:rsidR="001C4FC1" w:rsidRPr="00877160">
        <w:rPr>
          <w:rFonts w:ascii="Helvetica" w:hAnsi="Helvetica"/>
          <w:i w:val="0"/>
          <w:iCs w:val="0"/>
          <w:szCs w:val="22"/>
        </w:rPr>
        <w:t>5</w:t>
      </w:r>
      <w:r w:rsidR="00002E35" w:rsidRPr="00877160">
        <w:rPr>
          <w:rFonts w:ascii="Helvetica" w:hAnsi="Helvetica"/>
          <w:i w:val="0"/>
          <w:iCs w:val="0"/>
          <w:szCs w:val="22"/>
        </w:rPr>
        <w:t xml:space="preserve">) and minimum (0) </w:t>
      </w:r>
      <w:r w:rsidR="002E456D">
        <w:rPr>
          <w:rFonts w:ascii="Helvetica" w:hAnsi="Helvetica"/>
          <w:i w:val="0"/>
          <w:iCs w:val="0"/>
          <w:szCs w:val="22"/>
        </w:rPr>
        <w:t xml:space="preserve">input </w:t>
      </w:r>
      <w:r w:rsidR="00002E35" w:rsidRPr="00877160">
        <w:rPr>
          <w:rFonts w:ascii="Helvetica" w:hAnsi="Helvetica"/>
          <w:i w:val="0"/>
          <w:iCs w:val="0"/>
          <w:szCs w:val="22"/>
        </w:rPr>
        <w:t>setting</w:t>
      </w:r>
      <w:r w:rsidR="00531013">
        <w:rPr>
          <w:rFonts w:ascii="Helvetica" w:hAnsi="Helvetica"/>
          <w:i w:val="0"/>
          <w:iCs w:val="0"/>
          <w:szCs w:val="22"/>
        </w:rPr>
        <w:t xml:space="preserve">, </w:t>
      </w:r>
      <w:r w:rsidR="00531013" w:rsidRPr="00877160">
        <w:rPr>
          <w:rFonts w:ascii="Helvetica" w:hAnsi="Helvetica"/>
          <w:i w:val="0"/>
          <w:iCs w:val="0"/>
          <w:szCs w:val="22"/>
        </w:rPr>
        <w:t>where the minimum setting should reflect the ambient spectral power distribution (i.e., when all channels are off)</w:t>
      </w:r>
      <w:r w:rsidR="00531013">
        <w:rPr>
          <w:rFonts w:ascii="Helvetica" w:hAnsi="Helvetica"/>
          <w:i w:val="0"/>
          <w:iCs w:val="0"/>
          <w:szCs w:val="22"/>
        </w:rPr>
        <w:t>. A reasonable number of intermediary measurements should also be included to account for non-linearity</w:t>
      </w:r>
      <w:r w:rsidR="00002E35" w:rsidRPr="00877160">
        <w:rPr>
          <w:rFonts w:ascii="Helvetica" w:hAnsi="Helvetica"/>
          <w:i w:val="0"/>
          <w:iCs w:val="0"/>
          <w:szCs w:val="22"/>
        </w:rPr>
        <w:t xml:space="preserve">. </w:t>
      </w:r>
    </w:p>
    <w:tbl>
      <w:tblPr>
        <w:tblStyle w:val="TableGrid"/>
        <w:tblW w:w="0" w:type="auto"/>
        <w:jc w:val="center"/>
        <w:tblLook w:val="04A0" w:firstRow="1" w:lastRow="0" w:firstColumn="1" w:lastColumn="0" w:noHBand="0" w:noVBand="1"/>
      </w:tblPr>
      <w:tblGrid>
        <w:gridCol w:w="1127"/>
        <w:gridCol w:w="1127"/>
        <w:gridCol w:w="1127"/>
        <w:gridCol w:w="1127"/>
        <w:gridCol w:w="1127"/>
        <w:gridCol w:w="1127"/>
        <w:gridCol w:w="1127"/>
      </w:tblGrid>
      <w:tr w:rsidR="003951B7" w:rsidRPr="00877160" w14:paraId="7B584039" w14:textId="77777777" w:rsidTr="00983704">
        <w:trPr>
          <w:jc w:val="center"/>
        </w:trPr>
        <w:tc>
          <w:tcPr>
            <w:tcW w:w="2254" w:type="dxa"/>
            <w:gridSpan w:val="2"/>
          </w:tcPr>
          <w:p w14:paraId="674C0B86" w14:textId="61C24E08" w:rsidR="003951B7" w:rsidRPr="00877160" w:rsidRDefault="003951B7" w:rsidP="003951B7">
            <w:pPr>
              <w:pStyle w:val="NormalWeb"/>
              <w:jc w:val="right"/>
              <w:rPr>
                <w:rFonts w:ascii="Helvetica" w:hAnsi="Helvetica" w:cstheme="minorHAnsi"/>
                <w:sz w:val="22"/>
                <w:szCs w:val="22"/>
              </w:rPr>
            </w:pPr>
            <w:r w:rsidRPr="00877160">
              <w:rPr>
                <w:rFonts w:ascii="Helvetica" w:hAnsi="Helvetica" w:cstheme="minorHAnsi"/>
                <w:sz w:val="22"/>
                <w:szCs w:val="22"/>
              </w:rPr>
              <w:t>Wavelength</w:t>
            </w:r>
          </w:p>
        </w:tc>
        <w:tc>
          <w:tcPr>
            <w:tcW w:w="1127" w:type="dxa"/>
            <w:vMerge w:val="restart"/>
          </w:tcPr>
          <w:p w14:paraId="6B62FED3" w14:textId="3D010E83" w:rsidR="003951B7" w:rsidRPr="00877160" w:rsidRDefault="003951B7" w:rsidP="003951B7">
            <w:pPr>
              <w:pStyle w:val="NormalWeb"/>
              <w:jc w:val="center"/>
              <w:rPr>
                <w:rFonts w:ascii="Helvetica" w:hAnsi="Helvetica" w:cstheme="minorHAnsi"/>
                <w:sz w:val="22"/>
                <w:szCs w:val="22"/>
              </w:rPr>
            </w:pPr>
            <w:r w:rsidRPr="00877160">
              <w:rPr>
                <w:rFonts w:ascii="Helvetica" w:hAnsi="Helvetica" w:cstheme="minorHAnsi"/>
                <w:sz w:val="22"/>
                <w:szCs w:val="22"/>
              </w:rPr>
              <w:t>380</w:t>
            </w:r>
          </w:p>
        </w:tc>
        <w:tc>
          <w:tcPr>
            <w:tcW w:w="1127" w:type="dxa"/>
            <w:vMerge w:val="restart"/>
          </w:tcPr>
          <w:p w14:paraId="4FD6DB1D" w14:textId="71012F8E" w:rsidR="003951B7" w:rsidRPr="00877160" w:rsidRDefault="003951B7" w:rsidP="003951B7">
            <w:pPr>
              <w:pStyle w:val="NormalWeb"/>
              <w:jc w:val="center"/>
              <w:rPr>
                <w:rFonts w:ascii="Helvetica" w:hAnsi="Helvetica" w:cstheme="minorHAnsi"/>
                <w:sz w:val="22"/>
                <w:szCs w:val="22"/>
              </w:rPr>
            </w:pPr>
            <w:r w:rsidRPr="00877160">
              <w:rPr>
                <w:rFonts w:ascii="Helvetica" w:hAnsi="Helvetica" w:cstheme="minorHAnsi"/>
                <w:sz w:val="22"/>
                <w:szCs w:val="22"/>
              </w:rPr>
              <w:t>381</w:t>
            </w:r>
          </w:p>
        </w:tc>
        <w:tc>
          <w:tcPr>
            <w:tcW w:w="1127" w:type="dxa"/>
            <w:vMerge w:val="restart"/>
          </w:tcPr>
          <w:p w14:paraId="00A0C81F" w14:textId="1B961578" w:rsidR="003951B7" w:rsidRPr="00877160" w:rsidRDefault="003951B7" w:rsidP="003951B7">
            <w:pPr>
              <w:pStyle w:val="NormalWeb"/>
              <w:jc w:val="center"/>
              <w:rPr>
                <w:rFonts w:ascii="Helvetica" w:hAnsi="Helvetica" w:cstheme="minorHAnsi"/>
                <w:sz w:val="22"/>
                <w:szCs w:val="22"/>
              </w:rPr>
            </w:pPr>
            <w:r w:rsidRPr="00877160">
              <w:rPr>
                <w:rFonts w:ascii="Helvetica" w:hAnsi="Helvetica" w:cstheme="minorHAnsi"/>
                <w:sz w:val="22"/>
                <w:szCs w:val="22"/>
              </w:rPr>
              <w:t>…</w:t>
            </w:r>
          </w:p>
        </w:tc>
        <w:tc>
          <w:tcPr>
            <w:tcW w:w="1127" w:type="dxa"/>
            <w:vMerge w:val="restart"/>
          </w:tcPr>
          <w:p w14:paraId="332A05E9" w14:textId="444206D9" w:rsidR="003951B7" w:rsidRPr="00877160" w:rsidRDefault="003951B7" w:rsidP="003951B7">
            <w:pPr>
              <w:pStyle w:val="NormalWeb"/>
              <w:jc w:val="center"/>
              <w:rPr>
                <w:rFonts w:ascii="Helvetica" w:hAnsi="Helvetica" w:cstheme="minorHAnsi"/>
                <w:sz w:val="22"/>
                <w:szCs w:val="22"/>
              </w:rPr>
            </w:pPr>
            <w:r w:rsidRPr="00877160">
              <w:rPr>
                <w:rFonts w:ascii="Helvetica" w:hAnsi="Helvetica" w:cstheme="minorHAnsi"/>
                <w:sz w:val="22"/>
                <w:szCs w:val="22"/>
              </w:rPr>
              <w:t>779</w:t>
            </w:r>
          </w:p>
        </w:tc>
        <w:tc>
          <w:tcPr>
            <w:tcW w:w="1127" w:type="dxa"/>
            <w:vMerge w:val="restart"/>
          </w:tcPr>
          <w:p w14:paraId="6E317B68" w14:textId="185CFB21" w:rsidR="003951B7" w:rsidRPr="00877160" w:rsidRDefault="003951B7" w:rsidP="003951B7">
            <w:pPr>
              <w:pStyle w:val="NormalWeb"/>
              <w:jc w:val="center"/>
              <w:rPr>
                <w:rFonts w:ascii="Helvetica" w:hAnsi="Helvetica" w:cstheme="minorHAnsi"/>
                <w:sz w:val="22"/>
                <w:szCs w:val="22"/>
              </w:rPr>
            </w:pPr>
            <w:r w:rsidRPr="00877160">
              <w:rPr>
                <w:rFonts w:ascii="Helvetica" w:hAnsi="Helvetica" w:cstheme="minorHAnsi"/>
                <w:sz w:val="22"/>
                <w:szCs w:val="22"/>
              </w:rPr>
              <w:t>780</w:t>
            </w:r>
          </w:p>
        </w:tc>
      </w:tr>
      <w:tr w:rsidR="003951B7" w:rsidRPr="00877160" w14:paraId="6E358B6D" w14:textId="77777777" w:rsidTr="00002E35">
        <w:trPr>
          <w:jc w:val="center"/>
        </w:trPr>
        <w:tc>
          <w:tcPr>
            <w:tcW w:w="1127" w:type="dxa"/>
          </w:tcPr>
          <w:p w14:paraId="544CBBC7" w14:textId="6E2C9C87" w:rsidR="003951B7" w:rsidRPr="00877160" w:rsidRDefault="003951B7" w:rsidP="009E552A">
            <w:pPr>
              <w:pStyle w:val="NormalWeb"/>
              <w:rPr>
                <w:rFonts w:ascii="Helvetica" w:hAnsi="Helvetica" w:cstheme="minorHAnsi"/>
                <w:sz w:val="22"/>
                <w:szCs w:val="22"/>
              </w:rPr>
            </w:pPr>
            <w:r w:rsidRPr="00877160">
              <w:rPr>
                <w:rFonts w:ascii="Helvetica" w:hAnsi="Helvetica" w:cstheme="minorHAnsi"/>
                <w:sz w:val="22"/>
                <w:szCs w:val="22"/>
              </w:rPr>
              <w:t>Primary</w:t>
            </w:r>
          </w:p>
        </w:tc>
        <w:tc>
          <w:tcPr>
            <w:tcW w:w="1127" w:type="dxa"/>
          </w:tcPr>
          <w:p w14:paraId="1ECCAA92" w14:textId="19A8988F" w:rsidR="003951B7" w:rsidRPr="00877160" w:rsidRDefault="003951B7" w:rsidP="009E552A">
            <w:pPr>
              <w:pStyle w:val="NormalWeb"/>
              <w:rPr>
                <w:rFonts w:ascii="Helvetica" w:hAnsi="Helvetica" w:cstheme="minorHAnsi"/>
                <w:sz w:val="22"/>
                <w:szCs w:val="22"/>
              </w:rPr>
            </w:pPr>
            <w:r w:rsidRPr="00877160">
              <w:rPr>
                <w:rFonts w:ascii="Helvetica" w:hAnsi="Helvetica" w:cstheme="minorHAnsi"/>
                <w:sz w:val="22"/>
                <w:szCs w:val="22"/>
              </w:rPr>
              <w:t>Setting</w:t>
            </w:r>
          </w:p>
        </w:tc>
        <w:tc>
          <w:tcPr>
            <w:tcW w:w="1127" w:type="dxa"/>
            <w:vMerge/>
          </w:tcPr>
          <w:p w14:paraId="2CB85E62" w14:textId="570A30DA" w:rsidR="003951B7" w:rsidRPr="00877160" w:rsidRDefault="003951B7" w:rsidP="009E552A">
            <w:pPr>
              <w:pStyle w:val="NormalWeb"/>
              <w:rPr>
                <w:rFonts w:ascii="Helvetica" w:hAnsi="Helvetica" w:cstheme="minorHAnsi"/>
                <w:sz w:val="22"/>
                <w:szCs w:val="22"/>
              </w:rPr>
            </w:pPr>
          </w:p>
        </w:tc>
        <w:tc>
          <w:tcPr>
            <w:tcW w:w="1127" w:type="dxa"/>
            <w:vMerge/>
          </w:tcPr>
          <w:p w14:paraId="3809AA0C" w14:textId="52CF2D14" w:rsidR="003951B7" w:rsidRPr="00877160" w:rsidRDefault="003951B7" w:rsidP="009E552A">
            <w:pPr>
              <w:pStyle w:val="NormalWeb"/>
              <w:rPr>
                <w:rFonts w:ascii="Helvetica" w:hAnsi="Helvetica" w:cstheme="minorHAnsi"/>
                <w:sz w:val="22"/>
                <w:szCs w:val="22"/>
              </w:rPr>
            </w:pPr>
          </w:p>
        </w:tc>
        <w:tc>
          <w:tcPr>
            <w:tcW w:w="1127" w:type="dxa"/>
            <w:vMerge/>
          </w:tcPr>
          <w:p w14:paraId="65CD5D08" w14:textId="30E6A6B4" w:rsidR="003951B7" w:rsidRPr="00877160" w:rsidRDefault="003951B7" w:rsidP="009E552A">
            <w:pPr>
              <w:pStyle w:val="NormalWeb"/>
              <w:rPr>
                <w:rFonts w:ascii="Helvetica" w:hAnsi="Helvetica" w:cstheme="minorHAnsi"/>
                <w:sz w:val="22"/>
                <w:szCs w:val="22"/>
              </w:rPr>
            </w:pPr>
          </w:p>
        </w:tc>
        <w:tc>
          <w:tcPr>
            <w:tcW w:w="1127" w:type="dxa"/>
            <w:vMerge/>
          </w:tcPr>
          <w:p w14:paraId="1276F179" w14:textId="0C5216D1" w:rsidR="003951B7" w:rsidRPr="00877160" w:rsidRDefault="003951B7" w:rsidP="009E552A">
            <w:pPr>
              <w:pStyle w:val="NormalWeb"/>
              <w:rPr>
                <w:rFonts w:ascii="Helvetica" w:hAnsi="Helvetica" w:cstheme="minorHAnsi"/>
                <w:sz w:val="22"/>
                <w:szCs w:val="22"/>
              </w:rPr>
            </w:pPr>
          </w:p>
        </w:tc>
        <w:tc>
          <w:tcPr>
            <w:tcW w:w="1127" w:type="dxa"/>
            <w:vMerge/>
          </w:tcPr>
          <w:p w14:paraId="781A6234" w14:textId="3D2D9294" w:rsidR="003951B7" w:rsidRPr="00877160" w:rsidRDefault="003951B7" w:rsidP="009E552A">
            <w:pPr>
              <w:pStyle w:val="NormalWeb"/>
              <w:rPr>
                <w:rFonts w:ascii="Helvetica" w:hAnsi="Helvetica" w:cstheme="minorHAnsi"/>
                <w:sz w:val="22"/>
                <w:szCs w:val="22"/>
              </w:rPr>
            </w:pPr>
          </w:p>
        </w:tc>
      </w:tr>
      <w:tr w:rsidR="002A2392" w:rsidRPr="00877160" w14:paraId="7902CCC3" w14:textId="77777777" w:rsidTr="00002E35">
        <w:trPr>
          <w:jc w:val="center"/>
        </w:trPr>
        <w:tc>
          <w:tcPr>
            <w:tcW w:w="1127" w:type="dxa"/>
          </w:tcPr>
          <w:p w14:paraId="1732CF09" w14:textId="2CD3CEB1" w:rsidR="002A2392" w:rsidRPr="00877160" w:rsidRDefault="002A2392" w:rsidP="009E552A">
            <w:pPr>
              <w:pStyle w:val="NormalWeb"/>
              <w:rPr>
                <w:rFonts w:ascii="Helvetica" w:hAnsi="Helvetica" w:cstheme="minorHAnsi"/>
                <w:sz w:val="22"/>
                <w:szCs w:val="22"/>
              </w:rPr>
            </w:pPr>
            <w:r w:rsidRPr="00877160">
              <w:rPr>
                <w:rFonts w:ascii="Helvetica" w:hAnsi="Helvetica" w:cstheme="minorHAnsi"/>
                <w:sz w:val="22"/>
                <w:szCs w:val="22"/>
              </w:rPr>
              <w:t>0</w:t>
            </w:r>
          </w:p>
        </w:tc>
        <w:tc>
          <w:tcPr>
            <w:tcW w:w="1127" w:type="dxa"/>
          </w:tcPr>
          <w:p w14:paraId="133D3841" w14:textId="60D33E6D" w:rsidR="002A2392" w:rsidRPr="00877160" w:rsidRDefault="002A2392" w:rsidP="009E552A">
            <w:pPr>
              <w:pStyle w:val="NormalWeb"/>
              <w:rPr>
                <w:rFonts w:ascii="Helvetica" w:hAnsi="Helvetica" w:cstheme="minorHAnsi"/>
                <w:sz w:val="22"/>
                <w:szCs w:val="22"/>
              </w:rPr>
            </w:pPr>
            <w:r w:rsidRPr="00877160">
              <w:rPr>
                <w:rFonts w:ascii="Helvetica" w:hAnsi="Helvetica" w:cstheme="minorHAnsi"/>
                <w:sz w:val="22"/>
                <w:szCs w:val="22"/>
              </w:rPr>
              <w:t>0</w:t>
            </w:r>
          </w:p>
        </w:tc>
        <w:tc>
          <w:tcPr>
            <w:tcW w:w="5635" w:type="dxa"/>
            <w:gridSpan w:val="5"/>
            <w:vMerge w:val="restart"/>
            <w:vAlign w:val="center"/>
          </w:tcPr>
          <w:p w14:paraId="32C01A30" w14:textId="7668264C" w:rsidR="002A2392" w:rsidRPr="00877160" w:rsidRDefault="00002E35" w:rsidP="00002E35">
            <w:pPr>
              <w:pStyle w:val="NormalWeb"/>
              <w:jc w:val="center"/>
              <w:rPr>
                <w:rFonts w:ascii="Helvetica" w:hAnsi="Helvetica" w:cstheme="minorHAnsi"/>
                <w:i/>
                <w:iCs/>
                <w:sz w:val="22"/>
                <w:szCs w:val="22"/>
              </w:rPr>
            </w:pPr>
            <w:r w:rsidRPr="00877160">
              <w:rPr>
                <w:rFonts w:ascii="Helvetica" w:hAnsi="Helvetica" w:cstheme="minorHAnsi"/>
                <w:i/>
                <w:iCs/>
                <w:sz w:val="22"/>
                <w:szCs w:val="22"/>
              </w:rPr>
              <w:t>Spectral measurements --&gt;</w:t>
            </w:r>
          </w:p>
        </w:tc>
      </w:tr>
      <w:tr w:rsidR="003951B7" w:rsidRPr="00877160" w14:paraId="5F1F55D5" w14:textId="77777777" w:rsidTr="00002E35">
        <w:trPr>
          <w:jc w:val="center"/>
        </w:trPr>
        <w:tc>
          <w:tcPr>
            <w:tcW w:w="1127" w:type="dxa"/>
          </w:tcPr>
          <w:p w14:paraId="19EF41F8" w14:textId="2D73DD73" w:rsidR="003951B7" w:rsidRPr="00877160" w:rsidRDefault="003951B7" w:rsidP="009E552A">
            <w:pPr>
              <w:pStyle w:val="NormalWeb"/>
              <w:rPr>
                <w:rFonts w:ascii="Helvetica" w:hAnsi="Helvetica" w:cstheme="minorHAnsi"/>
                <w:sz w:val="22"/>
                <w:szCs w:val="22"/>
              </w:rPr>
            </w:pPr>
            <w:r w:rsidRPr="00877160">
              <w:rPr>
                <w:rFonts w:ascii="Helvetica" w:hAnsi="Helvetica" w:cstheme="minorHAnsi"/>
                <w:sz w:val="22"/>
                <w:szCs w:val="22"/>
              </w:rPr>
              <w:t>0</w:t>
            </w:r>
          </w:p>
        </w:tc>
        <w:tc>
          <w:tcPr>
            <w:tcW w:w="1127" w:type="dxa"/>
          </w:tcPr>
          <w:p w14:paraId="0AC27A59" w14:textId="0FD61BB4" w:rsidR="003951B7" w:rsidRPr="00877160" w:rsidRDefault="003951B7" w:rsidP="009E552A">
            <w:pPr>
              <w:pStyle w:val="NormalWeb"/>
              <w:rPr>
                <w:rFonts w:ascii="Helvetica" w:hAnsi="Helvetica" w:cstheme="minorHAnsi"/>
                <w:sz w:val="22"/>
                <w:szCs w:val="22"/>
              </w:rPr>
            </w:pPr>
            <w:r w:rsidRPr="00877160">
              <w:rPr>
                <w:rFonts w:ascii="Helvetica" w:hAnsi="Helvetica" w:cstheme="minorHAnsi"/>
                <w:sz w:val="22"/>
                <w:szCs w:val="22"/>
              </w:rPr>
              <w:t>…</w:t>
            </w:r>
          </w:p>
        </w:tc>
        <w:tc>
          <w:tcPr>
            <w:tcW w:w="5635" w:type="dxa"/>
            <w:gridSpan w:val="5"/>
            <w:vMerge/>
            <w:vAlign w:val="center"/>
          </w:tcPr>
          <w:p w14:paraId="61DC6519" w14:textId="77777777" w:rsidR="003951B7" w:rsidRPr="00877160" w:rsidRDefault="003951B7" w:rsidP="00002E35">
            <w:pPr>
              <w:pStyle w:val="NormalWeb"/>
              <w:jc w:val="center"/>
              <w:rPr>
                <w:rFonts w:ascii="Helvetica" w:hAnsi="Helvetica" w:cstheme="minorHAnsi"/>
                <w:i/>
                <w:iCs/>
                <w:sz w:val="22"/>
                <w:szCs w:val="22"/>
              </w:rPr>
            </w:pPr>
          </w:p>
        </w:tc>
      </w:tr>
      <w:tr w:rsidR="002A2392" w:rsidRPr="00877160" w14:paraId="09A3247E" w14:textId="77777777" w:rsidTr="00002E35">
        <w:trPr>
          <w:jc w:val="center"/>
        </w:trPr>
        <w:tc>
          <w:tcPr>
            <w:tcW w:w="1127" w:type="dxa"/>
          </w:tcPr>
          <w:p w14:paraId="7B763FC2" w14:textId="54AD2F2C" w:rsidR="002A2392" w:rsidRPr="00877160" w:rsidRDefault="002A2392" w:rsidP="009E552A">
            <w:pPr>
              <w:pStyle w:val="NormalWeb"/>
              <w:rPr>
                <w:rFonts w:ascii="Helvetica" w:hAnsi="Helvetica" w:cstheme="minorHAnsi"/>
                <w:sz w:val="22"/>
                <w:szCs w:val="22"/>
              </w:rPr>
            </w:pPr>
            <w:r w:rsidRPr="00877160">
              <w:rPr>
                <w:rFonts w:ascii="Helvetica" w:hAnsi="Helvetica" w:cstheme="minorHAnsi"/>
                <w:sz w:val="22"/>
                <w:szCs w:val="22"/>
              </w:rPr>
              <w:t>0</w:t>
            </w:r>
          </w:p>
        </w:tc>
        <w:tc>
          <w:tcPr>
            <w:tcW w:w="1127" w:type="dxa"/>
          </w:tcPr>
          <w:p w14:paraId="0278FD7A" w14:textId="27A47E8A" w:rsidR="002A2392" w:rsidRPr="00877160" w:rsidRDefault="002A2392" w:rsidP="009E552A">
            <w:pPr>
              <w:pStyle w:val="NormalWeb"/>
              <w:rPr>
                <w:rFonts w:ascii="Helvetica" w:hAnsi="Helvetica" w:cstheme="minorHAnsi"/>
                <w:sz w:val="22"/>
                <w:szCs w:val="22"/>
              </w:rPr>
            </w:pPr>
            <w:r w:rsidRPr="00877160">
              <w:rPr>
                <w:rFonts w:ascii="Helvetica" w:hAnsi="Helvetica" w:cstheme="minorHAnsi"/>
                <w:sz w:val="22"/>
                <w:szCs w:val="22"/>
              </w:rPr>
              <w:t>25</w:t>
            </w:r>
            <w:r w:rsidR="001C4FC1" w:rsidRPr="00877160">
              <w:rPr>
                <w:rFonts w:ascii="Helvetica" w:hAnsi="Helvetica" w:cstheme="minorHAnsi"/>
                <w:sz w:val="22"/>
                <w:szCs w:val="22"/>
              </w:rPr>
              <w:t>5</w:t>
            </w:r>
          </w:p>
        </w:tc>
        <w:tc>
          <w:tcPr>
            <w:tcW w:w="5635" w:type="dxa"/>
            <w:gridSpan w:val="5"/>
            <w:vMerge/>
          </w:tcPr>
          <w:p w14:paraId="42EA9B0E" w14:textId="77777777" w:rsidR="002A2392" w:rsidRPr="00877160" w:rsidRDefault="002A2392" w:rsidP="009E552A">
            <w:pPr>
              <w:pStyle w:val="NormalWeb"/>
              <w:rPr>
                <w:rFonts w:ascii="Helvetica" w:hAnsi="Helvetica" w:cstheme="minorHAnsi"/>
                <w:sz w:val="22"/>
                <w:szCs w:val="22"/>
              </w:rPr>
            </w:pPr>
          </w:p>
        </w:tc>
      </w:tr>
      <w:tr w:rsidR="002A2392" w:rsidRPr="00877160" w14:paraId="7834F07B" w14:textId="77777777" w:rsidTr="00002E35">
        <w:trPr>
          <w:jc w:val="center"/>
        </w:trPr>
        <w:tc>
          <w:tcPr>
            <w:tcW w:w="1127" w:type="dxa"/>
          </w:tcPr>
          <w:p w14:paraId="52BB9DEF" w14:textId="12F780C8" w:rsidR="002A2392" w:rsidRPr="00877160" w:rsidRDefault="002A2392" w:rsidP="00B33EF6">
            <w:pPr>
              <w:pStyle w:val="NormalWeb"/>
              <w:rPr>
                <w:rFonts w:ascii="Helvetica" w:hAnsi="Helvetica" w:cstheme="minorHAnsi"/>
                <w:sz w:val="22"/>
                <w:szCs w:val="22"/>
              </w:rPr>
            </w:pPr>
            <w:r w:rsidRPr="00877160">
              <w:rPr>
                <w:rFonts w:ascii="Helvetica" w:hAnsi="Helvetica" w:cstheme="minorHAnsi"/>
                <w:sz w:val="22"/>
                <w:szCs w:val="22"/>
              </w:rPr>
              <w:t>1</w:t>
            </w:r>
          </w:p>
        </w:tc>
        <w:tc>
          <w:tcPr>
            <w:tcW w:w="1127" w:type="dxa"/>
          </w:tcPr>
          <w:p w14:paraId="02A6C174" w14:textId="7AA6C93C" w:rsidR="002A2392" w:rsidRPr="00877160" w:rsidRDefault="002A2392" w:rsidP="00B33EF6">
            <w:pPr>
              <w:pStyle w:val="NormalWeb"/>
              <w:rPr>
                <w:rFonts w:ascii="Helvetica" w:hAnsi="Helvetica" w:cstheme="minorHAnsi"/>
                <w:sz w:val="22"/>
                <w:szCs w:val="22"/>
              </w:rPr>
            </w:pPr>
            <w:r w:rsidRPr="00877160">
              <w:rPr>
                <w:rFonts w:ascii="Helvetica" w:hAnsi="Helvetica" w:cstheme="minorHAnsi"/>
                <w:sz w:val="22"/>
                <w:szCs w:val="22"/>
              </w:rPr>
              <w:t>0</w:t>
            </w:r>
          </w:p>
        </w:tc>
        <w:tc>
          <w:tcPr>
            <w:tcW w:w="5635" w:type="dxa"/>
            <w:gridSpan w:val="5"/>
            <w:vMerge/>
          </w:tcPr>
          <w:p w14:paraId="4D1E349B" w14:textId="2A6590B9" w:rsidR="002A2392" w:rsidRPr="00877160" w:rsidRDefault="002A2392" w:rsidP="00B33EF6">
            <w:pPr>
              <w:pStyle w:val="NormalWeb"/>
              <w:rPr>
                <w:rFonts w:ascii="Helvetica" w:hAnsi="Helvetica" w:cstheme="minorHAnsi"/>
                <w:sz w:val="22"/>
                <w:szCs w:val="22"/>
              </w:rPr>
            </w:pPr>
          </w:p>
        </w:tc>
      </w:tr>
      <w:tr w:rsidR="003951B7" w:rsidRPr="00877160" w14:paraId="57CD10BA" w14:textId="77777777" w:rsidTr="00002E35">
        <w:trPr>
          <w:jc w:val="center"/>
        </w:trPr>
        <w:tc>
          <w:tcPr>
            <w:tcW w:w="1127" w:type="dxa"/>
          </w:tcPr>
          <w:p w14:paraId="10BF902B" w14:textId="0C439351" w:rsidR="003951B7" w:rsidRPr="00877160" w:rsidRDefault="003951B7" w:rsidP="00B33EF6">
            <w:pPr>
              <w:pStyle w:val="NormalWeb"/>
              <w:rPr>
                <w:rFonts w:ascii="Helvetica" w:hAnsi="Helvetica" w:cstheme="minorHAnsi"/>
                <w:sz w:val="22"/>
                <w:szCs w:val="22"/>
              </w:rPr>
            </w:pPr>
            <w:r w:rsidRPr="00877160">
              <w:rPr>
                <w:rFonts w:ascii="Helvetica" w:hAnsi="Helvetica" w:cstheme="minorHAnsi"/>
                <w:sz w:val="22"/>
                <w:szCs w:val="22"/>
              </w:rPr>
              <w:t>1</w:t>
            </w:r>
          </w:p>
        </w:tc>
        <w:tc>
          <w:tcPr>
            <w:tcW w:w="1127" w:type="dxa"/>
          </w:tcPr>
          <w:p w14:paraId="200A7E8A" w14:textId="400C295E" w:rsidR="003951B7" w:rsidRPr="00877160" w:rsidRDefault="003951B7" w:rsidP="00B33EF6">
            <w:pPr>
              <w:pStyle w:val="NormalWeb"/>
              <w:rPr>
                <w:rFonts w:ascii="Helvetica" w:hAnsi="Helvetica" w:cstheme="minorHAnsi"/>
                <w:sz w:val="22"/>
                <w:szCs w:val="22"/>
              </w:rPr>
            </w:pPr>
            <w:r w:rsidRPr="00877160">
              <w:rPr>
                <w:rFonts w:ascii="Helvetica" w:hAnsi="Helvetica" w:cstheme="minorHAnsi"/>
                <w:sz w:val="22"/>
                <w:szCs w:val="22"/>
              </w:rPr>
              <w:t>…</w:t>
            </w:r>
          </w:p>
        </w:tc>
        <w:tc>
          <w:tcPr>
            <w:tcW w:w="5635" w:type="dxa"/>
            <w:gridSpan w:val="5"/>
            <w:vMerge/>
          </w:tcPr>
          <w:p w14:paraId="4DA54175" w14:textId="77777777" w:rsidR="003951B7" w:rsidRPr="00877160" w:rsidRDefault="003951B7" w:rsidP="00B33EF6">
            <w:pPr>
              <w:pStyle w:val="NormalWeb"/>
              <w:rPr>
                <w:rFonts w:ascii="Helvetica" w:hAnsi="Helvetica" w:cstheme="minorHAnsi"/>
                <w:sz w:val="22"/>
                <w:szCs w:val="22"/>
              </w:rPr>
            </w:pPr>
          </w:p>
        </w:tc>
      </w:tr>
      <w:tr w:rsidR="002A2392" w:rsidRPr="00877160" w14:paraId="0E8B75AF" w14:textId="77777777" w:rsidTr="00002E35">
        <w:trPr>
          <w:jc w:val="center"/>
        </w:trPr>
        <w:tc>
          <w:tcPr>
            <w:tcW w:w="1127" w:type="dxa"/>
          </w:tcPr>
          <w:p w14:paraId="21FA996B" w14:textId="3C142B4F" w:rsidR="002A2392" w:rsidRPr="00877160" w:rsidRDefault="002A2392" w:rsidP="009E552A">
            <w:pPr>
              <w:pStyle w:val="NormalWeb"/>
              <w:rPr>
                <w:rFonts w:ascii="Helvetica" w:hAnsi="Helvetica" w:cstheme="minorHAnsi"/>
                <w:sz w:val="22"/>
                <w:szCs w:val="22"/>
              </w:rPr>
            </w:pPr>
            <w:r w:rsidRPr="00877160">
              <w:rPr>
                <w:rFonts w:ascii="Helvetica" w:hAnsi="Helvetica" w:cstheme="minorHAnsi"/>
                <w:sz w:val="22"/>
                <w:szCs w:val="22"/>
              </w:rPr>
              <w:t>1</w:t>
            </w:r>
          </w:p>
        </w:tc>
        <w:tc>
          <w:tcPr>
            <w:tcW w:w="1127" w:type="dxa"/>
          </w:tcPr>
          <w:p w14:paraId="25DC65BB" w14:textId="01CB2FD3" w:rsidR="002A2392" w:rsidRPr="00877160" w:rsidRDefault="002A2392" w:rsidP="009E552A">
            <w:pPr>
              <w:pStyle w:val="NormalWeb"/>
              <w:rPr>
                <w:rFonts w:ascii="Helvetica" w:hAnsi="Helvetica" w:cstheme="minorHAnsi"/>
                <w:sz w:val="22"/>
                <w:szCs w:val="22"/>
              </w:rPr>
            </w:pPr>
            <w:r w:rsidRPr="00877160">
              <w:rPr>
                <w:rFonts w:ascii="Helvetica" w:hAnsi="Helvetica" w:cstheme="minorHAnsi"/>
                <w:sz w:val="22"/>
                <w:szCs w:val="22"/>
              </w:rPr>
              <w:t>25</w:t>
            </w:r>
            <w:r w:rsidR="001C4FC1" w:rsidRPr="00877160">
              <w:rPr>
                <w:rFonts w:ascii="Helvetica" w:hAnsi="Helvetica" w:cstheme="minorHAnsi"/>
                <w:sz w:val="22"/>
                <w:szCs w:val="22"/>
              </w:rPr>
              <w:t>5</w:t>
            </w:r>
          </w:p>
        </w:tc>
        <w:tc>
          <w:tcPr>
            <w:tcW w:w="5635" w:type="dxa"/>
            <w:gridSpan w:val="5"/>
            <w:vMerge/>
          </w:tcPr>
          <w:p w14:paraId="0635B708" w14:textId="77777777" w:rsidR="002A2392" w:rsidRPr="00877160" w:rsidRDefault="002A2392" w:rsidP="009E552A">
            <w:pPr>
              <w:pStyle w:val="NormalWeb"/>
              <w:rPr>
                <w:rFonts w:ascii="Helvetica" w:hAnsi="Helvetica" w:cstheme="minorHAnsi"/>
                <w:sz w:val="22"/>
                <w:szCs w:val="22"/>
              </w:rPr>
            </w:pPr>
          </w:p>
        </w:tc>
      </w:tr>
      <w:tr w:rsidR="002A2392" w:rsidRPr="00877160" w14:paraId="0BE343A1" w14:textId="77777777" w:rsidTr="00002E35">
        <w:trPr>
          <w:jc w:val="center"/>
        </w:trPr>
        <w:tc>
          <w:tcPr>
            <w:tcW w:w="1127" w:type="dxa"/>
          </w:tcPr>
          <w:p w14:paraId="172E7E9D" w14:textId="6CCE4772" w:rsidR="002A2392" w:rsidRPr="00877160" w:rsidRDefault="002A2392" w:rsidP="00B33EF6">
            <w:pPr>
              <w:pStyle w:val="NormalWeb"/>
              <w:rPr>
                <w:rFonts w:ascii="Helvetica" w:hAnsi="Helvetica" w:cstheme="minorHAnsi"/>
                <w:sz w:val="22"/>
                <w:szCs w:val="22"/>
              </w:rPr>
            </w:pPr>
            <w:r w:rsidRPr="00877160">
              <w:rPr>
                <w:rFonts w:ascii="Helvetica" w:hAnsi="Helvetica" w:cstheme="minorHAnsi"/>
                <w:sz w:val="22"/>
                <w:szCs w:val="22"/>
              </w:rPr>
              <w:t>2</w:t>
            </w:r>
          </w:p>
        </w:tc>
        <w:tc>
          <w:tcPr>
            <w:tcW w:w="1127" w:type="dxa"/>
          </w:tcPr>
          <w:p w14:paraId="6DBBFDD0" w14:textId="0C4AB190" w:rsidR="002A2392" w:rsidRPr="00877160" w:rsidRDefault="002A2392" w:rsidP="00B33EF6">
            <w:pPr>
              <w:pStyle w:val="NormalWeb"/>
              <w:rPr>
                <w:rFonts w:ascii="Helvetica" w:hAnsi="Helvetica" w:cstheme="minorHAnsi"/>
                <w:sz w:val="22"/>
                <w:szCs w:val="22"/>
              </w:rPr>
            </w:pPr>
            <w:r w:rsidRPr="00877160">
              <w:rPr>
                <w:rFonts w:ascii="Helvetica" w:hAnsi="Helvetica" w:cstheme="minorHAnsi"/>
                <w:sz w:val="22"/>
                <w:szCs w:val="22"/>
              </w:rPr>
              <w:t>0</w:t>
            </w:r>
          </w:p>
        </w:tc>
        <w:tc>
          <w:tcPr>
            <w:tcW w:w="5635" w:type="dxa"/>
            <w:gridSpan w:val="5"/>
            <w:vMerge/>
          </w:tcPr>
          <w:p w14:paraId="7909DA21" w14:textId="5A3313D7" w:rsidR="002A2392" w:rsidRPr="00877160" w:rsidRDefault="002A2392" w:rsidP="00B33EF6">
            <w:pPr>
              <w:pStyle w:val="NormalWeb"/>
              <w:rPr>
                <w:rFonts w:ascii="Helvetica" w:hAnsi="Helvetica" w:cstheme="minorHAnsi"/>
                <w:sz w:val="22"/>
                <w:szCs w:val="22"/>
              </w:rPr>
            </w:pPr>
          </w:p>
        </w:tc>
      </w:tr>
      <w:tr w:rsidR="003951B7" w:rsidRPr="00877160" w14:paraId="74B6DC7D" w14:textId="77777777" w:rsidTr="00002E35">
        <w:trPr>
          <w:jc w:val="center"/>
        </w:trPr>
        <w:tc>
          <w:tcPr>
            <w:tcW w:w="1127" w:type="dxa"/>
          </w:tcPr>
          <w:p w14:paraId="6C631646" w14:textId="00013CCD" w:rsidR="003951B7" w:rsidRPr="00877160" w:rsidRDefault="003951B7" w:rsidP="00B33EF6">
            <w:pPr>
              <w:pStyle w:val="NormalWeb"/>
              <w:rPr>
                <w:rFonts w:ascii="Helvetica" w:hAnsi="Helvetica" w:cstheme="minorHAnsi"/>
                <w:sz w:val="22"/>
                <w:szCs w:val="22"/>
              </w:rPr>
            </w:pPr>
            <w:r w:rsidRPr="00877160">
              <w:rPr>
                <w:rFonts w:ascii="Helvetica" w:hAnsi="Helvetica" w:cstheme="minorHAnsi"/>
                <w:sz w:val="22"/>
                <w:szCs w:val="22"/>
              </w:rPr>
              <w:t>2</w:t>
            </w:r>
          </w:p>
        </w:tc>
        <w:tc>
          <w:tcPr>
            <w:tcW w:w="1127" w:type="dxa"/>
          </w:tcPr>
          <w:p w14:paraId="305A68C0" w14:textId="04923B24" w:rsidR="003951B7" w:rsidRPr="00877160" w:rsidRDefault="003951B7" w:rsidP="00B33EF6">
            <w:pPr>
              <w:pStyle w:val="NormalWeb"/>
              <w:rPr>
                <w:rFonts w:ascii="Helvetica" w:hAnsi="Helvetica" w:cstheme="minorHAnsi"/>
                <w:sz w:val="22"/>
                <w:szCs w:val="22"/>
              </w:rPr>
            </w:pPr>
            <w:r w:rsidRPr="00877160">
              <w:rPr>
                <w:rFonts w:ascii="Helvetica" w:hAnsi="Helvetica" w:cstheme="minorHAnsi"/>
                <w:sz w:val="22"/>
                <w:szCs w:val="22"/>
              </w:rPr>
              <w:t>…</w:t>
            </w:r>
          </w:p>
        </w:tc>
        <w:tc>
          <w:tcPr>
            <w:tcW w:w="5635" w:type="dxa"/>
            <w:gridSpan w:val="5"/>
            <w:vMerge/>
          </w:tcPr>
          <w:p w14:paraId="17716831" w14:textId="77777777" w:rsidR="003951B7" w:rsidRPr="00877160" w:rsidRDefault="003951B7" w:rsidP="00B33EF6">
            <w:pPr>
              <w:pStyle w:val="NormalWeb"/>
              <w:rPr>
                <w:rFonts w:ascii="Helvetica" w:hAnsi="Helvetica" w:cstheme="minorHAnsi"/>
                <w:sz w:val="22"/>
                <w:szCs w:val="22"/>
              </w:rPr>
            </w:pPr>
          </w:p>
        </w:tc>
      </w:tr>
      <w:tr w:rsidR="002A2392" w:rsidRPr="00877160" w14:paraId="57CB1532" w14:textId="77777777" w:rsidTr="00002E35">
        <w:trPr>
          <w:jc w:val="center"/>
        </w:trPr>
        <w:tc>
          <w:tcPr>
            <w:tcW w:w="1127" w:type="dxa"/>
          </w:tcPr>
          <w:p w14:paraId="28A61E9A" w14:textId="4097C0C6" w:rsidR="002A2392" w:rsidRPr="00877160" w:rsidRDefault="002A2392" w:rsidP="009E552A">
            <w:pPr>
              <w:pStyle w:val="NormalWeb"/>
              <w:rPr>
                <w:rFonts w:ascii="Helvetica" w:hAnsi="Helvetica" w:cstheme="minorHAnsi"/>
                <w:sz w:val="22"/>
                <w:szCs w:val="22"/>
              </w:rPr>
            </w:pPr>
            <w:r w:rsidRPr="00877160">
              <w:rPr>
                <w:rFonts w:ascii="Helvetica" w:hAnsi="Helvetica" w:cstheme="minorHAnsi"/>
                <w:sz w:val="22"/>
                <w:szCs w:val="22"/>
              </w:rPr>
              <w:t>2</w:t>
            </w:r>
          </w:p>
        </w:tc>
        <w:tc>
          <w:tcPr>
            <w:tcW w:w="1127" w:type="dxa"/>
          </w:tcPr>
          <w:p w14:paraId="07F0CCBF" w14:textId="0A9AE8C5" w:rsidR="002A2392" w:rsidRPr="00877160" w:rsidRDefault="002A2392" w:rsidP="009E552A">
            <w:pPr>
              <w:pStyle w:val="NormalWeb"/>
              <w:rPr>
                <w:rFonts w:ascii="Helvetica" w:hAnsi="Helvetica" w:cstheme="minorHAnsi"/>
                <w:sz w:val="22"/>
                <w:szCs w:val="22"/>
              </w:rPr>
            </w:pPr>
            <w:r w:rsidRPr="00877160">
              <w:rPr>
                <w:rFonts w:ascii="Helvetica" w:hAnsi="Helvetica" w:cstheme="minorHAnsi"/>
                <w:sz w:val="22"/>
                <w:szCs w:val="22"/>
              </w:rPr>
              <w:t>25</w:t>
            </w:r>
            <w:r w:rsidR="001C4FC1" w:rsidRPr="00877160">
              <w:rPr>
                <w:rFonts w:ascii="Helvetica" w:hAnsi="Helvetica" w:cstheme="minorHAnsi"/>
                <w:sz w:val="22"/>
                <w:szCs w:val="22"/>
              </w:rPr>
              <w:t>5</w:t>
            </w:r>
          </w:p>
        </w:tc>
        <w:tc>
          <w:tcPr>
            <w:tcW w:w="5635" w:type="dxa"/>
            <w:gridSpan w:val="5"/>
            <w:vMerge/>
          </w:tcPr>
          <w:p w14:paraId="78E910E1" w14:textId="77777777" w:rsidR="002A2392" w:rsidRPr="00877160" w:rsidRDefault="002A2392" w:rsidP="009E552A">
            <w:pPr>
              <w:pStyle w:val="NormalWeb"/>
              <w:rPr>
                <w:rFonts w:ascii="Helvetica" w:hAnsi="Helvetica" w:cstheme="minorHAnsi"/>
                <w:sz w:val="22"/>
                <w:szCs w:val="22"/>
              </w:rPr>
            </w:pPr>
          </w:p>
        </w:tc>
      </w:tr>
      <w:tr w:rsidR="002A2392" w:rsidRPr="00877160" w14:paraId="6EA20256" w14:textId="77777777" w:rsidTr="00002E35">
        <w:trPr>
          <w:jc w:val="center"/>
        </w:trPr>
        <w:tc>
          <w:tcPr>
            <w:tcW w:w="1127" w:type="dxa"/>
          </w:tcPr>
          <w:p w14:paraId="24F90CB6" w14:textId="18CB3630" w:rsidR="002A2392" w:rsidRPr="00877160" w:rsidRDefault="002A2392" w:rsidP="009E552A">
            <w:pPr>
              <w:pStyle w:val="NormalWeb"/>
              <w:rPr>
                <w:rFonts w:ascii="Helvetica" w:hAnsi="Helvetica" w:cstheme="minorHAnsi"/>
                <w:sz w:val="22"/>
                <w:szCs w:val="22"/>
              </w:rPr>
            </w:pPr>
            <w:r w:rsidRPr="00877160">
              <w:rPr>
                <w:rFonts w:ascii="Helvetica" w:hAnsi="Helvetica" w:cstheme="minorHAnsi"/>
                <w:sz w:val="22"/>
                <w:szCs w:val="22"/>
              </w:rPr>
              <w:t>3</w:t>
            </w:r>
          </w:p>
        </w:tc>
        <w:tc>
          <w:tcPr>
            <w:tcW w:w="1127" w:type="dxa"/>
          </w:tcPr>
          <w:p w14:paraId="01696B07" w14:textId="15E8B466" w:rsidR="002A2392" w:rsidRPr="00877160" w:rsidRDefault="002A2392" w:rsidP="009E552A">
            <w:pPr>
              <w:pStyle w:val="NormalWeb"/>
              <w:rPr>
                <w:rFonts w:ascii="Helvetica" w:hAnsi="Helvetica" w:cstheme="minorHAnsi"/>
                <w:sz w:val="22"/>
                <w:szCs w:val="22"/>
              </w:rPr>
            </w:pPr>
            <w:r w:rsidRPr="00877160">
              <w:rPr>
                <w:rFonts w:ascii="Helvetica" w:hAnsi="Helvetica" w:cstheme="minorHAnsi"/>
                <w:sz w:val="22"/>
                <w:szCs w:val="22"/>
              </w:rPr>
              <w:t>0</w:t>
            </w:r>
          </w:p>
        </w:tc>
        <w:tc>
          <w:tcPr>
            <w:tcW w:w="5635" w:type="dxa"/>
            <w:gridSpan w:val="5"/>
            <w:vMerge/>
          </w:tcPr>
          <w:p w14:paraId="165FDB3D" w14:textId="572B54C0" w:rsidR="002A2392" w:rsidRPr="00877160" w:rsidRDefault="002A2392" w:rsidP="009E552A">
            <w:pPr>
              <w:pStyle w:val="NormalWeb"/>
              <w:rPr>
                <w:rFonts w:ascii="Helvetica" w:hAnsi="Helvetica" w:cstheme="minorHAnsi"/>
                <w:sz w:val="22"/>
                <w:szCs w:val="22"/>
              </w:rPr>
            </w:pPr>
          </w:p>
        </w:tc>
      </w:tr>
      <w:tr w:rsidR="003951B7" w:rsidRPr="00877160" w14:paraId="077C4916" w14:textId="77777777" w:rsidTr="00002E35">
        <w:trPr>
          <w:jc w:val="center"/>
        </w:trPr>
        <w:tc>
          <w:tcPr>
            <w:tcW w:w="1127" w:type="dxa"/>
          </w:tcPr>
          <w:p w14:paraId="1D8B2A01" w14:textId="4D580F07" w:rsidR="003951B7" w:rsidRPr="00877160" w:rsidRDefault="003951B7" w:rsidP="009E552A">
            <w:pPr>
              <w:pStyle w:val="NormalWeb"/>
              <w:rPr>
                <w:rFonts w:ascii="Helvetica" w:hAnsi="Helvetica" w:cstheme="minorHAnsi"/>
                <w:sz w:val="22"/>
                <w:szCs w:val="22"/>
              </w:rPr>
            </w:pPr>
            <w:r w:rsidRPr="00877160">
              <w:rPr>
                <w:rFonts w:ascii="Helvetica" w:hAnsi="Helvetica" w:cstheme="minorHAnsi"/>
                <w:sz w:val="22"/>
                <w:szCs w:val="22"/>
              </w:rPr>
              <w:t>3</w:t>
            </w:r>
          </w:p>
        </w:tc>
        <w:tc>
          <w:tcPr>
            <w:tcW w:w="1127" w:type="dxa"/>
          </w:tcPr>
          <w:p w14:paraId="7ED7183D" w14:textId="3072607C" w:rsidR="003951B7" w:rsidRPr="00877160" w:rsidRDefault="003951B7" w:rsidP="009E552A">
            <w:pPr>
              <w:pStyle w:val="NormalWeb"/>
              <w:rPr>
                <w:rFonts w:ascii="Helvetica" w:hAnsi="Helvetica" w:cstheme="minorHAnsi"/>
                <w:sz w:val="22"/>
                <w:szCs w:val="22"/>
              </w:rPr>
            </w:pPr>
            <w:r w:rsidRPr="00877160">
              <w:rPr>
                <w:rFonts w:ascii="Helvetica" w:hAnsi="Helvetica" w:cstheme="minorHAnsi"/>
                <w:sz w:val="22"/>
                <w:szCs w:val="22"/>
              </w:rPr>
              <w:t>…</w:t>
            </w:r>
          </w:p>
        </w:tc>
        <w:tc>
          <w:tcPr>
            <w:tcW w:w="5635" w:type="dxa"/>
            <w:gridSpan w:val="5"/>
            <w:vMerge/>
          </w:tcPr>
          <w:p w14:paraId="1CC9DEFD" w14:textId="77777777" w:rsidR="003951B7" w:rsidRPr="00877160" w:rsidRDefault="003951B7" w:rsidP="009E552A">
            <w:pPr>
              <w:pStyle w:val="NormalWeb"/>
              <w:rPr>
                <w:rFonts w:ascii="Helvetica" w:hAnsi="Helvetica" w:cstheme="minorHAnsi"/>
                <w:sz w:val="22"/>
                <w:szCs w:val="22"/>
              </w:rPr>
            </w:pPr>
          </w:p>
        </w:tc>
      </w:tr>
      <w:tr w:rsidR="002A2392" w:rsidRPr="00877160" w14:paraId="6CDCE553" w14:textId="77777777" w:rsidTr="00002E35">
        <w:trPr>
          <w:jc w:val="center"/>
        </w:trPr>
        <w:tc>
          <w:tcPr>
            <w:tcW w:w="1127" w:type="dxa"/>
          </w:tcPr>
          <w:p w14:paraId="086D3AFC" w14:textId="31C10741" w:rsidR="002A2392" w:rsidRPr="00877160" w:rsidRDefault="002A2392" w:rsidP="009E552A">
            <w:pPr>
              <w:pStyle w:val="NormalWeb"/>
              <w:rPr>
                <w:rFonts w:ascii="Helvetica" w:hAnsi="Helvetica" w:cstheme="minorHAnsi"/>
                <w:sz w:val="22"/>
                <w:szCs w:val="22"/>
              </w:rPr>
            </w:pPr>
            <w:r w:rsidRPr="00877160">
              <w:rPr>
                <w:rFonts w:ascii="Helvetica" w:hAnsi="Helvetica" w:cstheme="minorHAnsi"/>
                <w:sz w:val="22"/>
                <w:szCs w:val="22"/>
              </w:rPr>
              <w:t>3</w:t>
            </w:r>
          </w:p>
        </w:tc>
        <w:tc>
          <w:tcPr>
            <w:tcW w:w="1127" w:type="dxa"/>
          </w:tcPr>
          <w:p w14:paraId="617C965C" w14:textId="05142812" w:rsidR="002A2392" w:rsidRPr="00877160" w:rsidRDefault="002A2392" w:rsidP="009E552A">
            <w:pPr>
              <w:pStyle w:val="NormalWeb"/>
              <w:rPr>
                <w:rFonts w:ascii="Helvetica" w:hAnsi="Helvetica" w:cstheme="minorHAnsi"/>
                <w:sz w:val="22"/>
                <w:szCs w:val="22"/>
              </w:rPr>
            </w:pPr>
            <w:r w:rsidRPr="00877160">
              <w:rPr>
                <w:rFonts w:ascii="Helvetica" w:hAnsi="Helvetica" w:cstheme="minorHAnsi"/>
                <w:sz w:val="22"/>
                <w:szCs w:val="22"/>
              </w:rPr>
              <w:t>25</w:t>
            </w:r>
            <w:r w:rsidR="001C4FC1" w:rsidRPr="00877160">
              <w:rPr>
                <w:rFonts w:ascii="Helvetica" w:hAnsi="Helvetica" w:cstheme="minorHAnsi"/>
                <w:sz w:val="22"/>
                <w:szCs w:val="22"/>
              </w:rPr>
              <w:t>5</w:t>
            </w:r>
          </w:p>
        </w:tc>
        <w:tc>
          <w:tcPr>
            <w:tcW w:w="5635" w:type="dxa"/>
            <w:gridSpan w:val="5"/>
            <w:vMerge/>
          </w:tcPr>
          <w:p w14:paraId="1175BCE9" w14:textId="77777777" w:rsidR="002A2392" w:rsidRPr="00877160" w:rsidRDefault="002A2392" w:rsidP="009E552A">
            <w:pPr>
              <w:pStyle w:val="NormalWeb"/>
              <w:rPr>
                <w:rFonts w:ascii="Helvetica" w:hAnsi="Helvetica" w:cstheme="minorHAnsi"/>
                <w:sz w:val="22"/>
                <w:szCs w:val="22"/>
              </w:rPr>
            </w:pPr>
          </w:p>
        </w:tc>
      </w:tr>
    </w:tbl>
    <w:p w14:paraId="3ED895D0" w14:textId="77777777" w:rsidR="00B33EF6" w:rsidRPr="00877160" w:rsidRDefault="00B33EF6" w:rsidP="009E552A">
      <w:pPr>
        <w:pStyle w:val="NormalWeb"/>
        <w:ind w:firstLine="720"/>
        <w:rPr>
          <w:rFonts w:ascii="Helvetica" w:hAnsi="Helvetica" w:cstheme="minorHAnsi"/>
          <w:sz w:val="22"/>
          <w:szCs w:val="22"/>
        </w:rPr>
      </w:pPr>
    </w:p>
    <w:p w14:paraId="350F7CB3" w14:textId="3CA21257" w:rsidR="0020667E" w:rsidRPr="00840371" w:rsidRDefault="00840371" w:rsidP="00562483">
      <w:pPr>
        <w:pStyle w:val="NormalWeb"/>
        <w:rPr>
          <w:rFonts w:ascii="Helvetica" w:hAnsi="Helvetica" w:cstheme="minorHAnsi"/>
          <w:sz w:val="22"/>
          <w:szCs w:val="22"/>
        </w:rPr>
      </w:pPr>
      <w:r w:rsidRPr="00840371">
        <w:rPr>
          <w:rFonts w:ascii="Helvetica" w:hAnsi="Helvetica" w:cstheme="minorHAnsi"/>
          <w:sz w:val="22"/>
          <w:szCs w:val="22"/>
        </w:rPr>
        <w:tab/>
      </w:r>
      <w:proofErr w:type="spellStart"/>
      <w:r w:rsidR="00D54D9D">
        <w:rPr>
          <w:rFonts w:ascii="Helvetica" w:hAnsi="Helvetica" w:cstheme="minorHAnsi"/>
          <w:sz w:val="22"/>
          <w:szCs w:val="22"/>
        </w:rPr>
        <w:t>StimulationDevice</w:t>
      </w:r>
      <w:proofErr w:type="spellEnd"/>
      <w:r w:rsidR="00D54D9D">
        <w:rPr>
          <w:rFonts w:ascii="Helvetica" w:hAnsi="Helvetica" w:cstheme="minorHAnsi"/>
          <w:sz w:val="22"/>
          <w:szCs w:val="22"/>
        </w:rPr>
        <w:t xml:space="preserve"> has various methods for predicting and </w:t>
      </w:r>
      <w:r w:rsidR="007D0DCD">
        <w:rPr>
          <w:rFonts w:ascii="Helvetica" w:hAnsi="Helvetica" w:cstheme="minorHAnsi"/>
          <w:sz w:val="22"/>
          <w:szCs w:val="22"/>
        </w:rPr>
        <w:t>visualizing</w:t>
      </w:r>
      <w:r w:rsidR="00D54D9D">
        <w:rPr>
          <w:rFonts w:ascii="Helvetica" w:hAnsi="Helvetica" w:cstheme="minorHAnsi"/>
          <w:sz w:val="22"/>
          <w:szCs w:val="22"/>
        </w:rPr>
        <w:t xml:space="preserve"> the spectral and colorimetric output of a device. The basis of all forward-predictions is a method </w:t>
      </w:r>
      <w:proofErr w:type="gramStart"/>
      <w:r w:rsidR="007D0DCD">
        <w:rPr>
          <w:rFonts w:ascii="Helvetica" w:hAnsi="Helvetica" w:cstheme="minorHAnsi"/>
          <w:sz w:val="22"/>
          <w:szCs w:val="22"/>
        </w:rPr>
        <w:t>called .</w:t>
      </w:r>
      <w:proofErr w:type="spellStart"/>
      <w:r w:rsidR="007D0DCD">
        <w:rPr>
          <w:rFonts w:ascii="Helvetica" w:hAnsi="Helvetica" w:cstheme="minorHAnsi"/>
          <w:sz w:val="22"/>
          <w:szCs w:val="22"/>
        </w:rPr>
        <w:t>predict</w:t>
      </w:r>
      <w:proofErr w:type="gramEnd"/>
      <w:r w:rsidR="007D0DCD">
        <w:rPr>
          <w:rFonts w:ascii="Helvetica" w:hAnsi="Helvetica" w:cstheme="minorHAnsi"/>
          <w:sz w:val="22"/>
          <w:szCs w:val="22"/>
        </w:rPr>
        <w:t>_</w:t>
      </w:r>
      <w:r w:rsidR="00D54D9D">
        <w:rPr>
          <w:rFonts w:ascii="Helvetica" w:hAnsi="Helvetica" w:cstheme="minorHAnsi"/>
          <w:sz w:val="22"/>
          <w:szCs w:val="22"/>
        </w:rPr>
        <w:t>primary_spd</w:t>
      </w:r>
      <w:proofErr w:type="spellEnd"/>
      <w:r w:rsidR="00D54D9D">
        <w:rPr>
          <w:rFonts w:ascii="Helvetica" w:hAnsi="Helvetica" w:cstheme="minorHAnsi"/>
          <w:sz w:val="22"/>
          <w:szCs w:val="22"/>
        </w:rPr>
        <w:t xml:space="preserve">() which uses linear interpolation on the </w:t>
      </w:r>
      <w:r w:rsidR="007D0DCD">
        <w:rPr>
          <w:rFonts w:ascii="Helvetica" w:hAnsi="Helvetica" w:cstheme="minorHAnsi"/>
          <w:sz w:val="22"/>
          <w:szCs w:val="22"/>
        </w:rPr>
        <w:t>calibration spectra to predict the spectral output for a given primary at a given setting</w:t>
      </w:r>
      <w:r w:rsidR="00D54D9D">
        <w:rPr>
          <w:rFonts w:ascii="Helvetica" w:hAnsi="Helvetica" w:cstheme="minorHAnsi"/>
          <w:sz w:val="22"/>
          <w:szCs w:val="22"/>
        </w:rPr>
        <w:t xml:space="preserve">. </w:t>
      </w:r>
      <w:r w:rsidR="007D0DCD">
        <w:rPr>
          <w:rFonts w:ascii="Helvetica" w:hAnsi="Helvetica" w:cstheme="minorHAnsi"/>
          <w:sz w:val="22"/>
          <w:szCs w:val="22"/>
        </w:rPr>
        <w:t xml:space="preserve">A similar function </w:t>
      </w:r>
      <w:proofErr w:type="gramStart"/>
      <w:r w:rsidR="007D0DCD">
        <w:rPr>
          <w:rFonts w:ascii="Helvetica" w:hAnsi="Helvetica" w:cstheme="minorHAnsi"/>
          <w:sz w:val="22"/>
          <w:szCs w:val="22"/>
        </w:rPr>
        <w:t>called .</w:t>
      </w:r>
      <w:proofErr w:type="spellStart"/>
      <w:r w:rsidR="007D0DCD">
        <w:rPr>
          <w:rFonts w:ascii="Helvetica" w:hAnsi="Helvetica" w:cstheme="minorHAnsi"/>
          <w:sz w:val="22"/>
          <w:szCs w:val="22"/>
        </w:rPr>
        <w:t>predict</w:t>
      </w:r>
      <w:proofErr w:type="gramEnd"/>
      <w:r w:rsidR="007D0DCD">
        <w:rPr>
          <w:rFonts w:ascii="Helvetica" w:hAnsi="Helvetica" w:cstheme="minorHAnsi"/>
          <w:sz w:val="22"/>
          <w:szCs w:val="22"/>
        </w:rPr>
        <w:t>_multiprimary_spd</w:t>
      </w:r>
      <w:proofErr w:type="spellEnd"/>
      <w:r w:rsidR="007D0DCD">
        <w:rPr>
          <w:rFonts w:ascii="Helvetica" w:hAnsi="Helvetica" w:cstheme="minorHAnsi"/>
          <w:sz w:val="22"/>
          <w:szCs w:val="22"/>
        </w:rPr>
        <w:t xml:space="preserve">() simply calls the previous function for a sequence of device primary inputs and sums the resulting spectra. </w:t>
      </w:r>
      <w:r w:rsidR="00D54D9D">
        <w:rPr>
          <w:rFonts w:ascii="Helvetica" w:hAnsi="Helvetica" w:cstheme="minorHAnsi"/>
          <w:sz w:val="22"/>
          <w:szCs w:val="22"/>
        </w:rPr>
        <w:t xml:space="preserve">All predictive methods respond to native device settings or </w:t>
      </w:r>
      <w:r w:rsidR="007D0DCD">
        <w:rPr>
          <w:rFonts w:ascii="Helvetica" w:hAnsi="Helvetica" w:cstheme="minorHAnsi"/>
          <w:sz w:val="22"/>
          <w:szCs w:val="22"/>
        </w:rPr>
        <w:t>floating-point</w:t>
      </w:r>
      <w:r w:rsidR="00D54D9D">
        <w:rPr>
          <w:rFonts w:ascii="Helvetica" w:hAnsi="Helvetica" w:cstheme="minorHAnsi"/>
          <w:sz w:val="22"/>
          <w:szCs w:val="22"/>
        </w:rPr>
        <w:t xml:space="preserve"> input</w:t>
      </w:r>
      <w:r w:rsidR="007D0DCD">
        <w:rPr>
          <w:rFonts w:ascii="Helvetica" w:hAnsi="Helvetica" w:cstheme="minorHAnsi"/>
          <w:sz w:val="22"/>
          <w:szCs w:val="22"/>
        </w:rPr>
        <w:t xml:space="preserve"> weights</w:t>
      </w:r>
      <w:r w:rsidR="00D54D9D">
        <w:rPr>
          <w:rFonts w:ascii="Helvetica" w:hAnsi="Helvetica" w:cstheme="minorHAnsi"/>
          <w:sz w:val="22"/>
          <w:szCs w:val="22"/>
        </w:rPr>
        <w:t xml:space="preserve"> between 0.0 and 1.0.</w:t>
      </w:r>
      <w:r w:rsidR="007D0DCD">
        <w:rPr>
          <w:rFonts w:ascii="Helvetica" w:hAnsi="Helvetica" w:cstheme="minorHAnsi"/>
          <w:sz w:val="22"/>
          <w:szCs w:val="22"/>
        </w:rPr>
        <w:t xml:space="preserve"> Additional methods make it easy to change back and forth between weights and settings. </w:t>
      </w:r>
    </w:p>
    <w:p w14:paraId="4AF6979E" w14:textId="510CD00E" w:rsidR="0020667E" w:rsidRPr="00877160" w:rsidRDefault="000E6015" w:rsidP="00B23652">
      <w:pPr>
        <w:pStyle w:val="NormalWeb"/>
        <w:keepNext/>
        <w:jc w:val="center"/>
        <w:rPr>
          <w:rFonts w:ascii="Helvetica" w:hAnsi="Helvetica"/>
          <w:sz w:val="22"/>
          <w:szCs w:val="22"/>
        </w:rPr>
      </w:pPr>
      <w:r w:rsidRPr="00877160">
        <w:rPr>
          <w:rFonts w:ascii="Helvetica" w:hAnsi="Helvetica"/>
          <w:noProof/>
          <w:sz w:val="22"/>
          <w:szCs w:val="22"/>
        </w:rPr>
        <w:lastRenderedPageBreak/>
        <w:drawing>
          <wp:inline distT="0" distB="0" distL="0" distR="0" wp14:anchorId="73969188" wp14:editId="36E1E9B7">
            <wp:extent cx="5588000" cy="730250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588000" cy="7302500"/>
                    </a:xfrm>
                    <a:prstGeom prst="rect">
                      <a:avLst/>
                    </a:prstGeom>
                  </pic:spPr>
                </pic:pic>
              </a:graphicData>
            </a:graphic>
          </wp:inline>
        </w:drawing>
      </w:r>
    </w:p>
    <w:p w14:paraId="0CBBBA48" w14:textId="5BF50B44" w:rsidR="0020667E" w:rsidRPr="00877160" w:rsidRDefault="0020667E" w:rsidP="0020667E">
      <w:pPr>
        <w:pStyle w:val="Caption"/>
        <w:rPr>
          <w:rFonts w:ascii="Helvetica" w:hAnsi="Helvetica" w:cstheme="minorHAnsi"/>
          <w:b/>
          <w:bCs/>
          <w:i w:val="0"/>
          <w:iCs w:val="0"/>
          <w:szCs w:val="22"/>
        </w:rPr>
      </w:pPr>
      <w:r w:rsidRPr="00877160">
        <w:rPr>
          <w:rFonts w:ascii="Helvetica" w:hAnsi="Helvetica"/>
          <w:szCs w:val="22"/>
        </w:rPr>
        <w:t xml:space="preserve">Figure </w:t>
      </w:r>
      <w:r w:rsidRPr="00877160">
        <w:rPr>
          <w:rFonts w:ascii="Helvetica" w:hAnsi="Helvetica"/>
          <w:szCs w:val="22"/>
        </w:rPr>
        <w:fldChar w:fldCharType="begin"/>
      </w:r>
      <w:r w:rsidRPr="00877160">
        <w:rPr>
          <w:rFonts w:ascii="Helvetica" w:hAnsi="Helvetica"/>
          <w:szCs w:val="22"/>
        </w:rPr>
        <w:instrText xml:space="preserve"> SEQ Figure \* ARABIC </w:instrText>
      </w:r>
      <w:r w:rsidRPr="00877160">
        <w:rPr>
          <w:rFonts w:ascii="Helvetica" w:hAnsi="Helvetica"/>
          <w:szCs w:val="22"/>
        </w:rPr>
        <w:fldChar w:fldCharType="separate"/>
      </w:r>
      <w:r w:rsidR="003D1336" w:rsidRPr="00877160">
        <w:rPr>
          <w:rFonts w:ascii="Helvetica" w:hAnsi="Helvetica"/>
          <w:noProof/>
          <w:szCs w:val="22"/>
        </w:rPr>
        <w:t>6</w:t>
      </w:r>
      <w:r w:rsidRPr="00877160">
        <w:rPr>
          <w:rFonts w:ascii="Helvetica" w:hAnsi="Helvetica"/>
          <w:noProof/>
          <w:szCs w:val="22"/>
        </w:rPr>
        <w:fldChar w:fldCharType="end"/>
      </w:r>
      <w:r w:rsidRPr="00877160">
        <w:rPr>
          <w:rFonts w:ascii="Helvetica" w:hAnsi="Helvetica"/>
          <w:szCs w:val="22"/>
        </w:rPr>
        <w:t xml:space="preserve">. </w:t>
      </w:r>
      <w:proofErr w:type="spellStart"/>
      <w:r w:rsidRPr="00877160">
        <w:rPr>
          <w:rFonts w:ascii="Helvetica" w:hAnsi="Helvetica"/>
          <w:szCs w:val="22"/>
        </w:rPr>
        <w:t>PySilSub</w:t>
      </w:r>
      <w:proofErr w:type="spellEnd"/>
      <w:r w:rsidRPr="00877160">
        <w:rPr>
          <w:rFonts w:ascii="Helvetica" w:hAnsi="Helvetica"/>
          <w:szCs w:val="22"/>
        </w:rPr>
        <w:t xml:space="preserve"> </w:t>
      </w:r>
      <w:r w:rsidR="00B23652" w:rsidRPr="00877160">
        <w:rPr>
          <w:rFonts w:ascii="Helvetica" w:hAnsi="Helvetica"/>
          <w:i w:val="0"/>
          <w:iCs w:val="0"/>
          <w:szCs w:val="22"/>
        </w:rPr>
        <w:t>comes with package data for a range of</w:t>
      </w:r>
      <w:r w:rsidRPr="00877160">
        <w:rPr>
          <w:rFonts w:ascii="Helvetica" w:hAnsi="Helvetica"/>
          <w:i w:val="0"/>
          <w:iCs w:val="0"/>
          <w:szCs w:val="22"/>
        </w:rPr>
        <w:t xml:space="preserve"> </w:t>
      </w:r>
      <w:proofErr w:type="spellStart"/>
      <w:r w:rsidRPr="00877160">
        <w:rPr>
          <w:rFonts w:ascii="Helvetica" w:hAnsi="Helvetica"/>
          <w:i w:val="0"/>
          <w:iCs w:val="0"/>
          <w:szCs w:val="22"/>
        </w:rPr>
        <w:t>multiprimary</w:t>
      </w:r>
      <w:proofErr w:type="spellEnd"/>
      <w:r w:rsidRPr="00877160">
        <w:rPr>
          <w:rFonts w:ascii="Helvetica" w:hAnsi="Helvetica"/>
          <w:i w:val="0"/>
          <w:iCs w:val="0"/>
          <w:szCs w:val="22"/>
        </w:rPr>
        <w:t xml:space="preserve"> stimulation devices. </w:t>
      </w:r>
    </w:p>
    <w:p w14:paraId="5FCB469D" w14:textId="77777777" w:rsidR="0020667E" w:rsidRPr="00877160" w:rsidRDefault="0020667E" w:rsidP="00562483">
      <w:pPr>
        <w:pStyle w:val="NormalWeb"/>
        <w:rPr>
          <w:rFonts w:ascii="Helvetica" w:hAnsi="Helvetica" w:cstheme="minorHAnsi"/>
          <w:b/>
          <w:bCs/>
          <w:sz w:val="22"/>
          <w:szCs w:val="22"/>
        </w:rPr>
      </w:pPr>
    </w:p>
    <w:p w14:paraId="7D67658D" w14:textId="77777777" w:rsidR="0020667E" w:rsidRPr="00877160" w:rsidRDefault="0020667E" w:rsidP="00562483">
      <w:pPr>
        <w:pStyle w:val="NormalWeb"/>
        <w:rPr>
          <w:rFonts w:ascii="Helvetica" w:hAnsi="Helvetica" w:cstheme="minorHAnsi"/>
          <w:b/>
          <w:bCs/>
          <w:sz w:val="22"/>
          <w:szCs w:val="22"/>
        </w:rPr>
      </w:pPr>
    </w:p>
    <w:p w14:paraId="48C73C29" w14:textId="77777777" w:rsidR="00531013" w:rsidRDefault="00531013" w:rsidP="00562483">
      <w:pPr>
        <w:pStyle w:val="NormalWeb"/>
        <w:rPr>
          <w:rFonts w:ascii="Helvetica" w:hAnsi="Helvetica" w:cstheme="minorHAnsi"/>
          <w:b/>
          <w:bCs/>
          <w:sz w:val="22"/>
          <w:szCs w:val="22"/>
        </w:rPr>
      </w:pPr>
    </w:p>
    <w:p w14:paraId="61624B9D" w14:textId="3274E022" w:rsidR="00562483" w:rsidRPr="00877160" w:rsidRDefault="005B1D8F" w:rsidP="00562483">
      <w:pPr>
        <w:pStyle w:val="NormalWeb"/>
        <w:rPr>
          <w:rFonts w:ascii="Helvetica" w:hAnsi="Helvetica" w:cstheme="minorHAnsi"/>
          <w:b/>
          <w:bCs/>
          <w:sz w:val="22"/>
          <w:szCs w:val="22"/>
        </w:rPr>
      </w:pPr>
      <w:r w:rsidRPr="00877160">
        <w:rPr>
          <w:rFonts w:ascii="Helvetica" w:hAnsi="Helvetica" w:cstheme="minorHAnsi"/>
          <w:b/>
          <w:bCs/>
          <w:sz w:val="22"/>
          <w:szCs w:val="22"/>
        </w:rPr>
        <w:lastRenderedPageBreak/>
        <w:t>Silent substitution problems</w:t>
      </w:r>
    </w:p>
    <w:p w14:paraId="4F612C81" w14:textId="77777777" w:rsidR="00077721" w:rsidRDefault="001B55B5" w:rsidP="00562483">
      <w:pPr>
        <w:pStyle w:val="NormalWeb"/>
        <w:ind w:firstLine="720"/>
        <w:rPr>
          <w:rFonts w:ascii="Helvetica" w:hAnsi="Helvetica" w:cstheme="minorHAnsi"/>
          <w:sz w:val="22"/>
          <w:szCs w:val="22"/>
          <w:lang w:val="en-GB"/>
        </w:rPr>
      </w:pPr>
      <w:r w:rsidRPr="00877160">
        <w:rPr>
          <w:rFonts w:ascii="Helvetica" w:hAnsi="Helvetica" w:cstheme="minorHAnsi"/>
          <w:sz w:val="22"/>
          <w:szCs w:val="22"/>
          <w:lang w:val="en-GB"/>
        </w:rPr>
        <w:t>Silent substitution stimuli typically take the form of pulses or temporal modulations of photoreceptor-specific contrast presented against a background spectrum to which an observer has adapted. The background spectrum serves to maintain a set pattern of photoreceptor activations and the modulation spectrum increases activation of the targeted photoreceptor(s) without altering activation of the others.</w:t>
      </w:r>
      <w:r w:rsidR="002F13F8" w:rsidRPr="00877160">
        <w:rPr>
          <w:rFonts w:ascii="Helvetica" w:hAnsi="Helvetica" w:cstheme="minorHAnsi"/>
          <w:sz w:val="22"/>
          <w:szCs w:val="22"/>
          <w:lang w:val="en-GB"/>
        </w:rPr>
        <w:t xml:space="preserve"> </w:t>
      </w:r>
    </w:p>
    <w:p w14:paraId="3C033E7A" w14:textId="77777777" w:rsidR="00077721" w:rsidRDefault="00077721" w:rsidP="00562483">
      <w:pPr>
        <w:pStyle w:val="NormalWeb"/>
        <w:ind w:firstLine="720"/>
        <w:rPr>
          <w:rFonts w:ascii="Helvetica" w:hAnsi="Helvetica" w:cstheme="minorHAnsi"/>
          <w:sz w:val="22"/>
          <w:szCs w:val="22"/>
          <w:lang w:val="en-GB"/>
        </w:rPr>
      </w:pPr>
    </w:p>
    <w:p w14:paraId="3CF99427" w14:textId="3B516101" w:rsidR="001B55B5" w:rsidRPr="00877160" w:rsidRDefault="001D5F27" w:rsidP="00562483">
      <w:pPr>
        <w:pStyle w:val="NormalWeb"/>
        <w:ind w:firstLine="720"/>
        <w:rPr>
          <w:rFonts w:ascii="Helvetica" w:hAnsi="Helvetica" w:cstheme="minorHAnsi"/>
          <w:sz w:val="22"/>
          <w:szCs w:val="22"/>
          <w:lang w:val="en-GB"/>
        </w:rPr>
      </w:pPr>
      <w:r>
        <w:rPr>
          <w:rFonts w:ascii="Helvetica" w:hAnsi="Helvetica" w:cstheme="minorHAnsi"/>
          <w:sz w:val="22"/>
          <w:szCs w:val="22"/>
          <w:lang w:val="en-GB"/>
        </w:rPr>
        <w:t xml:space="preserve">The nature of a silent substitution problem depends on the research question, but there </w:t>
      </w:r>
      <w:r w:rsidR="002F13F8" w:rsidRPr="00877160">
        <w:rPr>
          <w:rFonts w:ascii="Helvetica" w:hAnsi="Helvetica" w:cstheme="minorHAnsi"/>
          <w:sz w:val="22"/>
          <w:szCs w:val="22"/>
          <w:lang w:val="en-GB"/>
        </w:rPr>
        <w:t xml:space="preserve">Sometimes it is desirable to aim for a particular amount of contrast, and one may also wish to ignore some photoreceptors. To account for </w:t>
      </w:r>
    </w:p>
    <w:p w14:paraId="1CED3C1D" w14:textId="4A314050" w:rsidR="001D5F27" w:rsidRDefault="002F13F8" w:rsidP="00562483">
      <w:pPr>
        <w:pStyle w:val="NormalWeb"/>
        <w:ind w:firstLine="720"/>
        <w:rPr>
          <w:rFonts w:ascii="Helvetica" w:hAnsi="Helvetica" w:cstheme="minorHAnsi"/>
          <w:sz w:val="22"/>
          <w:szCs w:val="22"/>
          <w:lang w:val="en-GB"/>
        </w:rPr>
      </w:pPr>
      <w:proofErr w:type="spellStart"/>
      <w:r w:rsidRPr="00877160">
        <w:rPr>
          <w:rFonts w:ascii="Helvetica" w:hAnsi="Helvetica" w:cstheme="minorHAnsi"/>
          <w:sz w:val="22"/>
          <w:szCs w:val="22"/>
          <w:lang w:val="en-GB"/>
        </w:rPr>
        <w:t>PySilSub</w:t>
      </w:r>
      <w:proofErr w:type="spellEnd"/>
      <w:r w:rsidR="001D5F27">
        <w:rPr>
          <w:rFonts w:ascii="Helvetica" w:hAnsi="Helvetica" w:cstheme="minorHAnsi"/>
          <w:sz w:val="22"/>
          <w:szCs w:val="22"/>
          <w:lang w:val="en-GB"/>
        </w:rPr>
        <w:t xml:space="preserve"> has a </w:t>
      </w:r>
      <w:proofErr w:type="spellStart"/>
      <w:r w:rsidR="001D5F27">
        <w:rPr>
          <w:rFonts w:ascii="Helvetica" w:hAnsi="Helvetica" w:cstheme="minorHAnsi"/>
          <w:sz w:val="22"/>
          <w:szCs w:val="22"/>
          <w:lang w:val="en-GB"/>
        </w:rPr>
        <w:t>SilentSubstitutionProblem</w:t>
      </w:r>
      <w:proofErr w:type="spellEnd"/>
      <w:r w:rsidR="001D5F27">
        <w:rPr>
          <w:rFonts w:ascii="Helvetica" w:hAnsi="Helvetica" w:cstheme="minorHAnsi"/>
          <w:sz w:val="22"/>
          <w:szCs w:val="22"/>
          <w:lang w:val="en-GB"/>
        </w:rPr>
        <w:t xml:space="preserve"> class to serve as an interface for defining and solving silent substitution problems. The background spectrum, target contrast, and which receptors to ignore, minimize and modulate are defined as properties</w:t>
      </w:r>
    </w:p>
    <w:p w14:paraId="064960CD" w14:textId="77777777" w:rsidR="001D5F27" w:rsidRDefault="001D5F27" w:rsidP="00562483">
      <w:pPr>
        <w:pStyle w:val="NormalWeb"/>
        <w:ind w:firstLine="720"/>
        <w:rPr>
          <w:rFonts w:ascii="Helvetica" w:hAnsi="Helvetica" w:cstheme="minorHAnsi"/>
          <w:sz w:val="22"/>
          <w:szCs w:val="22"/>
          <w:lang w:val="en-GB"/>
        </w:rPr>
      </w:pPr>
    </w:p>
    <w:p w14:paraId="4ECF75D0" w14:textId="52BBB631" w:rsidR="002F13F8" w:rsidRPr="00877160" w:rsidRDefault="002F13F8" w:rsidP="00562483">
      <w:pPr>
        <w:pStyle w:val="NormalWeb"/>
        <w:ind w:firstLine="720"/>
        <w:rPr>
          <w:rFonts w:ascii="Helvetica" w:hAnsi="Helvetica" w:cstheme="minorHAnsi"/>
          <w:sz w:val="22"/>
          <w:szCs w:val="22"/>
          <w:lang w:val="en-GB"/>
        </w:rPr>
      </w:pPr>
      <w:r w:rsidRPr="00877160">
        <w:rPr>
          <w:rFonts w:ascii="Helvetica" w:hAnsi="Helvetica" w:cstheme="minorHAnsi"/>
          <w:sz w:val="22"/>
          <w:szCs w:val="22"/>
          <w:lang w:val="en-GB"/>
        </w:rPr>
        <w:t>, silent substitution problems are conditioned by defining the background spectrum, target contrast, and photoreceptors to ignore, minimize (silence) and modulate</w:t>
      </w:r>
      <w:r w:rsidR="003951B7" w:rsidRPr="00877160">
        <w:rPr>
          <w:rFonts w:ascii="Helvetica" w:hAnsi="Helvetica" w:cstheme="minorHAnsi"/>
          <w:sz w:val="22"/>
          <w:szCs w:val="22"/>
          <w:lang w:val="en-GB"/>
        </w:rPr>
        <w:t xml:space="preserve"> as class properties (i.e., managed attributes) which interact with the solvers and other class methods. This design pattern, though non-standard in a Pythonic sense, is fit for purpose as it is intuitive and saves having many functions which take lots of arguments. </w:t>
      </w:r>
    </w:p>
    <w:p w14:paraId="7A9635CA" w14:textId="1F4AFADE" w:rsidR="002F13F8" w:rsidRPr="00877160" w:rsidRDefault="002F13F8" w:rsidP="002F13F8">
      <w:pPr>
        <w:pStyle w:val="NormalWeb"/>
        <w:numPr>
          <w:ilvl w:val="0"/>
          <w:numId w:val="30"/>
        </w:numPr>
        <w:rPr>
          <w:rFonts w:ascii="Helvetica" w:hAnsi="Helvetica" w:cstheme="minorHAnsi"/>
          <w:sz w:val="22"/>
          <w:szCs w:val="22"/>
          <w:lang w:val="en-GB"/>
        </w:rPr>
      </w:pPr>
      <w:r w:rsidRPr="00877160">
        <w:rPr>
          <w:rFonts w:ascii="Helvetica" w:hAnsi="Helvetica" w:cstheme="minorHAnsi"/>
          <w:sz w:val="22"/>
          <w:szCs w:val="22"/>
          <w:lang w:val="en-GB"/>
        </w:rPr>
        <w:t>Non-standard though intuitive design pattern where the background spectrum, target contrast, and the photoreceptors to ignore, minimize and modulate are defined as properties (</w:t>
      </w:r>
      <w:proofErr w:type="gramStart"/>
      <w:r w:rsidRPr="00877160">
        <w:rPr>
          <w:rFonts w:ascii="Helvetica" w:hAnsi="Helvetica" w:cstheme="minorHAnsi"/>
          <w:sz w:val="22"/>
          <w:szCs w:val="22"/>
          <w:lang w:val="en-GB"/>
        </w:rPr>
        <w:t>i.e.</w:t>
      </w:r>
      <w:proofErr w:type="gramEnd"/>
      <w:r w:rsidRPr="00877160">
        <w:rPr>
          <w:rFonts w:ascii="Helvetica" w:hAnsi="Helvetica" w:cstheme="minorHAnsi"/>
          <w:sz w:val="22"/>
          <w:szCs w:val="22"/>
          <w:lang w:val="en-GB"/>
        </w:rPr>
        <w:t xml:space="preserve"> managed attributes) of the silent substitution problem, which internally condition the problem and interact with the solver methods. </w:t>
      </w:r>
    </w:p>
    <w:p w14:paraId="1A86E83F" w14:textId="7FF160CD" w:rsidR="002F13F8" w:rsidRDefault="002F13F8" w:rsidP="002F13F8">
      <w:pPr>
        <w:pStyle w:val="NormalWeb"/>
        <w:numPr>
          <w:ilvl w:val="0"/>
          <w:numId w:val="30"/>
        </w:numPr>
        <w:rPr>
          <w:rFonts w:ascii="Helvetica" w:hAnsi="Helvetica" w:cstheme="minorHAnsi"/>
          <w:sz w:val="22"/>
          <w:szCs w:val="22"/>
          <w:lang w:val="en-GB"/>
        </w:rPr>
      </w:pPr>
      <w:r w:rsidRPr="00877160">
        <w:rPr>
          <w:rFonts w:ascii="Helvetica" w:hAnsi="Helvetica" w:cstheme="minorHAnsi"/>
          <w:sz w:val="22"/>
          <w:szCs w:val="22"/>
          <w:lang w:val="en-GB"/>
        </w:rPr>
        <w:t>Error handling</w:t>
      </w:r>
    </w:p>
    <w:p w14:paraId="6A1BA09D" w14:textId="13B1B2F6" w:rsidR="00740C3E" w:rsidRPr="00877160" w:rsidRDefault="00740C3E" w:rsidP="002F13F8">
      <w:pPr>
        <w:pStyle w:val="NormalWeb"/>
        <w:numPr>
          <w:ilvl w:val="0"/>
          <w:numId w:val="30"/>
        </w:numPr>
        <w:rPr>
          <w:rFonts w:ascii="Helvetica" w:hAnsi="Helvetica" w:cstheme="minorHAnsi"/>
          <w:sz w:val="22"/>
          <w:szCs w:val="22"/>
          <w:lang w:val="en-GB"/>
        </w:rPr>
      </w:pPr>
      <w:r>
        <w:rPr>
          <w:rFonts w:ascii="Helvetica" w:hAnsi="Helvetica" w:cstheme="minorHAnsi"/>
          <w:noProof/>
          <w:sz w:val="22"/>
          <w:szCs w:val="22"/>
          <w:lang w:val="en-GB"/>
        </w:rPr>
        <w:t xml:space="preserve">Ignore a cone </w:t>
      </w:r>
      <w:r w:rsidRPr="00877160">
        <w:rPr>
          <w:rFonts w:ascii="Helvetica" w:hAnsi="Helvetica" w:cstheme="minorHAnsi"/>
          <w:noProof/>
          <w:sz w:val="22"/>
          <w:szCs w:val="22"/>
          <w:lang w:val="en-GB"/>
        </w:rPr>
        <w:fldChar w:fldCharType="begin" w:fldLock="1"/>
      </w:r>
      <w:r w:rsidRPr="00877160">
        <w:rPr>
          <w:rFonts w:ascii="Helvetica" w:hAnsi="Helvetica" w:cstheme="minorHAnsi"/>
          <w:noProof/>
          <w:sz w:val="22"/>
          <w:szCs w:val="22"/>
          <w:lang w:val="en-GB"/>
        </w:rPr>
        <w:instrText>ADDIN CSL_CITATION {"citationItems":[{"id":"ITEM-1","itemData":{"DOI":"10.1364/josaa.35.00b106","ISSN":"1084-7529","PMID":"29603928","abstract":"© 2018 Optical Society of America. The silent substitution paradigm offers possibilities to investigate and compare the temporal properties of mechanisms driven by single photoreceptor types, including the critical flicker frequency (CFF), in which the state of adaptation can be kept as invariant. We have (1) measured CFFs using triple silent substitutions to isolate L-, M-, and S-cone as well as rod-driven pathways under identical mean luminances and chromaticities; (2) repeated the CFF measurements at different mean luminances in order to validate the Ferry–Porter law (stating that the relationship between CFF and the log retinal illuminance—log I—is linear); and (3) compared these CFF versus log I functions for L-, M-, S-cone-, and rod-isolating stimuli for five trichromats and four X-linked dichromats (two protanopes, two deuteranopes). We show that the effects of luminance on the CFFs with silent substitution are comparable to those measured previously with chromatic stimuli. We found that M-cone-driven CFFs are smaller in trichromats than in protanopes. Furthermore, the slopes of the M-cone-driven CFF versus log I functions are smaller in trichromats. Possibly, the lacking L-cones are replaced by M-cones in these two protanopes and the CFF depends on cone density. Furthermore, we found that in trichromats, the slopes of the CFF-log I functions are smaller for M-cone- than for L-cone-isolating stimuli. This contradicts the current interpretation of the CFF-log I functions for chromatic stimuli, which states that CFF is mediated by the most strongly modulated photoreceptor type. Thus, the larger slopes that were previously found with medium-wavelength chromatic stimuli compared with long-wavelength chromatic stimuli seem to be the result of an addition of signals from different photoreceptors and do not necessarily result from M-cones being inherently faster.","author":[{"dropping-particle":"","family":"Huchzermeyer","given":"Cord","non-dropping-particle":"","parse-names":false,"suffix":""},{"dropping-particle":"","family":"Martins","given":"Cristiane M. G.","non-dropping-particle":"","parse-names":false,"suffix":""},{"dropping-particle":"","family":"Nagy","given":"Balázs","non-dropping-particle":"","parse-names":false,"suffix":""},{"dropping-particle":"","family":"Barboni","given":"Mirella T. S.","non-dropping-particle":"","parse-names":false,"suffix":""},{"dropping-particle":"","family":"Ventura","given":"Dora F.","non-dropping-particle":"","parse-names":false,"suffix":""},{"dropping-particle":"","family":"Costa","given":"Marcelo F.","non-dropping-particle":"","parse-names":false,"suffix":""},{"dropping-particle":"","family":"Kremers","given":"Jan","non-dropping-particle":"","parse-names":false,"suffix":""}],"container-title":"Journal of the Optical Society of America A","id":"ITEM-1","issue":"4","issued":{"date-parts":[["2018"]]},"page":"B106","title":"Photoreceptor-specific light adaptation of critical flicker frequency in trichromat and dichromat observers","type":"article-journal","volume":"35"},"uris":["http://www.mendeley.com/documents/?uuid=87a8129e-d91c-4578-8a0b-b1d4aee63f6a"]},{"id":"ITEM-2","itemData":{"author":[{"dropping-particle":"","family":"Usui","given":"Tomoaki","non-dropping-particle":"","parse-names":false,"suffix":""},{"dropping-particle":"","family":"Kremers","given":"Jan","non-dropping-particle":"","parse-names":false,"suffix":""},{"dropping-particle":"","family":"Sharpe","given":"Lindsay T","non-dropping-particle":"","parse-names":false,"suffix":""},{"dropping-particle":"","family":"Zrenner","given":"Eberhart","non-dropping-particle":"","parse-names":false,"suffix":""}],"container-title":"Vision Research","id":"ITEM-2","issued":{"date-parts":[["1998"]]},"page":"3391-3396","title":"Flicker cone electroretinogram in dichromats and trichromats","type":"article-journal","volume":"38"},"uris":["http://www.mendeley.com/documents/?uuid=ab1ef6a5-b796-4312-a968-9827d570eb4a"]},{"id":"ITEM-3","itemData":{"ISSN":"01460404","PMID":"10102289","abstract":"PURPOSE. To find out how the different cone types contribute to the electroretinogram (ERG) by quantifying the contribution of the signal pathways originating in the long (L-) and the middle (M-) wavelength- sensitive cones to the total ERG response amplitude and phase. METHODS. ERG response amplitudes and phases were measured to cone-isolating stimuli and to different combinations of L- and M-cone modulation. Conditions were chosen to exclude any contribution of the short wavelength-sensitive (S-) cones. The sensitivity of the ERG to the L and the M cones was defined as the cone contrast gain. RESULTS. In the present paper, a model is provided that describes the ERG contrast gains and ERG thresholds in dichromats and color normal trichromats. For the X-chromosome-linked dichromats, the contrast gains of only one cone type (either the L or the M cones) sufficed to describe the ERG thresholds for all stimulus conditions. Data suggest that the M-cone contrast gains of protanopes are larger than the L-cone contrast gains of deuteranopes. The response thresholds of the trichromats are modeled by assuming a vector summation of signals originating in the L and the M cones. Their L- and M-cone contrast gains are close to a linear interpolation of the data obtained from the dichromats. Nearly all trichromats had larger L- than M-cone contrast gains. Data from a large population of trichromats were examined to study the individual variations in cone weightings and in the phases of the cone pathway responses. CONCLUSIONS. The data strongly suggest that the missing cone type in dichromats is replaced by the remaining cone type. The mean L-cone to M-cone weighting ratio in trichromats was found to be approximately 4:1. But there is a substantial interindividual variability between trichromats. The response phases of the L- and the M- cone pathways can be reliably quantified using the response phases to the cone-isolating stimuli or using a vector addition of L- and M-cone signals.","author":[{"dropping-particle":"","family":"Kremers","given":"Jan","non-dropping-particle":"","parse-names":false,"suffix":""},{"dropping-particle":"","family":"Usui","given":"Tomoaki","non-dropping-particle":"","parse-names":false,"suffix":""},{"dropping-particle":"","family":"Scholl","given":"Hendrik P.N.","non-dropping-particle":"","parse-names":false,"suffix":""},{"dropping-particle":"","family":"Sharpe","given":"Lindsay T.","non-dropping-particle":"","parse-names":false,"suffix":""}],"container-title":"Investigative Ophthalmology and Visual Science","id":"ITEM-3","issue":"5","issued":{"date-parts":[["1999"]]},"page":"920-930","title":"Cone signal contributions to electrograms in dichromats and trichromats","type":"article-journal","volume":"40"},"uris":["http://www.mendeley.com/documents/?uuid=a4d9f621-326d-478c-b664-19d4bd40b7c9"]}],"mendeley":{"formattedCitation":"(Huchzermeyer et al., 2018; Kremers et al., 1999; Usui et al., 1998)","manualFormatting":"(e.g., Huchzermeyer et al., 2018; Kremers et al., 1999; Usui et al., 1998)","plainTextFormattedCitation":"(Huchzermeyer et al., 2018; Kremers et al., 1999; Usui et al., 1998)","previouslyFormattedCitation":"(Huchzermeyer et al., 2018; Kremers et al., 1999; Usui et al., 1998)"},"properties":{"noteIndex":0},"schema":"https://github.com/citation-style-language/schema/raw/master/csl-citation.json"}</w:instrText>
      </w:r>
      <w:r w:rsidRPr="00877160">
        <w:rPr>
          <w:rFonts w:ascii="Helvetica" w:hAnsi="Helvetica" w:cstheme="minorHAnsi"/>
          <w:noProof/>
          <w:sz w:val="22"/>
          <w:szCs w:val="22"/>
          <w:lang w:val="en-GB"/>
        </w:rPr>
        <w:fldChar w:fldCharType="separate"/>
      </w:r>
      <w:r w:rsidRPr="00877160">
        <w:rPr>
          <w:rFonts w:ascii="Helvetica" w:hAnsi="Helvetica" w:cstheme="minorHAnsi"/>
          <w:noProof/>
          <w:sz w:val="22"/>
          <w:szCs w:val="22"/>
          <w:lang w:val="en-GB"/>
        </w:rPr>
        <w:t>(e.g., Huchzermeyer et al., 2018; Kremers et al., 1999; Usui et al., 1998)</w:t>
      </w:r>
      <w:r w:rsidRPr="00877160">
        <w:rPr>
          <w:rFonts w:ascii="Helvetica" w:hAnsi="Helvetica" w:cstheme="minorHAnsi"/>
          <w:noProof/>
          <w:sz w:val="22"/>
          <w:szCs w:val="22"/>
          <w:lang w:val="en-GB"/>
        </w:rPr>
        <w:fldChar w:fldCharType="end"/>
      </w:r>
    </w:p>
    <w:p w14:paraId="3F08320E" w14:textId="68D71140" w:rsidR="000A09FC" w:rsidRPr="00877160" w:rsidRDefault="000A09FC" w:rsidP="00562483">
      <w:pPr>
        <w:pStyle w:val="NormalWeb"/>
        <w:ind w:firstLine="720"/>
        <w:rPr>
          <w:rFonts w:ascii="Helvetica" w:hAnsi="Helvetica" w:cstheme="minorHAnsi"/>
          <w:sz w:val="22"/>
          <w:szCs w:val="22"/>
          <w:lang w:val="en-GB"/>
        </w:rPr>
      </w:pPr>
    </w:p>
    <w:p w14:paraId="3DEBA363" w14:textId="2C10B8A9" w:rsidR="000A09FC" w:rsidRPr="00877160" w:rsidRDefault="00133558" w:rsidP="00613720">
      <w:pPr>
        <w:pStyle w:val="NormalWeb"/>
        <w:jc w:val="center"/>
        <w:rPr>
          <w:rFonts w:ascii="Helvetica" w:hAnsi="Helvetica" w:cstheme="minorHAnsi"/>
          <w:b/>
          <w:bCs/>
          <w:sz w:val="22"/>
          <w:szCs w:val="22"/>
        </w:rPr>
      </w:pPr>
      <w:r w:rsidRPr="00877160">
        <w:rPr>
          <w:rFonts w:ascii="Helvetica" w:hAnsi="Helvetica" w:cstheme="minorHAnsi"/>
          <w:b/>
          <w:bCs/>
          <w:noProof/>
          <w:sz w:val="22"/>
          <w:szCs w:val="22"/>
        </w:rPr>
        <w:drawing>
          <wp:inline distT="0" distB="0" distL="0" distR="0" wp14:anchorId="1888F25B" wp14:editId="7ECAC49F">
            <wp:extent cx="6585968" cy="441813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6618170" cy="4439732"/>
                    </a:xfrm>
                    <a:prstGeom prst="rect">
                      <a:avLst/>
                    </a:prstGeom>
                  </pic:spPr>
                </pic:pic>
              </a:graphicData>
            </a:graphic>
          </wp:inline>
        </w:drawing>
      </w:r>
    </w:p>
    <w:p w14:paraId="7FFC3EB7" w14:textId="3296460B" w:rsidR="001B55B5" w:rsidRPr="00877160" w:rsidRDefault="001B55B5" w:rsidP="001B55B5">
      <w:pPr>
        <w:pStyle w:val="NormalWeb"/>
        <w:rPr>
          <w:rFonts w:ascii="Helvetica" w:hAnsi="Helvetica" w:cstheme="minorHAnsi"/>
          <w:b/>
          <w:bCs/>
          <w:i/>
          <w:iCs/>
          <w:sz w:val="22"/>
          <w:szCs w:val="22"/>
        </w:rPr>
      </w:pPr>
      <w:r w:rsidRPr="00877160">
        <w:rPr>
          <w:rFonts w:ascii="Helvetica" w:hAnsi="Helvetica" w:cstheme="minorHAnsi"/>
          <w:b/>
          <w:bCs/>
          <w:i/>
          <w:iCs/>
          <w:sz w:val="22"/>
          <w:szCs w:val="22"/>
        </w:rPr>
        <w:t>Numerical optimization.</w:t>
      </w:r>
    </w:p>
    <w:p w14:paraId="25759063" w14:textId="2957993E" w:rsidR="001B55B5" w:rsidRPr="00877160" w:rsidRDefault="001B55B5" w:rsidP="001B55B5">
      <w:pPr>
        <w:pStyle w:val="NormalWeb"/>
        <w:rPr>
          <w:rFonts w:ascii="Helvetica" w:hAnsi="Helvetica" w:cstheme="minorHAnsi"/>
          <w:sz w:val="22"/>
          <w:szCs w:val="22"/>
          <w:lang w:val="en-GB"/>
        </w:rPr>
      </w:pPr>
      <w:r w:rsidRPr="00877160">
        <w:rPr>
          <w:rFonts w:ascii="Helvetica" w:hAnsi="Helvetica" w:cstheme="minorHAnsi"/>
          <w:sz w:val="22"/>
          <w:szCs w:val="22"/>
        </w:rPr>
        <w:tab/>
      </w:r>
      <w:r w:rsidRPr="00877160">
        <w:rPr>
          <w:rFonts w:ascii="Helvetica" w:hAnsi="Helvetica" w:cstheme="minorHAnsi"/>
          <w:sz w:val="22"/>
          <w:szCs w:val="22"/>
          <w:lang w:val="en-GB"/>
        </w:rPr>
        <w:t>Silent substitution can be approached as a constrained numerical optimization problem of the form:</w:t>
      </w:r>
    </w:p>
    <w:p w14:paraId="209EA7AE" w14:textId="5EE39AF5" w:rsidR="001B55B5" w:rsidRPr="00877160" w:rsidRDefault="001B55B5" w:rsidP="001B55B5">
      <w:pPr>
        <w:pStyle w:val="NormalWeb"/>
        <w:rPr>
          <w:rFonts w:ascii="Helvetica" w:hAnsi="Helvetica" w:cstheme="minorHAnsi"/>
          <w:sz w:val="22"/>
          <w:szCs w:val="22"/>
          <w:lang w:val="en-GB"/>
        </w:rPr>
      </w:pPr>
    </w:p>
    <w:p w14:paraId="5C4BF6C5" w14:textId="18546DD1" w:rsidR="001B55B5" w:rsidRPr="00877160" w:rsidRDefault="001B55B5" w:rsidP="001B55B5">
      <w:pPr>
        <w:pStyle w:val="NormalWeb"/>
        <w:rPr>
          <w:rFonts w:ascii="Helvetica" w:hAnsi="Helvetica" w:cstheme="minorHAnsi"/>
          <w:sz w:val="22"/>
          <w:szCs w:val="22"/>
          <w:lang w:val="en-GB"/>
        </w:rPr>
      </w:pPr>
      <w:r w:rsidRPr="00877160">
        <w:rPr>
          <w:rFonts w:ascii="Helvetica" w:hAnsi="Helvetica" w:cstheme="minorHAnsi"/>
          <w:sz w:val="22"/>
          <w:szCs w:val="22"/>
          <w:lang w:val="en-GB"/>
        </w:rPr>
        <w:t xml:space="preserve">Where are the optimization variables (the device settings) whose lower and upper bounds, </w:t>
      </w:r>
      <w:proofErr w:type="gramStart"/>
      <w:r w:rsidRPr="00877160">
        <w:rPr>
          <w:rFonts w:ascii="Helvetica" w:hAnsi="Helvetica" w:cstheme="minorHAnsi"/>
          <w:sz w:val="22"/>
          <w:szCs w:val="22"/>
          <w:lang w:val="en-GB"/>
        </w:rPr>
        <w:t>and ,</w:t>
      </w:r>
      <w:proofErr w:type="gramEnd"/>
      <w:r w:rsidRPr="00877160">
        <w:rPr>
          <w:rFonts w:ascii="Helvetica" w:hAnsi="Helvetica" w:cstheme="minorHAnsi"/>
          <w:sz w:val="22"/>
          <w:szCs w:val="22"/>
          <w:lang w:val="en-GB"/>
        </w:rPr>
        <w:t xml:space="preserve"> are between 0 and 1 to ensure that the solution is within the gamut of the device, is the objective function that aims to maximise contrast of the target photoreceptor(s), and is a function that calculates contrast for the silenced photoreceptor(s), where and should be zero. In all cases, is a vector containing the weights for the LED settings.</w:t>
      </w:r>
    </w:p>
    <w:p w14:paraId="4A09D363" w14:textId="2A30F11F" w:rsidR="001B55B5" w:rsidRPr="00877160" w:rsidRDefault="001B55B5" w:rsidP="001B55B5">
      <w:pPr>
        <w:pStyle w:val="NormalWeb"/>
        <w:rPr>
          <w:rFonts w:ascii="Helvetica" w:hAnsi="Helvetica" w:cstheme="minorHAnsi"/>
          <w:b/>
          <w:bCs/>
          <w:sz w:val="22"/>
          <w:szCs w:val="22"/>
        </w:rPr>
      </w:pPr>
    </w:p>
    <w:p w14:paraId="241B149D" w14:textId="7D41E39C" w:rsidR="001B55B5" w:rsidRPr="00877160" w:rsidRDefault="001B55B5" w:rsidP="001B55B5">
      <w:pPr>
        <w:pStyle w:val="NormalWeb"/>
        <w:rPr>
          <w:rFonts w:ascii="Helvetica" w:hAnsi="Helvetica" w:cstheme="minorHAnsi"/>
          <w:b/>
          <w:bCs/>
          <w:i/>
          <w:iCs/>
          <w:sz w:val="22"/>
          <w:szCs w:val="22"/>
        </w:rPr>
      </w:pPr>
      <w:r w:rsidRPr="00877160">
        <w:rPr>
          <w:rFonts w:ascii="Helvetica" w:hAnsi="Helvetica" w:cstheme="minorHAnsi"/>
          <w:b/>
          <w:bCs/>
          <w:i/>
          <w:iCs/>
          <w:sz w:val="22"/>
          <w:szCs w:val="22"/>
        </w:rPr>
        <w:t>Linear algebra.</w:t>
      </w:r>
    </w:p>
    <w:p w14:paraId="63C5CD3C" w14:textId="5DBC5DB9" w:rsidR="001A092A" w:rsidRPr="00877160" w:rsidRDefault="001A092A" w:rsidP="001B55B5">
      <w:pPr>
        <w:pStyle w:val="NormalWeb"/>
        <w:rPr>
          <w:rFonts w:ascii="Helvetica" w:hAnsi="Helvetica" w:cstheme="minorHAnsi"/>
          <w:b/>
          <w:bCs/>
          <w:i/>
          <w:iCs/>
          <w:sz w:val="22"/>
          <w:szCs w:val="22"/>
        </w:rPr>
      </w:pPr>
    </w:p>
    <w:p w14:paraId="1E647214" w14:textId="3E6666A8" w:rsidR="001A092A" w:rsidRPr="00877160" w:rsidRDefault="001A092A" w:rsidP="001B55B5">
      <w:pPr>
        <w:pStyle w:val="NormalWeb"/>
        <w:rPr>
          <w:rFonts w:ascii="Helvetica" w:hAnsi="Helvetica" w:cstheme="minorHAnsi"/>
          <w:b/>
          <w:bCs/>
          <w:i/>
          <w:iCs/>
          <w:sz w:val="22"/>
          <w:szCs w:val="22"/>
        </w:rPr>
      </w:pPr>
      <w:r w:rsidRPr="00877160">
        <w:rPr>
          <w:rFonts w:ascii="Helvetica" w:hAnsi="Helvetica" w:cstheme="minorHAnsi"/>
          <w:b/>
          <w:bCs/>
          <w:i/>
          <w:iCs/>
          <w:sz w:val="22"/>
          <w:szCs w:val="22"/>
        </w:rPr>
        <w:lastRenderedPageBreak/>
        <w:t>Binocular silent substitution.</w:t>
      </w:r>
    </w:p>
    <w:p w14:paraId="227B3B8E" w14:textId="77777777" w:rsidR="001B55B5" w:rsidRPr="00877160" w:rsidRDefault="001B55B5" w:rsidP="001B55B5">
      <w:pPr>
        <w:pStyle w:val="NormalWeb"/>
        <w:rPr>
          <w:rFonts w:ascii="Helvetica" w:hAnsi="Helvetica" w:cstheme="minorHAnsi"/>
          <w:b/>
          <w:bCs/>
          <w:sz w:val="22"/>
          <w:szCs w:val="22"/>
        </w:rPr>
      </w:pPr>
    </w:p>
    <w:p w14:paraId="5E02CE72" w14:textId="77777777" w:rsidR="008570C8" w:rsidRPr="00877160" w:rsidRDefault="008570C8" w:rsidP="008570C8">
      <w:pPr>
        <w:ind w:firstLine="0"/>
        <w:rPr>
          <w:rFonts w:ascii="Helvetica" w:hAnsi="Helvetica" w:cstheme="minorHAnsi"/>
          <w:noProof/>
          <w:sz w:val="22"/>
          <w:szCs w:val="22"/>
          <w:lang w:val="en-GB"/>
        </w:rPr>
      </w:pPr>
    </w:p>
    <w:p w14:paraId="53221645" w14:textId="137E13EA" w:rsidR="007F0D76" w:rsidRPr="00877160" w:rsidRDefault="004400D1" w:rsidP="00541811">
      <w:pPr>
        <w:ind w:firstLine="0"/>
        <w:jc w:val="center"/>
        <w:rPr>
          <w:rFonts w:ascii="Helvetica" w:hAnsi="Helvetica" w:cstheme="minorHAnsi"/>
          <w:b/>
          <w:bCs/>
          <w:sz w:val="22"/>
          <w:szCs w:val="22"/>
          <w:lang w:val="en-GB"/>
        </w:rPr>
      </w:pPr>
      <w:r w:rsidRPr="00877160">
        <w:rPr>
          <w:rFonts w:ascii="Helvetica" w:hAnsi="Helvetica" w:cstheme="minorHAnsi"/>
          <w:b/>
          <w:bCs/>
          <w:sz w:val="22"/>
          <w:szCs w:val="22"/>
          <w:lang w:val="en-GB"/>
        </w:rPr>
        <w:t>Discussion</w:t>
      </w:r>
      <w:r w:rsidR="00F84AC8" w:rsidRPr="00877160">
        <w:rPr>
          <w:rFonts w:ascii="Helvetica" w:hAnsi="Helvetica" w:cstheme="minorHAnsi"/>
          <w:b/>
          <w:bCs/>
          <w:sz w:val="22"/>
          <w:szCs w:val="22"/>
          <w:lang w:val="en-GB"/>
        </w:rPr>
        <w:t xml:space="preserve"> </w:t>
      </w:r>
    </w:p>
    <w:p w14:paraId="4BDC43DA" w14:textId="581A6D63" w:rsidR="009C7672" w:rsidRDefault="009C7672" w:rsidP="00A43803">
      <w:pPr>
        <w:ind w:firstLine="0"/>
        <w:rPr>
          <w:rFonts w:ascii="Helvetica" w:hAnsi="Helvetica" w:cstheme="minorHAnsi"/>
          <w:sz w:val="22"/>
          <w:szCs w:val="22"/>
          <w:lang w:val="en-GB"/>
        </w:rPr>
      </w:pPr>
      <w:r>
        <w:rPr>
          <w:rFonts w:ascii="Helvetica" w:hAnsi="Helvetica" w:cstheme="minorHAnsi"/>
          <w:sz w:val="22"/>
          <w:szCs w:val="22"/>
          <w:lang w:val="en-GB"/>
        </w:rPr>
        <w:tab/>
        <w:t xml:space="preserve">This paper described </w:t>
      </w:r>
      <w:proofErr w:type="spellStart"/>
      <w:r w:rsidRPr="009C7672">
        <w:rPr>
          <w:rFonts w:ascii="Helvetica" w:hAnsi="Helvetica" w:cstheme="minorHAnsi"/>
          <w:i/>
          <w:iCs/>
          <w:sz w:val="22"/>
          <w:szCs w:val="22"/>
          <w:lang w:val="en-GB"/>
        </w:rPr>
        <w:t>PySilSub</w:t>
      </w:r>
      <w:proofErr w:type="spellEnd"/>
      <w:r>
        <w:rPr>
          <w:rFonts w:ascii="Helvetica" w:hAnsi="Helvetica" w:cstheme="minorHAnsi"/>
          <w:sz w:val="22"/>
          <w:szCs w:val="22"/>
          <w:lang w:val="en-GB"/>
        </w:rPr>
        <w:t xml:space="preserve">, a novel Python software for silent substitution. In summary, </w:t>
      </w:r>
      <w:proofErr w:type="spellStart"/>
      <w:r w:rsidRPr="009C7672">
        <w:rPr>
          <w:rFonts w:ascii="Helvetica" w:hAnsi="Helvetica" w:cstheme="minorHAnsi"/>
          <w:i/>
          <w:iCs/>
          <w:sz w:val="22"/>
          <w:szCs w:val="22"/>
          <w:lang w:val="en-GB"/>
        </w:rPr>
        <w:t>PySilSub</w:t>
      </w:r>
      <w:proofErr w:type="spellEnd"/>
      <w:r>
        <w:rPr>
          <w:rFonts w:ascii="Helvetica" w:hAnsi="Helvetica" w:cstheme="minorHAnsi"/>
          <w:sz w:val="22"/>
          <w:szCs w:val="22"/>
          <w:lang w:val="en-GB"/>
        </w:rPr>
        <w:t xml:space="preserve"> consolidates CIE standards, turns the calibration spectra for a </w:t>
      </w:r>
      <w:proofErr w:type="spellStart"/>
      <w:r>
        <w:rPr>
          <w:rFonts w:ascii="Helvetica" w:hAnsi="Helvetica" w:cstheme="minorHAnsi"/>
          <w:sz w:val="22"/>
          <w:szCs w:val="22"/>
          <w:lang w:val="en-GB"/>
        </w:rPr>
        <w:t>multiprimary</w:t>
      </w:r>
      <w:proofErr w:type="spellEnd"/>
      <w:r>
        <w:rPr>
          <w:rFonts w:ascii="Helvetica" w:hAnsi="Helvetica" w:cstheme="minorHAnsi"/>
          <w:sz w:val="22"/>
          <w:szCs w:val="22"/>
          <w:lang w:val="en-GB"/>
        </w:rPr>
        <w:t xml:space="preserve"> stimulation device into a predictive model, and provides an intuitive interface for defining and solving silent substitution problems. </w:t>
      </w:r>
    </w:p>
    <w:p w14:paraId="22181DA0" w14:textId="77777777" w:rsidR="009C7672" w:rsidRDefault="009C7672" w:rsidP="00A43803">
      <w:pPr>
        <w:ind w:firstLine="0"/>
        <w:rPr>
          <w:rFonts w:ascii="Helvetica" w:hAnsi="Helvetica" w:cstheme="minorHAnsi"/>
          <w:sz w:val="22"/>
          <w:szCs w:val="22"/>
          <w:lang w:val="en-GB"/>
        </w:rPr>
      </w:pPr>
    </w:p>
    <w:p w14:paraId="7F3C2FE2" w14:textId="5D8A6B45" w:rsidR="005A50C8" w:rsidRDefault="00A43803" w:rsidP="00A43803">
      <w:pPr>
        <w:ind w:firstLine="0"/>
        <w:rPr>
          <w:rFonts w:ascii="Helvetica" w:hAnsi="Helvetica" w:cstheme="minorHAnsi"/>
          <w:sz w:val="22"/>
          <w:szCs w:val="22"/>
          <w:lang w:val="en-GB"/>
        </w:rPr>
      </w:pPr>
      <w:r>
        <w:rPr>
          <w:rFonts w:ascii="Helvetica" w:hAnsi="Helvetica" w:cstheme="minorHAnsi"/>
          <w:sz w:val="22"/>
          <w:szCs w:val="22"/>
          <w:lang w:val="en-GB"/>
        </w:rPr>
        <w:t xml:space="preserve">As we have noted, our software takes a structured approach to the challenges and confounds of silent substitution by consolidating relevant standards, but it does not resolve all potential issues with the method. This is because some of them come from biological factors that are not well understood, such as the potential bi- and tri-stability of the </w:t>
      </w:r>
      <w:proofErr w:type="spellStart"/>
      <w:r>
        <w:rPr>
          <w:rFonts w:ascii="Helvetica" w:hAnsi="Helvetica" w:cstheme="minorHAnsi"/>
          <w:sz w:val="22"/>
          <w:szCs w:val="22"/>
          <w:lang w:val="en-GB"/>
        </w:rPr>
        <w:t>melopsin</w:t>
      </w:r>
      <w:proofErr w:type="spellEnd"/>
      <w:r>
        <w:rPr>
          <w:rFonts w:ascii="Helvetica" w:hAnsi="Helvetica" w:cstheme="minorHAnsi"/>
          <w:sz w:val="22"/>
          <w:szCs w:val="22"/>
          <w:lang w:val="en-GB"/>
        </w:rPr>
        <w:t xml:space="preserve"> photopigment. Also, </w:t>
      </w:r>
      <w:r w:rsidR="00423C42" w:rsidRPr="00877160">
        <w:rPr>
          <w:rFonts w:ascii="Helvetica" w:hAnsi="Helvetica" w:cstheme="minorHAnsi"/>
          <w:sz w:val="22"/>
          <w:szCs w:val="22"/>
          <w:lang w:val="en-GB"/>
        </w:rPr>
        <w:fldChar w:fldCharType="begin" w:fldLock="1"/>
      </w:r>
      <w:r w:rsidR="00544CF3" w:rsidRPr="00877160">
        <w:rPr>
          <w:rFonts w:ascii="Helvetica" w:hAnsi="Helvetica" w:cstheme="minorHAnsi"/>
          <w:sz w:val="22"/>
          <w:szCs w:val="22"/>
          <w:lang w:val="en-GB"/>
        </w:rPr>
        <w:instrText>ADDIN CSL_CITATION {"citationItems":[{"id":"ITEM-1","itemData":{"DOI":"10.1167/19.5.14","ISSN":"15347362","PMID":"31100130","abstract":"Chromatic vision starts at the retinal photoreceptors but photoreceptors are themselves color-blind, responding only to their effective quantal catch and not to the wavelength of the caught photon per se. Mitchell and Rushton (1971) termed this phenomenon the univariance concept, and it is widely used in designing silent-substitution stimuli to test the unique contributions of specific photoreceptor types to vision. In principle, this procedure controls the effective quantal catch of photoreceptors well and hence works at the phototransduction-cascade level of vision. However, both phototransduction-cascade modulation and the horizontal-cell-mediated feedback signal determine photoreceptor output. Horizontal cells receive input from, and send feedback to, more than one photoreceptor type. This should mean that silentsubstitution stimuli do not silence horizontal-cell activity, and that this activity is fed back to the silenced cones. This in turn will modulate the output of silenced cones, making them not so silent after all. Here we tested this idea and found that silent-substitution stimuli can adequately silence cone-membrane potential responses. However, these cones still received a feedback signal from horizontal cells, which modulates their Ca2+ current and thus their output. These feedback-induced Ca2+-current changes are substantial, as they are of the same order of magnitude as Ca2+-current changes that occur when cones are directly stimulated with light. This illustrates that great care needs to be taken in interpreting results obtained with silent-substitution stimuli. In the discussion, we outline two basic types of interpretation pitfalls that can occur.","author":[{"dropping-particle":"","family":"Kamar","given":"Sizar","non-dropping-particle":"","parse-names":false,"suffix":""},{"dropping-particle":"","family":"Howlett","given":"Marcus H.C.","non-dropping-particle":"","parse-names":false,"suffix":""},{"dropping-particle":"","family":"Kamermans","given":"Maarten","non-dropping-particle":"","parse-names":false,"suffix":""}],"container-title":"Journal of Vision","id":"ITEM-1","issue":"5","issued":{"date-parts":[["2019"]]},"page":"1-11","title":"Silent-substitution stimuli silence the light responses of cones but not their output","type":"article-journal","volume":"19"},"uris":["http://www.mendeley.com/documents/?uuid=cef8c812-3995-4ee3-9a98-8b6d684ef4e0"]}],"mendeley":{"formattedCitation":"(Kamar et al., 2019)","plainTextFormattedCitation":"(Kamar et al., 2019)","previouslyFormattedCitation":"(Kamar et al., 2019)"},"properties":{"noteIndex":0},"schema":"https://github.com/citation-style-language/schema/raw/master/csl-citation.json"}</w:instrText>
      </w:r>
      <w:r w:rsidR="00423C42" w:rsidRPr="00877160">
        <w:rPr>
          <w:rFonts w:ascii="Helvetica" w:hAnsi="Helvetica" w:cstheme="minorHAnsi"/>
          <w:sz w:val="22"/>
          <w:szCs w:val="22"/>
          <w:lang w:val="en-GB"/>
        </w:rPr>
        <w:fldChar w:fldCharType="separate"/>
      </w:r>
      <w:r w:rsidR="00423C42" w:rsidRPr="00877160">
        <w:rPr>
          <w:rFonts w:ascii="Helvetica" w:hAnsi="Helvetica" w:cstheme="minorHAnsi"/>
          <w:noProof/>
          <w:sz w:val="22"/>
          <w:szCs w:val="22"/>
          <w:lang w:val="en-GB"/>
        </w:rPr>
        <w:t>(Kamar et al., 2019)</w:t>
      </w:r>
      <w:r w:rsidR="00423C42" w:rsidRPr="00877160">
        <w:rPr>
          <w:rFonts w:ascii="Helvetica" w:hAnsi="Helvetica" w:cstheme="minorHAnsi"/>
          <w:sz w:val="22"/>
          <w:szCs w:val="22"/>
          <w:lang w:val="en-GB"/>
        </w:rPr>
        <w:fldChar w:fldCharType="end"/>
      </w:r>
      <w:r w:rsidR="00423C42" w:rsidRPr="00877160">
        <w:rPr>
          <w:rFonts w:ascii="Helvetica" w:hAnsi="Helvetica" w:cstheme="minorHAnsi"/>
          <w:sz w:val="22"/>
          <w:szCs w:val="22"/>
          <w:lang w:val="en-GB"/>
        </w:rPr>
        <w:t xml:space="preserve"> – silent substitution silences light signals but not </w:t>
      </w:r>
      <w:proofErr w:type="spellStart"/>
      <w:r w:rsidR="00423C42" w:rsidRPr="00877160">
        <w:rPr>
          <w:rFonts w:ascii="Helvetica" w:hAnsi="Helvetica" w:cstheme="minorHAnsi"/>
          <w:sz w:val="22"/>
          <w:szCs w:val="22"/>
          <w:lang w:val="en-GB"/>
        </w:rPr>
        <w:t>ouput</w:t>
      </w:r>
      <w:proofErr w:type="spellEnd"/>
      <w:r>
        <w:rPr>
          <w:rFonts w:ascii="Helvetica" w:hAnsi="Helvetica" w:cstheme="minorHAnsi"/>
          <w:sz w:val="22"/>
          <w:szCs w:val="22"/>
          <w:lang w:val="en-GB"/>
        </w:rPr>
        <w:t xml:space="preserve">. As a consequence, it is important to take care when interpreting the result of a silent substitution experiment. </w:t>
      </w:r>
    </w:p>
    <w:p w14:paraId="22421082" w14:textId="3D262C46" w:rsidR="00077721" w:rsidRDefault="00077721" w:rsidP="00A43803">
      <w:pPr>
        <w:ind w:firstLine="0"/>
        <w:rPr>
          <w:rFonts w:ascii="Helvetica" w:hAnsi="Helvetica" w:cstheme="minorHAnsi"/>
          <w:sz w:val="22"/>
          <w:szCs w:val="22"/>
          <w:lang w:val="en-GB"/>
        </w:rPr>
      </w:pPr>
    </w:p>
    <w:p w14:paraId="7C7D45DA" w14:textId="6B9BBCFB" w:rsidR="00077721" w:rsidRPr="00877160" w:rsidRDefault="00077721" w:rsidP="00A43803">
      <w:pPr>
        <w:ind w:firstLine="0"/>
        <w:rPr>
          <w:rFonts w:ascii="Helvetica" w:hAnsi="Helvetica" w:cstheme="minorHAnsi"/>
          <w:sz w:val="22"/>
          <w:szCs w:val="22"/>
          <w:lang w:val="en-GB"/>
        </w:rPr>
      </w:pPr>
      <w:r>
        <w:rPr>
          <w:rFonts w:ascii="Helvetica" w:hAnsi="Helvetica" w:cstheme="minorHAnsi"/>
          <w:sz w:val="22"/>
          <w:szCs w:val="22"/>
          <w:lang w:val="en-GB"/>
        </w:rPr>
        <w:tab/>
      </w:r>
      <w:proofErr w:type="spellStart"/>
      <w:r>
        <w:rPr>
          <w:rFonts w:ascii="Helvetica" w:hAnsi="Helvetica" w:cstheme="minorHAnsi"/>
          <w:sz w:val="22"/>
          <w:szCs w:val="22"/>
          <w:lang w:val="en-GB"/>
        </w:rPr>
        <w:t>Asside</w:t>
      </w:r>
      <w:proofErr w:type="spellEnd"/>
      <w:r>
        <w:rPr>
          <w:rFonts w:ascii="Helvetica" w:hAnsi="Helvetica" w:cstheme="minorHAnsi"/>
          <w:sz w:val="22"/>
          <w:szCs w:val="22"/>
          <w:lang w:val="en-GB"/>
        </w:rPr>
        <w:t xml:space="preserve"> from silent substitution, </w:t>
      </w:r>
      <w:proofErr w:type="spellStart"/>
      <w:r>
        <w:rPr>
          <w:rFonts w:ascii="Helvetica" w:hAnsi="Helvetica" w:cstheme="minorHAnsi"/>
          <w:sz w:val="22"/>
          <w:szCs w:val="22"/>
          <w:lang w:val="en-GB"/>
        </w:rPr>
        <w:t>PySilSub</w:t>
      </w:r>
      <w:proofErr w:type="spellEnd"/>
      <w:r>
        <w:rPr>
          <w:rFonts w:ascii="Helvetica" w:hAnsi="Helvetica" w:cstheme="minorHAnsi"/>
          <w:sz w:val="22"/>
          <w:szCs w:val="22"/>
          <w:lang w:val="en-GB"/>
        </w:rPr>
        <w:t xml:space="preserve"> is </w:t>
      </w:r>
      <w:proofErr w:type="gramStart"/>
      <w:r>
        <w:rPr>
          <w:rFonts w:ascii="Helvetica" w:hAnsi="Helvetica" w:cstheme="minorHAnsi"/>
          <w:sz w:val="22"/>
          <w:szCs w:val="22"/>
          <w:lang w:val="en-GB"/>
        </w:rPr>
        <w:t>a convenient</w:t>
      </w:r>
      <w:proofErr w:type="gramEnd"/>
      <w:r>
        <w:rPr>
          <w:rFonts w:ascii="Helvetica" w:hAnsi="Helvetica" w:cstheme="minorHAnsi"/>
          <w:sz w:val="22"/>
          <w:szCs w:val="22"/>
          <w:lang w:val="en-GB"/>
        </w:rPr>
        <w:t xml:space="preserve"> </w:t>
      </w:r>
    </w:p>
    <w:p w14:paraId="2F6255DC" w14:textId="5C5C4851" w:rsidR="0007320A" w:rsidRPr="00877160" w:rsidRDefault="009C23BB" w:rsidP="00F65411">
      <w:pPr>
        <w:ind w:firstLine="0"/>
        <w:jc w:val="center"/>
        <w:rPr>
          <w:rFonts w:ascii="Helvetica" w:hAnsi="Helvetica" w:cstheme="minorHAnsi"/>
          <w:b/>
          <w:bCs/>
          <w:sz w:val="22"/>
          <w:szCs w:val="22"/>
          <w:lang w:val="en-GB"/>
        </w:rPr>
      </w:pPr>
      <w:r w:rsidRPr="00877160">
        <w:rPr>
          <w:rFonts w:ascii="Helvetica" w:hAnsi="Helvetica" w:cstheme="minorHAnsi"/>
          <w:b/>
          <w:bCs/>
          <w:sz w:val="22"/>
          <w:szCs w:val="22"/>
          <w:lang w:val="en-GB"/>
        </w:rPr>
        <w:t>Summary</w:t>
      </w:r>
    </w:p>
    <w:p w14:paraId="22E7A0A3" w14:textId="71DF3070" w:rsidR="00D62F17" w:rsidRPr="00877160" w:rsidRDefault="00432571" w:rsidP="00B737AC">
      <w:pPr>
        <w:ind w:firstLine="0"/>
        <w:jc w:val="center"/>
        <w:rPr>
          <w:rFonts w:ascii="Helvetica" w:hAnsi="Helvetica" w:cstheme="minorHAnsi"/>
          <w:sz w:val="22"/>
          <w:szCs w:val="22"/>
          <w:lang w:val="en-GB"/>
        </w:rPr>
      </w:pPr>
      <w:r w:rsidRPr="00877160">
        <w:rPr>
          <w:rFonts w:ascii="Helvetica" w:hAnsi="Helvetica" w:cstheme="minorHAnsi"/>
          <w:b/>
          <w:bCs/>
          <w:sz w:val="22"/>
          <w:szCs w:val="22"/>
          <w:lang w:val="en-GB"/>
        </w:rPr>
        <w:t>Acknowledgements</w:t>
      </w:r>
    </w:p>
    <w:p w14:paraId="42093188" w14:textId="77777777" w:rsidR="0055600A" w:rsidRPr="00877160" w:rsidRDefault="0055600A">
      <w:pPr>
        <w:rPr>
          <w:rFonts w:ascii="Helvetica" w:hAnsi="Helvetica" w:cstheme="minorHAnsi"/>
          <w:sz w:val="22"/>
          <w:szCs w:val="22"/>
          <w:lang w:val="en-GB"/>
        </w:rPr>
      </w:pPr>
      <w:r w:rsidRPr="00877160">
        <w:rPr>
          <w:rFonts w:ascii="Helvetica" w:hAnsi="Helvetica" w:cstheme="minorHAnsi"/>
          <w:sz w:val="22"/>
          <w:szCs w:val="22"/>
          <w:lang w:val="en-GB"/>
        </w:rPr>
        <w:br w:type="page"/>
      </w:r>
    </w:p>
    <w:p w14:paraId="582E7CEA" w14:textId="1DF102E8" w:rsidR="003E0344" w:rsidRPr="00877160" w:rsidRDefault="003E0344" w:rsidP="0055600A">
      <w:pPr>
        <w:ind w:firstLine="0"/>
        <w:jc w:val="center"/>
        <w:rPr>
          <w:rFonts w:ascii="Helvetica" w:hAnsi="Helvetica" w:cstheme="minorHAnsi"/>
          <w:sz w:val="22"/>
          <w:szCs w:val="22"/>
          <w:lang w:val="en-GB"/>
        </w:rPr>
      </w:pPr>
      <w:r w:rsidRPr="00877160">
        <w:rPr>
          <w:rFonts w:ascii="Helvetica" w:hAnsi="Helvetica" w:cstheme="minorHAnsi"/>
          <w:sz w:val="22"/>
          <w:szCs w:val="22"/>
          <w:lang w:val="en-GB"/>
        </w:rPr>
        <w:lastRenderedPageBreak/>
        <w:t>References</w:t>
      </w:r>
    </w:p>
    <w:p w14:paraId="0824DFAC" w14:textId="326EA3B2" w:rsidR="00564DE0" w:rsidRPr="00877160" w:rsidRDefault="003E0344"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heme="minorHAnsi"/>
          <w:sz w:val="22"/>
          <w:szCs w:val="22"/>
          <w:lang w:val="en-GB"/>
        </w:rPr>
        <w:fldChar w:fldCharType="begin" w:fldLock="1"/>
      </w:r>
      <w:r w:rsidRPr="00877160">
        <w:rPr>
          <w:rFonts w:ascii="Helvetica" w:hAnsi="Helvetica" w:cstheme="minorHAnsi"/>
          <w:sz w:val="22"/>
          <w:szCs w:val="22"/>
          <w:lang w:val="en-GB"/>
        </w:rPr>
        <w:instrText xml:space="preserve">ADDIN Mendeley Bibliography CSL_BIBLIOGRAPHY </w:instrText>
      </w:r>
      <w:r w:rsidRPr="00877160">
        <w:rPr>
          <w:rFonts w:ascii="Helvetica" w:hAnsi="Helvetica" w:cstheme="minorHAnsi"/>
          <w:sz w:val="22"/>
          <w:szCs w:val="22"/>
          <w:lang w:val="en-GB"/>
        </w:rPr>
        <w:fldChar w:fldCharType="separate"/>
      </w:r>
      <w:r w:rsidR="00564DE0" w:rsidRPr="00877160">
        <w:rPr>
          <w:rFonts w:ascii="Helvetica" w:hAnsi="Helvetica" w:cs="Times New Roman"/>
          <w:noProof/>
          <w:sz w:val="22"/>
          <w:szCs w:val="22"/>
        </w:rPr>
        <w:t xml:space="preserve">Adelson, E. H. (1982). Saturation and Adaptation. </w:t>
      </w:r>
      <w:r w:rsidR="00564DE0" w:rsidRPr="00877160">
        <w:rPr>
          <w:rFonts w:ascii="Helvetica" w:hAnsi="Helvetica" w:cs="Times New Roman"/>
          <w:i/>
          <w:iCs/>
          <w:noProof/>
          <w:sz w:val="22"/>
          <w:szCs w:val="22"/>
        </w:rPr>
        <w:t>Vision Research</w:t>
      </w:r>
      <w:r w:rsidR="00564DE0" w:rsidRPr="00877160">
        <w:rPr>
          <w:rFonts w:ascii="Helvetica" w:hAnsi="Helvetica" w:cs="Times New Roman"/>
          <w:noProof/>
          <w:sz w:val="22"/>
          <w:szCs w:val="22"/>
        </w:rPr>
        <w:t xml:space="preserve">, </w:t>
      </w:r>
      <w:r w:rsidR="00564DE0" w:rsidRPr="00877160">
        <w:rPr>
          <w:rFonts w:ascii="Helvetica" w:hAnsi="Helvetica" w:cs="Times New Roman"/>
          <w:i/>
          <w:iCs/>
          <w:noProof/>
          <w:sz w:val="22"/>
          <w:szCs w:val="22"/>
        </w:rPr>
        <w:t>22</w:t>
      </w:r>
      <w:r w:rsidR="00564DE0" w:rsidRPr="00877160">
        <w:rPr>
          <w:rFonts w:ascii="Helvetica" w:hAnsi="Helvetica" w:cs="Times New Roman"/>
          <w:noProof/>
          <w:sz w:val="22"/>
          <w:szCs w:val="22"/>
        </w:rPr>
        <w:t>, 1299–1312.</w:t>
      </w:r>
    </w:p>
    <w:p w14:paraId="09A5715A"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Aguilar, M., &amp; Stiles, W. S. (1954). Saturation of the rod mechanism of the retina at high levels of stimulation. </w:t>
      </w:r>
      <w:r w:rsidRPr="00877160">
        <w:rPr>
          <w:rFonts w:ascii="Helvetica" w:hAnsi="Helvetica" w:cs="Times New Roman"/>
          <w:i/>
          <w:iCs/>
          <w:noProof/>
          <w:sz w:val="22"/>
          <w:szCs w:val="22"/>
        </w:rPr>
        <w:t>Optica Acta: International Journal of Optics</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1</w:t>
      </w:r>
      <w:r w:rsidRPr="00877160">
        <w:rPr>
          <w:rFonts w:ascii="Helvetica" w:hAnsi="Helvetica" w:cs="Times New Roman"/>
          <w:noProof/>
          <w:sz w:val="22"/>
          <w:szCs w:val="22"/>
        </w:rPr>
        <w:t>(1), 59–65. https://doi.org/10.1080/713818657</w:t>
      </w:r>
    </w:p>
    <w:p w14:paraId="2AFA2F16"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Al Enezi, J., Revell, V., Brown, T., Wynne, J., Schlangen, L., &amp; Lucas, R. J. (2011). A “melanopic” spectral efficiency function predicts the sensitivity of melanopsin photoreceptors to polychromatic lights. </w:t>
      </w:r>
      <w:r w:rsidRPr="00877160">
        <w:rPr>
          <w:rFonts w:ascii="Helvetica" w:hAnsi="Helvetica" w:cs="Times New Roman"/>
          <w:i/>
          <w:iCs/>
          <w:noProof/>
          <w:sz w:val="22"/>
          <w:szCs w:val="22"/>
        </w:rPr>
        <w:t>Journal of Biological Rhythms</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26</w:t>
      </w:r>
      <w:r w:rsidRPr="00877160">
        <w:rPr>
          <w:rFonts w:ascii="Helvetica" w:hAnsi="Helvetica" w:cs="Times New Roman"/>
          <w:noProof/>
          <w:sz w:val="22"/>
          <w:szCs w:val="22"/>
        </w:rPr>
        <w:t>(4), 314–323. https://doi.org/10.1177/0748730411409719</w:t>
      </w:r>
    </w:p>
    <w:p w14:paraId="5AED2AF8"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Allen, A. E., Hazelhoff, E. M., Martial, F. P., Cajochen, C., &amp; Lucas, R. J. (2018). Exploiting metamerism to regulate the impact of a visual display on alertness and melatonin suppression independent of visual appearance. </w:t>
      </w:r>
      <w:r w:rsidRPr="00877160">
        <w:rPr>
          <w:rFonts w:ascii="Helvetica" w:hAnsi="Helvetica" w:cs="Times New Roman"/>
          <w:i/>
          <w:iCs/>
          <w:noProof/>
          <w:sz w:val="22"/>
          <w:szCs w:val="22"/>
        </w:rPr>
        <w:t>Sleep</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41</w:t>
      </w:r>
      <w:r w:rsidRPr="00877160">
        <w:rPr>
          <w:rFonts w:ascii="Helvetica" w:hAnsi="Helvetica" w:cs="Times New Roman"/>
          <w:noProof/>
          <w:sz w:val="22"/>
          <w:szCs w:val="22"/>
        </w:rPr>
        <w:t>(8), 1–7. https://doi.org/10.1093/sleep/zsy100</w:t>
      </w:r>
    </w:p>
    <w:p w14:paraId="57964CFA"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Allen, A. E., &amp; Lucas, R. J. (2016). Using silent substitution to track the mesopic transition from rod- to cone-based vision in mice. </w:t>
      </w:r>
      <w:r w:rsidRPr="00877160">
        <w:rPr>
          <w:rFonts w:ascii="Helvetica" w:hAnsi="Helvetica" w:cs="Times New Roman"/>
          <w:i/>
          <w:iCs/>
          <w:noProof/>
          <w:sz w:val="22"/>
          <w:szCs w:val="22"/>
        </w:rPr>
        <w:t>Investigative Ophthalmology and Visual Science</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57</w:t>
      </w:r>
      <w:r w:rsidRPr="00877160">
        <w:rPr>
          <w:rFonts w:ascii="Helvetica" w:hAnsi="Helvetica" w:cs="Times New Roman"/>
          <w:noProof/>
          <w:sz w:val="22"/>
          <w:szCs w:val="22"/>
        </w:rPr>
        <w:t>(1), 276–287. https://doi.org/10.1167/iovs.15-18197</w:t>
      </w:r>
    </w:p>
    <w:p w14:paraId="3C13E757"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Baylor, D. A., Nunn, B. J., &amp; Schnapf, J. L. (1984). The photocurrent, noise and spectral sensitivity of rods of the monkey Macaca fascicularis. </w:t>
      </w:r>
      <w:r w:rsidRPr="00877160">
        <w:rPr>
          <w:rFonts w:ascii="Helvetica" w:hAnsi="Helvetica" w:cs="Times New Roman"/>
          <w:i/>
          <w:iCs/>
          <w:noProof/>
          <w:sz w:val="22"/>
          <w:szCs w:val="22"/>
        </w:rPr>
        <w:t>The Journal of Physiology</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357</w:t>
      </w:r>
      <w:r w:rsidRPr="00877160">
        <w:rPr>
          <w:rFonts w:ascii="Helvetica" w:hAnsi="Helvetica" w:cs="Times New Roman"/>
          <w:noProof/>
          <w:sz w:val="22"/>
          <w:szCs w:val="22"/>
        </w:rPr>
        <w:t>(1), 575–607. https://doi.org/10.1113/jphysiol.1984.sp015518</w:t>
      </w:r>
    </w:p>
    <w:p w14:paraId="629ECA3F"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Berson, D. M., Dunn, F. A., &amp; Takao, M. (2002). Phototransduction by retinal ganglion cells that set the circadian clock. </w:t>
      </w:r>
      <w:r w:rsidRPr="00877160">
        <w:rPr>
          <w:rFonts w:ascii="Helvetica" w:hAnsi="Helvetica" w:cs="Times New Roman"/>
          <w:i/>
          <w:iCs/>
          <w:noProof/>
          <w:sz w:val="22"/>
          <w:szCs w:val="22"/>
        </w:rPr>
        <w:t>Science</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295</w:t>
      </w:r>
      <w:r w:rsidRPr="00877160">
        <w:rPr>
          <w:rFonts w:ascii="Helvetica" w:hAnsi="Helvetica" w:cs="Times New Roman"/>
          <w:noProof/>
          <w:sz w:val="22"/>
          <w:szCs w:val="22"/>
        </w:rPr>
        <w:t>(5557), 1070–1073. https://doi.org/10.1126/science.1067262</w:t>
      </w:r>
    </w:p>
    <w:p w14:paraId="00C1C455"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Bowmaker, J. K., &amp; Dartnall, H. J. (1980). Visual pigments of rods and cones in a human retina. </w:t>
      </w:r>
      <w:r w:rsidRPr="00877160">
        <w:rPr>
          <w:rFonts w:ascii="Helvetica" w:hAnsi="Helvetica" w:cs="Times New Roman"/>
          <w:i/>
          <w:iCs/>
          <w:noProof/>
          <w:sz w:val="22"/>
          <w:szCs w:val="22"/>
        </w:rPr>
        <w:t>The Journal of Physiology</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298</w:t>
      </w:r>
      <w:r w:rsidRPr="00877160">
        <w:rPr>
          <w:rFonts w:ascii="Helvetica" w:hAnsi="Helvetica" w:cs="Times New Roman"/>
          <w:noProof/>
          <w:sz w:val="22"/>
          <w:szCs w:val="22"/>
        </w:rPr>
        <w:t>(1), 501–511. https://doi.org/10.1113/jphysiol.1980.sp013097</w:t>
      </w:r>
    </w:p>
    <w:p w14:paraId="2495A482"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Bowmaker, J. K., Dartnall, H. J., Lythgoe, J. N., &amp; Mollon, J. D. (1978). The visual pigments </w:t>
      </w:r>
      <w:r w:rsidRPr="00877160">
        <w:rPr>
          <w:rFonts w:ascii="Helvetica" w:hAnsi="Helvetica" w:cs="Times New Roman"/>
          <w:noProof/>
          <w:sz w:val="22"/>
          <w:szCs w:val="22"/>
        </w:rPr>
        <w:lastRenderedPageBreak/>
        <w:t xml:space="preserve">of rods and cones in the rhesus monkey, Macaca mulatta. </w:t>
      </w:r>
      <w:r w:rsidRPr="00877160">
        <w:rPr>
          <w:rFonts w:ascii="Helvetica" w:hAnsi="Helvetica" w:cs="Times New Roman"/>
          <w:i/>
          <w:iCs/>
          <w:noProof/>
          <w:sz w:val="22"/>
          <w:szCs w:val="22"/>
        </w:rPr>
        <w:t>The Journal of Physiology</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274</w:t>
      </w:r>
      <w:r w:rsidRPr="00877160">
        <w:rPr>
          <w:rFonts w:ascii="Helvetica" w:hAnsi="Helvetica" w:cs="Times New Roman"/>
          <w:noProof/>
          <w:sz w:val="22"/>
          <w:szCs w:val="22"/>
        </w:rPr>
        <w:t>(1), 329–348. https://doi.org/10.1113/jphysiol.1978.sp012151</w:t>
      </w:r>
    </w:p>
    <w:p w14:paraId="1BD4C87A"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Brown, T. M., Allen, A. E., Al-Enezi, J., Wynne, J., Schlangen, L., Hommes, V., &amp; Lucas, R. J. (2013). The melanopic sensitivity function accounts for melanopsin-driven responses in mice under diverse lighting conditions. </w:t>
      </w:r>
      <w:r w:rsidRPr="00877160">
        <w:rPr>
          <w:rFonts w:ascii="Helvetica" w:hAnsi="Helvetica" w:cs="Times New Roman"/>
          <w:i/>
          <w:iCs/>
          <w:noProof/>
          <w:sz w:val="22"/>
          <w:szCs w:val="22"/>
        </w:rPr>
        <w:t>PLoS ONE</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8</w:t>
      </w:r>
      <w:r w:rsidRPr="00877160">
        <w:rPr>
          <w:rFonts w:ascii="Helvetica" w:hAnsi="Helvetica" w:cs="Times New Roman"/>
          <w:noProof/>
          <w:sz w:val="22"/>
          <w:szCs w:val="22"/>
        </w:rPr>
        <w:t>(1), 1–8. https://doi.org/10.1371/journal.pone.0053583</w:t>
      </w:r>
    </w:p>
    <w:p w14:paraId="4D1BA69B"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Cao, D., Nicandro, N., &amp; Barrionuevo, P. A. (2015). A five-primary photostimulator suitable for studying intrinsically photosensitive retinal ganglion cell functions in humans. </w:t>
      </w:r>
      <w:r w:rsidRPr="00877160">
        <w:rPr>
          <w:rFonts w:ascii="Helvetica" w:hAnsi="Helvetica" w:cs="Times New Roman"/>
          <w:i/>
          <w:iCs/>
          <w:noProof/>
          <w:sz w:val="22"/>
          <w:szCs w:val="22"/>
        </w:rPr>
        <w:t>Journal of Vision</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15</w:t>
      </w:r>
      <w:r w:rsidRPr="00877160">
        <w:rPr>
          <w:rFonts w:ascii="Helvetica" w:hAnsi="Helvetica" w:cs="Times New Roman"/>
          <w:noProof/>
          <w:sz w:val="22"/>
          <w:szCs w:val="22"/>
        </w:rPr>
        <w:t>(1), 1–13. https://doi.org/10.1167/15.1.27</w:t>
      </w:r>
    </w:p>
    <w:p w14:paraId="38D365EF"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Chen, S. F., Chang, Y., &amp; Wu, J. C. (2001). The spatial distribution of macular pigment in humans. </w:t>
      </w:r>
      <w:r w:rsidRPr="00877160">
        <w:rPr>
          <w:rFonts w:ascii="Helvetica" w:hAnsi="Helvetica" w:cs="Times New Roman"/>
          <w:i/>
          <w:iCs/>
          <w:noProof/>
          <w:sz w:val="22"/>
          <w:szCs w:val="22"/>
        </w:rPr>
        <w:t>Current Eye Research</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23</w:t>
      </w:r>
      <w:r w:rsidRPr="00877160">
        <w:rPr>
          <w:rFonts w:ascii="Helvetica" w:hAnsi="Helvetica" w:cs="Times New Roman"/>
          <w:noProof/>
          <w:sz w:val="22"/>
          <w:szCs w:val="22"/>
        </w:rPr>
        <w:t>(6), 422–434. https://doi.org/10.1076/ceyr.23.6.422.6963</w:t>
      </w:r>
    </w:p>
    <w:p w14:paraId="20FA46E9"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CIE. (2006). Fundamental chromaticity diagram with physiological axes. In </w:t>
      </w:r>
      <w:r w:rsidRPr="00877160">
        <w:rPr>
          <w:rFonts w:ascii="Helvetica" w:hAnsi="Helvetica" w:cs="Times New Roman"/>
          <w:i/>
          <w:iCs/>
          <w:noProof/>
          <w:sz w:val="22"/>
          <w:szCs w:val="22"/>
        </w:rPr>
        <w:t>CIE Technical Report</w:t>
      </w:r>
      <w:r w:rsidRPr="00877160">
        <w:rPr>
          <w:rFonts w:ascii="Helvetica" w:hAnsi="Helvetica" w:cs="Times New Roman"/>
          <w:noProof/>
          <w:sz w:val="22"/>
          <w:szCs w:val="22"/>
        </w:rPr>
        <w:t>. https://cie.co.at/publications/fundamental-chromaticity-diagram-physiological-axes-part-1</w:t>
      </w:r>
    </w:p>
    <w:p w14:paraId="3C7F1E41"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CIE. (2018). </w:t>
      </w:r>
      <w:r w:rsidRPr="00877160">
        <w:rPr>
          <w:rFonts w:ascii="Helvetica" w:hAnsi="Helvetica" w:cs="Times New Roman"/>
          <w:i/>
          <w:iCs/>
          <w:noProof/>
          <w:sz w:val="22"/>
          <w:szCs w:val="22"/>
        </w:rPr>
        <w:t>CIE System for Metrology of Optical Radiation for ipRGC-Influenced Responses to Light.</w:t>
      </w:r>
      <w:r w:rsidRPr="00877160">
        <w:rPr>
          <w:rFonts w:ascii="Helvetica" w:hAnsi="Helvetica" w:cs="Times New Roman"/>
          <w:noProof/>
          <w:sz w:val="22"/>
          <w:szCs w:val="22"/>
        </w:rPr>
        <w:t xml:space="preserve"> CIE Central Bureau.</w:t>
      </w:r>
    </w:p>
    <w:p w14:paraId="73B873A2"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Conus, V., &amp; Geiser, M. (2020). A review of silent substitution devices for melanopsin stimulation in humans. </w:t>
      </w:r>
      <w:r w:rsidRPr="00877160">
        <w:rPr>
          <w:rFonts w:ascii="Helvetica" w:hAnsi="Helvetica" w:cs="Times New Roman"/>
          <w:i/>
          <w:iCs/>
          <w:noProof/>
          <w:sz w:val="22"/>
          <w:szCs w:val="22"/>
        </w:rPr>
        <w:t>Photonics</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7</w:t>
      </w:r>
      <w:r w:rsidRPr="00877160">
        <w:rPr>
          <w:rFonts w:ascii="Helvetica" w:hAnsi="Helvetica" w:cs="Times New Roman"/>
          <w:noProof/>
          <w:sz w:val="22"/>
          <w:szCs w:val="22"/>
        </w:rPr>
        <w:t>(4), 1–10. https://doi.org/10.3390/photonics7040121</w:t>
      </w:r>
    </w:p>
    <w:p w14:paraId="06390DC2"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Dacey, D. M., Liao, H. W., Peterson, B. B., Robinson, F. R., Smith, V. C., Pokorny, J., Yau, K. W., &amp; Gamlin, P. D. R. (2005). Melanopsin-expressing ganglion cells in primate retina signal colour and irradiance and project to the LGN. </w:t>
      </w:r>
      <w:r w:rsidRPr="00877160">
        <w:rPr>
          <w:rFonts w:ascii="Helvetica" w:hAnsi="Helvetica" w:cs="Times New Roman"/>
          <w:i/>
          <w:iCs/>
          <w:noProof/>
          <w:sz w:val="22"/>
          <w:szCs w:val="22"/>
        </w:rPr>
        <w:t>Nature</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433</w:t>
      </w:r>
      <w:r w:rsidRPr="00877160">
        <w:rPr>
          <w:rFonts w:ascii="Helvetica" w:hAnsi="Helvetica" w:cs="Times New Roman"/>
          <w:noProof/>
          <w:sz w:val="22"/>
          <w:szCs w:val="22"/>
        </w:rPr>
        <w:t>(7027), 749–754. https://doi.org/10.1038/nature03344</w:t>
      </w:r>
    </w:p>
    <w:p w14:paraId="55D18159"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Estévez, O., &amp; Spekreijse, H. (1982). The “ Silent Substitution ” method in research. </w:t>
      </w:r>
      <w:r w:rsidRPr="00877160">
        <w:rPr>
          <w:rFonts w:ascii="Helvetica" w:hAnsi="Helvetica" w:cs="Times New Roman"/>
          <w:i/>
          <w:iCs/>
          <w:noProof/>
          <w:sz w:val="22"/>
          <w:szCs w:val="22"/>
        </w:rPr>
        <w:t>Vision Research</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22</w:t>
      </w:r>
      <w:r w:rsidRPr="00877160">
        <w:rPr>
          <w:rFonts w:ascii="Helvetica" w:hAnsi="Helvetica" w:cs="Times New Roman"/>
          <w:noProof/>
          <w:sz w:val="22"/>
          <w:szCs w:val="22"/>
        </w:rPr>
        <w:t>(6), 681–691. https://doi.org/10.1016/0042-6989(82)90104-3</w:t>
      </w:r>
    </w:p>
    <w:p w14:paraId="615C242C"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Evéquoz, G., Truffer, F., &amp; Geiser, M. (2021). Maximum possible contrast level for silent </w:t>
      </w:r>
      <w:r w:rsidRPr="00877160">
        <w:rPr>
          <w:rFonts w:ascii="Helvetica" w:hAnsi="Helvetica" w:cs="Times New Roman"/>
          <w:noProof/>
          <w:sz w:val="22"/>
          <w:szCs w:val="22"/>
        </w:rPr>
        <w:lastRenderedPageBreak/>
        <w:t xml:space="preserve">substitution: a theoretical model applied to melanopsin stimulation. </w:t>
      </w:r>
      <w:r w:rsidRPr="00877160">
        <w:rPr>
          <w:rFonts w:ascii="Helvetica" w:hAnsi="Helvetica" w:cs="Times New Roman"/>
          <w:i/>
          <w:iCs/>
          <w:noProof/>
          <w:sz w:val="22"/>
          <w:szCs w:val="22"/>
        </w:rPr>
        <w:t>Journal of the Optical Society of America A</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38</w:t>
      </w:r>
      <w:r w:rsidRPr="00877160">
        <w:rPr>
          <w:rFonts w:ascii="Helvetica" w:hAnsi="Helvetica" w:cs="Times New Roman"/>
          <w:noProof/>
          <w:sz w:val="22"/>
          <w:szCs w:val="22"/>
        </w:rPr>
        <w:t>(9), 1312. https://doi.org/10.1364/josaa.420373</w:t>
      </w:r>
    </w:p>
    <w:p w14:paraId="26E49AF4"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Gamlin, P. D. R., McDougal, D. H., Pokorny, J., Smith, V. C., Yau, K. W., &amp; Dacey, D. M. (2007). Human and macaque pupil responses driven by melanopsin-containing retinal ganglion cells. </w:t>
      </w:r>
      <w:r w:rsidRPr="00877160">
        <w:rPr>
          <w:rFonts w:ascii="Helvetica" w:hAnsi="Helvetica" w:cs="Times New Roman"/>
          <w:i/>
          <w:iCs/>
          <w:noProof/>
          <w:sz w:val="22"/>
          <w:szCs w:val="22"/>
        </w:rPr>
        <w:t>Vision Research</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47</w:t>
      </w:r>
      <w:r w:rsidRPr="00877160">
        <w:rPr>
          <w:rFonts w:ascii="Helvetica" w:hAnsi="Helvetica" w:cs="Times New Roman"/>
          <w:noProof/>
          <w:sz w:val="22"/>
          <w:szCs w:val="22"/>
        </w:rPr>
        <w:t>(7), 946–954. https://doi.org/10.1016/j.visres.2006.12.015</w:t>
      </w:r>
    </w:p>
    <w:p w14:paraId="2B195CDB"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Grünert, U., &amp; Martin, P. R. (2020). Cell types and cell circuits in human and non-human primate retina. </w:t>
      </w:r>
      <w:r w:rsidRPr="00877160">
        <w:rPr>
          <w:rFonts w:ascii="Helvetica" w:hAnsi="Helvetica" w:cs="Times New Roman"/>
          <w:i/>
          <w:iCs/>
          <w:noProof/>
          <w:sz w:val="22"/>
          <w:szCs w:val="22"/>
        </w:rPr>
        <w:t>Progress in Retinal and Eye Research</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78</w:t>
      </w:r>
      <w:r w:rsidRPr="00877160">
        <w:rPr>
          <w:rFonts w:ascii="Helvetica" w:hAnsi="Helvetica" w:cs="Times New Roman"/>
          <w:noProof/>
          <w:sz w:val="22"/>
          <w:szCs w:val="22"/>
        </w:rPr>
        <w:t>(November 2019), 100844. https://doi.org/10.1016/j.preteyeres.2020.100844</w:t>
      </w:r>
    </w:p>
    <w:p w14:paraId="070C0BB6"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Horiguchi, H., Winawer, J., Dougherty, R. F., &amp; Wandell, B. A. (2013). Human trichromacy revisited. </w:t>
      </w:r>
      <w:r w:rsidRPr="00877160">
        <w:rPr>
          <w:rFonts w:ascii="Helvetica" w:hAnsi="Helvetica" w:cs="Times New Roman"/>
          <w:i/>
          <w:iCs/>
          <w:noProof/>
          <w:sz w:val="22"/>
          <w:szCs w:val="22"/>
        </w:rPr>
        <w:t>Proceedings of the National Academy of Sciences of the United States of America</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110</w:t>
      </w:r>
      <w:r w:rsidRPr="00877160">
        <w:rPr>
          <w:rFonts w:ascii="Helvetica" w:hAnsi="Helvetica" w:cs="Times New Roman"/>
          <w:noProof/>
          <w:sz w:val="22"/>
          <w:szCs w:val="22"/>
        </w:rPr>
        <w:t>(3). https://doi.org/10.1073/pnas.1214240110</w:t>
      </w:r>
    </w:p>
    <w:p w14:paraId="742A09E6"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Huchzermeyer, C., Martins, C. M. G., Nagy, B., Barboni, M. T. S., Ventura, D. F., Costa, M. F., &amp; Kremers, J. (2018). Photoreceptor-specific light adaptation of critical flicker frequency in trichromat and dichromat observers. </w:t>
      </w:r>
      <w:r w:rsidRPr="00877160">
        <w:rPr>
          <w:rFonts w:ascii="Helvetica" w:hAnsi="Helvetica" w:cs="Times New Roman"/>
          <w:i/>
          <w:iCs/>
          <w:noProof/>
          <w:sz w:val="22"/>
          <w:szCs w:val="22"/>
        </w:rPr>
        <w:t>Journal of the Optical Society of America A</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35</w:t>
      </w:r>
      <w:r w:rsidRPr="00877160">
        <w:rPr>
          <w:rFonts w:ascii="Helvetica" w:hAnsi="Helvetica" w:cs="Times New Roman"/>
          <w:noProof/>
          <w:sz w:val="22"/>
          <w:szCs w:val="22"/>
        </w:rPr>
        <w:t>(4), B106. https://doi.org/10.1364/josaa.35.00b106</w:t>
      </w:r>
    </w:p>
    <w:p w14:paraId="0BCAB305"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Kamar, S., Howlett, M. H. C., &amp; Kamermans, M. (2019). Silent-substitution stimuli silence the light responses of cones but not their output. </w:t>
      </w:r>
      <w:r w:rsidRPr="00877160">
        <w:rPr>
          <w:rFonts w:ascii="Helvetica" w:hAnsi="Helvetica" w:cs="Times New Roman"/>
          <w:i/>
          <w:iCs/>
          <w:noProof/>
          <w:sz w:val="22"/>
          <w:szCs w:val="22"/>
        </w:rPr>
        <w:t>Journal of Vision</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19</w:t>
      </w:r>
      <w:r w:rsidRPr="00877160">
        <w:rPr>
          <w:rFonts w:ascii="Helvetica" w:hAnsi="Helvetica" w:cs="Times New Roman"/>
          <w:noProof/>
          <w:sz w:val="22"/>
          <w:szCs w:val="22"/>
        </w:rPr>
        <w:t>(5), 1–11. https://doi.org/10.1167/19.5.14</w:t>
      </w:r>
    </w:p>
    <w:p w14:paraId="7A428108"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Kremers, J., Czop, D., &amp; Link, B. (2009). Rod and S-cone driven ERG signals at high retinal illuminances. </w:t>
      </w:r>
      <w:r w:rsidRPr="00877160">
        <w:rPr>
          <w:rFonts w:ascii="Helvetica" w:hAnsi="Helvetica" w:cs="Times New Roman"/>
          <w:i/>
          <w:iCs/>
          <w:noProof/>
          <w:sz w:val="22"/>
          <w:szCs w:val="22"/>
        </w:rPr>
        <w:t>Documenta Ophthalmologica</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118</w:t>
      </w:r>
      <w:r w:rsidRPr="00877160">
        <w:rPr>
          <w:rFonts w:ascii="Helvetica" w:hAnsi="Helvetica" w:cs="Times New Roman"/>
          <w:noProof/>
          <w:sz w:val="22"/>
          <w:szCs w:val="22"/>
        </w:rPr>
        <w:t>(3), 205–216. https://doi.org/10.1007/s10633-008-9159-0</w:t>
      </w:r>
    </w:p>
    <w:p w14:paraId="645D1547"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Kremers, J., Usui, T., Scholl, H. P. N., &amp; Sharpe, L. T. (1999). Cone signal contributions to electrograms in dichromats and trichromats. </w:t>
      </w:r>
      <w:r w:rsidRPr="00877160">
        <w:rPr>
          <w:rFonts w:ascii="Helvetica" w:hAnsi="Helvetica" w:cs="Times New Roman"/>
          <w:i/>
          <w:iCs/>
          <w:noProof/>
          <w:sz w:val="22"/>
          <w:szCs w:val="22"/>
        </w:rPr>
        <w:t>Investigative Ophthalmology and Visual Science</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40</w:t>
      </w:r>
      <w:r w:rsidRPr="00877160">
        <w:rPr>
          <w:rFonts w:ascii="Helvetica" w:hAnsi="Helvetica" w:cs="Times New Roman"/>
          <w:noProof/>
          <w:sz w:val="22"/>
          <w:szCs w:val="22"/>
        </w:rPr>
        <w:t>(5), 920–930.</w:t>
      </w:r>
    </w:p>
    <w:p w14:paraId="62062AEB"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Kuze, M., Morita, T., Fukuda, Y., Kondo, M., Tsubota, K., &amp; Ayaki, M. (2017). </w:t>
      </w:r>
      <w:r w:rsidRPr="00877160">
        <w:rPr>
          <w:rFonts w:ascii="Helvetica" w:hAnsi="Helvetica" w:cs="Times New Roman"/>
          <w:noProof/>
          <w:sz w:val="22"/>
          <w:szCs w:val="22"/>
        </w:rPr>
        <w:lastRenderedPageBreak/>
        <w:t xml:space="preserve">Electrophysiological responses from intrinsically photosensitive retinal ganglion cells are diminished in glaucoma patients. </w:t>
      </w:r>
      <w:r w:rsidRPr="00877160">
        <w:rPr>
          <w:rFonts w:ascii="Helvetica" w:hAnsi="Helvetica" w:cs="Times New Roman"/>
          <w:i/>
          <w:iCs/>
          <w:noProof/>
          <w:sz w:val="22"/>
          <w:szCs w:val="22"/>
        </w:rPr>
        <w:t>Journal of Optometry</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10</w:t>
      </w:r>
      <w:r w:rsidRPr="00877160">
        <w:rPr>
          <w:rFonts w:ascii="Helvetica" w:hAnsi="Helvetica" w:cs="Times New Roman"/>
          <w:noProof/>
          <w:sz w:val="22"/>
          <w:szCs w:val="22"/>
        </w:rPr>
        <w:t>(4), 226–232. https://doi.org/10.1016/j.optom.2016.07.004</w:t>
      </w:r>
    </w:p>
    <w:p w14:paraId="21A96951"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Lucas, R. J., Peirson, S. N., Berson, D. M., Brown, T. M., Cooper, H. M., Czeisler, C. A., Figueiro, M. G., Gamlin, P. D., Lockley, S. W., O’Hagan, J. B., Price, L. L. A., Provencio, I., Skene, D. J., &amp; Brainard, G. C. (2014). Measuring and using light in the melanopsin age. </w:t>
      </w:r>
      <w:r w:rsidRPr="00877160">
        <w:rPr>
          <w:rFonts w:ascii="Helvetica" w:hAnsi="Helvetica" w:cs="Times New Roman"/>
          <w:i/>
          <w:iCs/>
          <w:noProof/>
          <w:sz w:val="22"/>
          <w:szCs w:val="22"/>
        </w:rPr>
        <w:t>Trends in Neurosciences</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37</w:t>
      </w:r>
      <w:r w:rsidRPr="00877160">
        <w:rPr>
          <w:rFonts w:ascii="Helvetica" w:hAnsi="Helvetica" w:cs="Times New Roman"/>
          <w:noProof/>
          <w:sz w:val="22"/>
          <w:szCs w:val="22"/>
        </w:rPr>
        <w:t>(1), 1–9. https://doi.org/10.1016/j.tins.2013.10.004</w:t>
      </w:r>
    </w:p>
    <w:p w14:paraId="7B3A0A22"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Maguire, J., Parry, N. R. A., Kremers, J., Kommanapalli, D., Murray, I. J., &amp; McKeefry, D. J. (2016). Rod electroretinograms elicited by silent substitution stimuli from the light-adapted human eye. </w:t>
      </w:r>
      <w:r w:rsidRPr="00877160">
        <w:rPr>
          <w:rFonts w:ascii="Helvetica" w:hAnsi="Helvetica" w:cs="Times New Roman"/>
          <w:i/>
          <w:iCs/>
          <w:noProof/>
          <w:sz w:val="22"/>
          <w:szCs w:val="22"/>
        </w:rPr>
        <w:t>Translational Vision Science and Technology</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5</w:t>
      </w:r>
      <w:r w:rsidRPr="00877160">
        <w:rPr>
          <w:rFonts w:ascii="Helvetica" w:hAnsi="Helvetica" w:cs="Times New Roman"/>
          <w:noProof/>
          <w:sz w:val="22"/>
          <w:szCs w:val="22"/>
        </w:rPr>
        <w:t>(4). https://doi.org/10.1167/tvst.5.4.13</w:t>
      </w:r>
    </w:p>
    <w:p w14:paraId="7CA3C604"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Maguire, J., Parry, N. R. A., Kremers, J., Murray, I. J., &amp; McKeefry, D. (2017). The morphology of human rod ERGs obtained by silent substitution stimulation. </w:t>
      </w:r>
      <w:r w:rsidRPr="00877160">
        <w:rPr>
          <w:rFonts w:ascii="Helvetica" w:hAnsi="Helvetica" w:cs="Times New Roman"/>
          <w:i/>
          <w:iCs/>
          <w:noProof/>
          <w:sz w:val="22"/>
          <w:szCs w:val="22"/>
        </w:rPr>
        <w:t>Documenta Ophthalmologica</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134</w:t>
      </w:r>
      <w:r w:rsidRPr="00877160">
        <w:rPr>
          <w:rFonts w:ascii="Helvetica" w:hAnsi="Helvetica" w:cs="Times New Roman"/>
          <w:noProof/>
          <w:sz w:val="22"/>
          <w:szCs w:val="22"/>
        </w:rPr>
        <w:t>(1), 11–24. https://doi.org/10.1007/s10633-017-9571-4</w:t>
      </w:r>
    </w:p>
    <w:p w14:paraId="31F07779"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Martin, J. T., Pinto, J., Bulte, D., &amp; Spitschan, M. (2021). PyPlr: A versatile, integrated system of hardware and software for researching the human pupillary light reflex. </w:t>
      </w:r>
      <w:r w:rsidRPr="00877160">
        <w:rPr>
          <w:rFonts w:ascii="Helvetica" w:hAnsi="Helvetica" w:cs="Times New Roman"/>
          <w:i/>
          <w:iCs/>
          <w:noProof/>
          <w:sz w:val="22"/>
          <w:szCs w:val="22"/>
        </w:rPr>
        <w:t>Behavior Research Methods</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0123456789</w:t>
      </w:r>
      <w:r w:rsidRPr="00877160">
        <w:rPr>
          <w:rFonts w:ascii="Helvetica" w:hAnsi="Helvetica" w:cs="Times New Roman"/>
          <w:noProof/>
          <w:sz w:val="22"/>
          <w:szCs w:val="22"/>
        </w:rPr>
        <w:t>. https://doi.org/10.3758/s13428-021-01759-3</w:t>
      </w:r>
    </w:p>
    <w:p w14:paraId="712425B6"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Martin, J. T., &amp; Spitschan, M. (2021). </w:t>
      </w:r>
      <w:r w:rsidRPr="00877160">
        <w:rPr>
          <w:rFonts w:ascii="Helvetica" w:hAnsi="Helvetica" w:cs="Times New Roman"/>
          <w:i/>
          <w:iCs/>
          <w:noProof/>
          <w:sz w:val="22"/>
          <w:szCs w:val="22"/>
        </w:rPr>
        <w:t>PyPlr (v1.0.0) [computer software]</w:t>
      </w:r>
      <w:r w:rsidRPr="00877160">
        <w:rPr>
          <w:rFonts w:ascii="Helvetica" w:hAnsi="Helvetica" w:cs="Times New Roman"/>
          <w:noProof/>
          <w:sz w:val="22"/>
          <w:szCs w:val="22"/>
        </w:rPr>
        <w:t>. https://doi.org/https://doi.org/10.5281/zenodo.1234</w:t>
      </w:r>
    </w:p>
    <w:p w14:paraId="12C79F45"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Mouland, Josh W., Martial, F. P., Lucas, R. J., &amp; Brown, T. M. (2021). Modulations in irradiance directed at melanopsin, but not cone photoreceptors, reliably alter electrophysiological activity in the suprachiasmatic nucleus and circadian behaviour in mice. </w:t>
      </w:r>
      <w:r w:rsidRPr="00877160">
        <w:rPr>
          <w:rFonts w:ascii="Helvetica" w:hAnsi="Helvetica" w:cs="Times New Roman"/>
          <w:i/>
          <w:iCs/>
          <w:noProof/>
          <w:sz w:val="22"/>
          <w:szCs w:val="22"/>
        </w:rPr>
        <w:t>Journal of Pineal Research</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70</w:t>
      </w:r>
      <w:r w:rsidRPr="00877160">
        <w:rPr>
          <w:rFonts w:ascii="Helvetica" w:hAnsi="Helvetica" w:cs="Times New Roman"/>
          <w:noProof/>
          <w:sz w:val="22"/>
          <w:szCs w:val="22"/>
        </w:rPr>
        <w:t>(4), 1–12. https://doi.org/10.1111/jpi.12735</w:t>
      </w:r>
    </w:p>
    <w:p w14:paraId="0F35E021"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Mouland, Joshua W., Martial, F., Watson, A., Lucas, R. J., &amp; Brown, T. M. (2019). Cones Support Alignment to an Inconsistent World by Suppressing Mouse Circadian </w:t>
      </w:r>
      <w:r w:rsidRPr="00877160">
        <w:rPr>
          <w:rFonts w:ascii="Helvetica" w:hAnsi="Helvetica" w:cs="Times New Roman"/>
          <w:noProof/>
          <w:sz w:val="22"/>
          <w:szCs w:val="22"/>
        </w:rPr>
        <w:lastRenderedPageBreak/>
        <w:t xml:space="preserve">Responses to the Blue Colors Associated with Twilight. </w:t>
      </w:r>
      <w:r w:rsidRPr="00877160">
        <w:rPr>
          <w:rFonts w:ascii="Helvetica" w:hAnsi="Helvetica" w:cs="Times New Roman"/>
          <w:i/>
          <w:iCs/>
          <w:noProof/>
          <w:sz w:val="22"/>
          <w:szCs w:val="22"/>
        </w:rPr>
        <w:t>Current Biology</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29</w:t>
      </w:r>
      <w:r w:rsidRPr="00877160">
        <w:rPr>
          <w:rFonts w:ascii="Helvetica" w:hAnsi="Helvetica" w:cs="Times New Roman"/>
          <w:noProof/>
          <w:sz w:val="22"/>
          <w:szCs w:val="22"/>
        </w:rPr>
        <w:t>(24), 4260-4267.e4. https://doi.org/10.1016/j.cub.2019.10.028</w:t>
      </w:r>
    </w:p>
    <w:p w14:paraId="20E3FF19"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Norren, D. V., &amp; Vos, J. J. (1974). Spectral transmission of the human ocular media. </w:t>
      </w:r>
      <w:r w:rsidRPr="00877160">
        <w:rPr>
          <w:rFonts w:ascii="Helvetica" w:hAnsi="Helvetica" w:cs="Times New Roman"/>
          <w:i/>
          <w:iCs/>
          <w:noProof/>
          <w:sz w:val="22"/>
          <w:szCs w:val="22"/>
        </w:rPr>
        <w:t>Vision Research</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14</w:t>
      </w:r>
      <w:r w:rsidRPr="00877160">
        <w:rPr>
          <w:rFonts w:ascii="Helvetica" w:hAnsi="Helvetica" w:cs="Times New Roman"/>
          <w:noProof/>
          <w:sz w:val="22"/>
          <w:szCs w:val="22"/>
        </w:rPr>
        <w:t>(11), 1237–1244. https://doi.org/10.1016/0042-6989(74)90222-3</w:t>
      </w:r>
    </w:p>
    <w:p w14:paraId="65BE22E5"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Nugent, T. W., &amp; Zele, A. J. (2022). A five-primary Maxwellian-view display for independent control of melanopsin , rhodopsin , and three-cone opsins on a fine spatial scale. </w:t>
      </w:r>
      <w:r w:rsidRPr="00877160">
        <w:rPr>
          <w:rFonts w:ascii="Helvetica" w:hAnsi="Helvetica" w:cs="Times New Roman"/>
          <w:i/>
          <w:iCs/>
          <w:noProof/>
          <w:sz w:val="22"/>
          <w:szCs w:val="22"/>
        </w:rPr>
        <w:t>Journal of Vision</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22</w:t>
      </w:r>
      <w:r w:rsidRPr="00877160">
        <w:rPr>
          <w:rFonts w:ascii="Helvetica" w:hAnsi="Helvetica" w:cs="Times New Roman"/>
          <w:noProof/>
          <w:sz w:val="22"/>
          <w:szCs w:val="22"/>
        </w:rPr>
        <w:t>, 1–22.</w:t>
      </w:r>
    </w:p>
    <w:p w14:paraId="4A4D899A"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Poehlmann, A. (2019). </w:t>
      </w:r>
      <w:r w:rsidRPr="00877160">
        <w:rPr>
          <w:rFonts w:ascii="Helvetica" w:hAnsi="Helvetica" w:cs="Times New Roman"/>
          <w:i/>
          <w:iCs/>
          <w:noProof/>
          <w:sz w:val="22"/>
          <w:szCs w:val="22"/>
        </w:rPr>
        <w:t>Seabreeze (v1.3.0) [computer software]</w:t>
      </w:r>
      <w:r w:rsidRPr="00877160">
        <w:rPr>
          <w:rFonts w:ascii="Helvetica" w:hAnsi="Helvetica" w:cs="Times New Roman"/>
          <w:noProof/>
          <w:sz w:val="22"/>
          <w:szCs w:val="22"/>
        </w:rPr>
        <w:t>. https://github.com/ap--/python-seabreeze/releases/tag/v1.3.0</w:t>
      </w:r>
    </w:p>
    <w:p w14:paraId="1BA4ADB1"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Pokorny, J., Smith, V. C., &amp; Lutze, M. (1987). Aging of the human lens. </w:t>
      </w:r>
      <w:r w:rsidRPr="00877160">
        <w:rPr>
          <w:rFonts w:ascii="Helvetica" w:hAnsi="Helvetica" w:cs="Times New Roman"/>
          <w:i/>
          <w:iCs/>
          <w:noProof/>
          <w:sz w:val="22"/>
          <w:szCs w:val="22"/>
        </w:rPr>
        <w:t>Applied Optics</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26</w:t>
      </w:r>
      <w:r w:rsidRPr="00877160">
        <w:rPr>
          <w:rFonts w:ascii="Helvetica" w:hAnsi="Helvetica" w:cs="Times New Roman"/>
          <w:noProof/>
          <w:sz w:val="22"/>
          <w:szCs w:val="22"/>
        </w:rPr>
        <w:t>(8), 1437. https://doi.org/10.1364/ao.26.001437</w:t>
      </w:r>
    </w:p>
    <w:p w14:paraId="17A8237D"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Provencio, I., Rodriguez, I. R., Jiang, G., Hayes, W. P., Moreira, E. F., &amp; Rollag, M. D. (2000). A novel human opsin in the inner retina. </w:t>
      </w:r>
      <w:r w:rsidRPr="00877160">
        <w:rPr>
          <w:rFonts w:ascii="Helvetica" w:hAnsi="Helvetica" w:cs="Times New Roman"/>
          <w:i/>
          <w:iCs/>
          <w:noProof/>
          <w:sz w:val="22"/>
          <w:szCs w:val="22"/>
        </w:rPr>
        <w:t>Journal of Neuroscience</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20</w:t>
      </w:r>
      <w:r w:rsidRPr="00877160">
        <w:rPr>
          <w:rFonts w:ascii="Helvetica" w:hAnsi="Helvetica" w:cs="Times New Roman"/>
          <w:noProof/>
          <w:sz w:val="22"/>
          <w:szCs w:val="22"/>
        </w:rPr>
        <w:t>(2), 600–605. https://doi.org/10.1523/jneurosci.20-02-00600.2000</w:t>
      </w:r>
    </w:p>
    <w:p w14:paraId="28663120"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Rushton, W. A. H. (1972). Pigments and signals in colour vision. </w:t>
      </w:r>
      <w:r w:rsidRPr="00877160">
        <w:rPr>
          <w:rFonts w:ascii="Helvetica" w:hAnsi="Helvetica" w:cs="Times New Roman"/>
          <w:i/>
          <w:iCs/>
          <w:noProof/>
          <w:sz w:val="22"/>
          <w:szCs w:val="22"/>
        </w:rPr>
        <w:t>The Journal of Physiology</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220</w:t>
      </w:r>
      <w:r w:rsidRPr="00877160">
        <w:rPr>
          <w:rFonts w:ascii="Helvetica" w:hAnsi="Helvetica" w:cs="Times New Roman"/>
          <w:noProof/>
          <w:sz w:val="22"/>
          <w:szCs w:val="22"/>
        </w:rPr>
        <w:t>(3), 1–31. https://doi.org/10.1113/jphysiol.1972.sp009719</w:t>
      </w:r>
    </w:p>
    <w:p w14:paraId="737773BC"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Shapiro, A. G. (2002). Cone-specific mediation of rod sensitivity in trichromatic observers. </w:t>
      </w:r>
      <w:r w:rsidRPr="00877160">
        <w:rPr>
          <w:rFonts w:ascii="Helvetica" w:hAnsi="Helvetica" w:cs="Times New Roman"/>
          <w:i/>
          <w:iCs/>
          <w:noProof/>
          <w:sz w:val="22"/>
          <w:szCs w:val="22"/>
        </w:rPr>
        <w:t>Investigative Ophthalmology and Visual Science</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43</w:t>
      </w:r>
      <w:r w:rsidRPr="00877160">
        <w:rPr>
          <w:rFonts w:ascii="Helvetica" w:hAnsi="Helvetica" w:cs="Times New Roman"/>
          <w:noProof/>
          <w:sz w:val="22"/>
          <w:szCs w:val="22"/>
        </w:rPr>
        <w:t>(3), 898–905.</w:t>
      </w:r>
    </w:p>
    <w:p w14:paraId="489FEEB4"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Shapiro, A. G., Pokorny, J., &amp; Smith, V. C. (1996). Cone – rod receptor spaces with illustrations and light-emitting-diode spectra EVALUATION OF ROD EXCITATION. </w:t>
      </w:r>
      <w:r w:rsidRPr="00877160">
        <w:rPr>
          <w:rFonts w:ascii="Helvetica" w:hAnsi="Helvetica" w:cs="Times New Roman"/>
          <w:i/>
          <w:iCs/>
          <w:noProof/>
          <w:sz w:val="22"/>
          <w:szCs w:val="22"/>
        </w:rPr>
        <w:t>Journal of the Optical Society of America</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13</w:t>
      </w:r>
      <w:r w:rsidRPr="00877160">
        <w:rPr>
          <w:rFonts w:ascii="Helvetica" w:hAnsi="Helvetica" w:cs="Times New Roman"/>
          <w:noProof/>
          <w:sz w:val="22"/>
          <w:szCs w:val="22"/>
        </w:rPr>
        <w:t>(12), 2319–2328.</w:t>
      </w:r>
    </w:p>
    <w:p w14:paraId="3A954F86"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Sharpe, L. T., Fach, C., Nordby, K., &amp; Stockman, A. (1989). The incremental threshold of the rod visual system and Weber’s law. </w:t>
      </w:r>
      <w:r w:rsidRPr="00877160">
        <w:rPr>
          <w:rFonts w:ascii="Helvetica" w:hAnsi="Helvetica" w:cs="Times New Roman"/>
          <w:i/>
          <w:iCs/>
          <w:noProof/>
          <w:sz w:val="22"/>
          <w:szCs w:val="22"/>
        </w:rPr>
        <w:t>Science</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244</w:t>
      </w:r>
      <w:r w:rsidRPr="00877160">
        <w:rPr>
          <w:rFonts w:ascii="Helvetica" w:hAnsi="Helvetica" w:cs="Times New Roman"/>
          <w:noProof/>
          <w:sz w:val="22"/>
          <w:szCs w:val="22"/>
        </w:rPr>
        <w:t>(4902), 354–356. https://doi.org/10.1126/science.2711186</w:t>
      </w:r>
    </w:p>
    <w:p w14:paraId="0D18A33F"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Smet, K. A. G. (2020). Tutorial: The LuxPy Python Toolbox for Lighting and Color Science. </w:t>
      </w:r>
      <w:r w:rsidRPr="00877160">
        <w:rPr>
          <w:rFonts w:ascii="Helvetica" w:hAnsi="Helvetica" w:cs="Times New Roman"/>
          <w:i/>
          <w:iCs/>
          <w:noProof/>
          <w:sz w:val="22"/>
          <w:szCs w:val="22"/>
        </w:rPr>
        <w:t>LEUKOS - Journal of Illuminating Engineering Society of North America</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16</w:t>
      </w:r>
      <w:r w:rsidRPr="00877160">
        <w:rPr>
          <w:rFonts w:ascii="Helvetica" w:hAnsi="Helvetica" w:cs="Times New Roman"/>
          <w:noProof/>
          <w:sz w:val="22"/>
          <w:szCs w:val="22"/>
        </w:rPr>
        <w:t>(3), 179–</w:t>
      </w:r>
      <w:r w:rsidRPr="00877160">
        <w:rPr>
          <w:rFonts w:ascii="Helvetica" w:hAnsi="Helvetica" w:cs="Times New Roman"/>
          <w:noProof/>
          <w:sz w:val="22"/>
          <w:szCs w:val="22"/>
        </w:rPr>
        <w:lastRenderedPageBreak/>
        <w:t>201. https://doi.org/10.1080/15502724.2018.1518717</w:t>
      </w:r>
    </w:p>
    <w:p w14:paraId="053B5A05"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Smith, V. C., &amp; Pokorny, J. (1975). Spectral sensitivity of the foveal cone photopigments between 400 and 500 nm. </w:t>
      </w:r>
      <w:r w:rsidRPr="00877160">
        <w:rPr>
          <w:rFonts w:ascii="Helvetica" w:hAnsi="Helvetica" w:cs="Times New Roman"/>
          <w:i/>
          <w:iCs/>
          <w:noProof/>
          <w:sz w:val="22"/>
          <w:szCs w:val="22"/>
        </w:rPr>
        <w:t>Vision Research</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15</w:t>
      </w:r>
      <w:r w:rsidRPr="00877160">
        <w:rPr>
          <w:rFonts w:ascii="Helvetica" w:hAnsi="Helvetica" w:cs="Times New Roman"/>
          <w:noProof/>
          <w:sz w:val="22"/>
          <w:szCs w:val="22"/>
        </w:rPr>
        <w:t>(2), 161–171. https://doi.org/10.1016/0042-6989(75)90203-5</w:t>
      </w:r>
    </w:p>
    <w:p w14:paraId="50F912C9"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Spitschan, M., Aguirre, G. K., &amp; Brainard, D. H. (2015). Selective stimulation of penumbral cones reveals perception in the shadow of retinal blood vessels. </w:t>
      </w:r>
      <w:r w:rsidRPr="00877160">
        <w:rPr>
          <w:rFonts w:ascii="Helvetica" w:hAnsi="Helvetica" w:cs="Times New Roman"/>
          <w:i/>
          <w:iCs/>
          <w:noProof/>
          <w:sz w:val="22"/>
          <w:szCs w:val="22"/>
        </w:rPr>
        <w:t>PLoS ONE</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10</w:t>
      </w:r>
      <w:r w:rsidRPr="00877160">
        <w:rPr>
          <w:rFonts w:ascii="Helvetica" w:hAnsi="Helvetica" w:cs="Times New Roman"/>
          <w:noProof/>
          <w:sz w:val="22"/>
          <w:szCs w:val="22"/>
        </w:rPr>
        <w:t>(4), 1–22. https://doi.org/10.1371/journal.pone.0124328</w:t>
      </w:r>
    </w:p>
    <w:p w14:paraId="7E527FDC"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Spitschan, M., Jain, S., Brainard, D. H., &amp; Aguirre, G. K. (2014). Opponent melanopsin and S-cone signals in the human pupillary light response. </w:t>
      </w:r>
      <w:r w:rsidRPr="00877160">
        <w:rPr>
          <w:rFonts w:ascii="Helvetica" w:hAnsi="Helvetica" w:cs="Times New Roman"/>
          <w:i/>
          <w:iCs/>
          <w:noProof/>
          <w:sz w:val="22"/>
          <w:szCs w:val="22"/>
        </w:rPr>
        <w:t>Proceedings of the National Academy of Sciences of the United States of America</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111</w:t>
      </w:r>
      <w:r w:rsidRPr="00877160">
        <w:rPr>
          <w:rFonts w:ascii="Helvetica" w:hAnsi="Helvetica" w:cs="Times New Roman"/>
          <w:noProof/>
          <w:sz w:val="22"/>
          <w:szCs w:val="22"/>
        </w:rPr>
        <w:t>(43), 15568–15572. https://doi.org/10.1073/pnas.1400942111</w:t>
      </w:r>
    </w:p>
    <w:p w14:paraId="3E0008C4"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Spitschan, M., &amp; Woelders, T. (2018). The method of silent substitution for examining melanopsin contributions to pupil control. </w:t>
      </w:r>
      <w:r w:rsidRPr="00877160">
        <w:rPr>
          <w:rFonts w:ascii="Helvetica" w:hAnsi="Helvetica" w:cs="Times New Roman"/>
          <w:i/>
          <w:iCs/>
          <w:noProof/>
          <w:sz w:val="22"/>
          <w:szCs w:val="22"/>
        </w:rPr>
        <w:t>Frontiers in Neurology</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9</w:t>
      </w:r>
      <w:r w:rsidRPr="00877160">
        <w:rPr>
          <w:rFonts w:ascii="Helvetica" w:hAnsi="Helvetica" w:cs="Times New Roman"/>
          <w:noProof/>
          <w:sz w:val="22"/>
          <w:szCs w:val="22"/>
        </w:rPr>
        <w:t>(NOV). https://doi.org/10.3389/fneur.2018.00941</w:t>
      </w:r>
    </w:p>
    <w:p w14:paraId="225D2C22"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Stiles, W. S., &amp; Burch, J. M. (1959). N.P.L. Colour-matching investigation: Final report (1958). </w:t>
      </w:r>
      <w:r w:rsidRPr="00877160">
        <w:rPr>
          <w:rFonts w:ascii="Helvetica" w:hAnsi="Helvetica" w:cs="Times New Roman"/>
          <w:i/>
          <w:iCs/>
          <w:noProof/>
          <w:sz w:val="22"/>
          <w:szCs w:val="22"/>
        </w:rPr>
        <w:t>Optica Acta: International Journal of Optics</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6</w:t>
      </w:r>
      <w:r w:rsidRPr="00877160">
        <w:rPr>
          <w:rFonts w:ascii="Helvetica" w:hAnsi="Helvetica" w:cs="Times New Roman"/>
          <w:noProof/>
          <w:sz w:val="22"/>
          <w:szCs w:val="22"/>
        </w:rPr>
        <w:t>(1), 1–26. https://doi.org/10.1080/713826267</w:t>
      </w:r>
    </w:p>
    <w:p w14:paraId="6B72E186"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Stockman, A., MacLeod, D. I. A., &amp; Johnson, N. E. (1993). Spectral sensitivities of the human cones. </w:t>
      </w:r>
      <w:r w:rsidRPr="00877160">
        <w:rPr>
          <w:rFonts w:ascii="Helvetica" w:hAnsi="Helvetica" w:cs="Times New Roman"/>
          <w:i/>
          <w:iCs/>
          <w:noProof/>
          <w:sz w:val="22"/>
          <w:szCs w:val="22"/>
        </w:rPr>
        <w:t>Journal of the Optical Society of America A</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10</w:t>
      </w:r>
      <w:r w:rsidRPr="00877160">
        <w:rPr>
          <w:rFonts w:ascii="Helvetica" w:hAnsi="Helvetica" w:cs="Times New Roman"/>
          <w:noProof/>
          <w:sz w:val="22"/>
          <w:szCs w:val="22"/>
        </w:rPr>
        <w:t>(12), 2491. https://doi.org/10.1364/josaa.10.002491</w:t>
      </w:r>
    </w:p>
    <w:p w14:paraId="3142D554"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Stockman, A., &amp; Sharpe, L. T. (2000). The spectral sensitivities of the middle- and long-wavelength-sensitive cones derived from measurements in observers of known genotype. </w:t>
      </w:r>
      <w:r w:rsidRPr="00877160">
        <w:rPr>
          <w:rFonts w:ascii="Helvetica" w:hAnsi="Helvetica" w:cs="Times New Roman"/>
          <w:i/>
          <w:iCs/>
          <w:noProof/>
          <w:sz w:val="22"/>
          <w:szCs w:val="22"/>
        </w:rPr>
        <w:t>Vision Research</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40</w:t>
      </w:r>
      <w:r w:rsidRPr="00877160">
        <w:rPr>
          <w:rFonts w:ascii="Helvetica" w:hAnsi="Helvetica" w:cs="Times New Roman"/>
          <w:noProof/>
          <w:sz w:val="22"/>
          <w:szCs w:val="22"/>
        </w:rPr>
        <w:t>(13), 1711–1737. https://doi.org/10.1016/S0042-6989(00)00021-3</w:t>
      </w:r>
    </w:p>
    <w:p w14:paraId="6BFED6E6"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Stockman, A., Sharpe, L. T., &amp; Fach, C. (1999). The spectral sensitivity of the human short-wavelength sensitive cones derived from thresholds and color matches. </w:t>
      </w:r>
      <w:r w:rsidRPr="00877160">
        <w:rPr>
          <w:rFonts w:ascii="Helvetica" w:hAnsi="Helvetica" w:cs="Times New Roman"/>
          <w:i/>
          <w:iCs/>
          <w:noProof/>
          <w:sz w:val="22"/>
          <w:szCs w:val="22"/>
        </w:rPr>
        <w:t xml:space="preserve">Vision </w:t>
      </w:r>
      <w:r w:rsidRPr="00877160">
        <w:rPr>
          <w:rFonts w:ascii="Helvetica" w:hAnsi="Helvetica" w:cs="Times New Roman"/>
          <w:i/>
          <w:iCs/>
          <w:noProof/>
          <w:sz w:val="22"/>
          <w:szCs w:val="22"/>
        </w:rPr>
        <w:lastRenderedPageBreak/>
        <w:t>Research</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39</w:t>
      </w:r>
      <w:r w:rsidRPr="00877160">
        <w:rPr>
          <w:rFonts w:ascii="Helvetica" w:hAnsi="Helvetica" w:cs="Times New Roman"/>
          <w:noProof/>
          <w:sz w:val="22"/>
          <w:szCs w:val="22"/>
        </w:rPr>
        <w:t>(17), 2901–2927. https://doi.org/10.1016/S0042-6989(98)00225-9</w:t>
      </w:r>
    </w:p>
    <w:p w14:paraId="2A871829"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Usui, T., Kremers, J., Sharpe, L. T., &amp; Zrenner, E. (1998). Flicker cone electroretinogram in dichromats and trichromats. </w:t>
      </w:r>
      <w:r w:rsidRPr="00877160">
        <w:rPr>
          <w:rFonts w:ascii="Helvetica" w:hAnsi="Helvetica" w:cs="Times New Roman"/>
          <w:i/>
          <w:iCs/>
          <w:noProof/>
          <w:sz w:val="22"/>
          <w:szCs w:val="22"/>
        </w:rPr>
        <w:t>Vision Research</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38</w:t>
      </w:r>
      <w:r w:rsidRPr="00877160">
        <w:rPr>
          <w:rFonts w:ascii="Helvetica" w:hAnsi="Helvetica" w:cs="Times New Roman"/>
          <w:noProof/>
          <w:sz w:val="22"/>
          <w:szCs w:val="22"/>
        </w:rPr>
        <w:t>, 3391–3396.</w:t>
      </w:r>
    </w:p>
    <w:p w14:paraId="1BB6B83C"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Vos, J. J., &amp; Walraven, P. L. (1970). On the derivation of the foveal receptor primaries. </w:t>
      </w:r>
      <w:r w:rsidRPr="00877160">
        <w:rPr>
          <w:rFonts w:ascii="Helvetica" w:hAnsi="Helvetica" w:cs="Times New Roman"/>
          <w:i/>
          <w:iCs/>
          <w:noProof/>
          <w:sz w:val="22"/>
          <w:szCs w:val="22"/>
        </w:rPr>
        <w:t>Vision Research</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11</w:t>
      </w:r>
      <w:r w:rsidRPr="00877160">
        <w:rPr>
          <w:rFonts w:ascii="Helvetica" w:hAnsi="Helvetica" w:cs="Times New Roman"/>
          <w:noProof/>
          <w:sz w:val="22"/>
          <w:szCs w:val="22"/>
        </w:rPr>
        <w:t>(2), 799–818.</w:t>
      </w:r>
    </w:p>
    <w:p w14:paraId="4BC69962"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Weale, R. A. (1988). Age and the transmittance of the human crystalline lens. </w:t>
      </w:r>
      <w:r w:rsidRPr="00877160">
        <w:rPr>
          <w:rFonts w:ascii="Helvetica" w:hAnsi="Helvetica" w:cs="Times New Roman"/>
          <w:i/>
          <w:iCs/>
          <w:noProof/>
          <w:sz w:val="22"/>
          <w:szCs w:val="22"/>
        </w:rPr>
        <w:t>The Journal of Physiology</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395</w:t>
      </w:r>
      <w:r w:rsidRPr="00877160">
        <w:rPr>
          <w:rFonts w:ascii="Helvetica" w:hAnsi="Helvetica" w:cs="Times New Roman"/>
          <w:noProof/>
          <w:sz w:val="22"/>
          <w:szCs w:val="22"/>
        </w:rPr>
        <w:t>(1), 577–587. https://doi.org/10.1113/jphysiol.1988.sp016935</w:t>
      </w:r>
    </w:p>
    <w:p w14:paraId="1CF7184D" w14:textId="77777777" w:rsidR="00564DE0" w:rsidRPr="00877160" w:rsidRDefault="00564DE0" w:rsidP="00564DE0">
      <w:pPr>
        <w:widowControl w:val="0"/>
        <w:autoSpaceDE w:val="0"/>
        <w:autoSpaceDN w:val="0"/>
        <w:adjustRightInd w:val="0"/>
        <w:ind w:left="480" w:hanging="480"/>
        <w:rPr>
          <w:rFonts w:ascii="Helvetica" w:hAnsi="Helvetica" w:cs="Times New Roman"/>
          <w:noProof/>
          <w:sz w:val="22"/>
          <w:szCs w:val="22"/>
        </w:rPr>
      </w:pPr>
      <w:r w:rsidRPr="00877160">
        <w:rPr>
          <w:rFonts w:ascii="Helvetica" w:hAnsi="Helvetica" w:cs="Times New Roman"/>
          <w:noProof/>
          <w:sz w:val="22"/>
          <w:szCs w:val="22"/>
        </w:rPr>
        <w:t xml:space="preserve">Whitehead, A. J., Mares, J. A., &amp; Danis, R. P. (2006). Macular pigment: A review of current knowledge. </w:t>
      </w:r>
      <w:r w:rsidRPr="00877160">
        <w:rPr>
          <w:rFonts w:ascii="Helvetica" w:hAnsi="Helvetica" w:cs="Times New Roman"/>
          <w:i/>
          <w:iCs/>
          <w:noProof/>
          <w:sz w:val="22"/>
          <w:szCs w:val="22"/>
        </w:rPr>
        <w:t>JAMA Ophthalmology</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124</w:t>
      </w:r>
      <w:r w:rsidRPr="00877160">
        <w:rPr>
          <w:rFonts w:ascii="Helvetica" w:hAnsi="Helvetica" w:cs="Times New Roman"/>
          <w:noProof/>
          <w:sz w:val="22"/>
          <w:szCs w:val="22"/>
        </w:rPr>
        <w:t>(7), 1038–1045. https://doi.org/10.1001/archopht.124.7.1038</w:t>
      </w:r>
    </w:p>
    <w:p w14:paraId="4E6BF154" w14:textId="77777777" w:rsidR="00564DE0" w:rsidRPr="00877160" w:rsidRDefault="00564DE0" w:rsidP="00564DE0">
      <w:pPr>
        <w:widowControl w:val="0"/>
        <w:autoSpaceDE w:val="0"/>
        <w:autoSpaceDN w:val="0"/>
        <w:adjustRightInd w:val="0"/>
        <w:ind w:left="480" w:hanging="480"/>
        <w:rPr>
          <w:rFonts w:ascii="Helvetica" w:hAnsi="Helvetica"/>
          <w:noProof/>
          <w:sz w:val="22"/>
          <w:szCs w:val="22"/>
        </w:rPr>
      </w:pPr>
      <w:r w:rsidRPr="00877160">
        <w:rPr>
          <w:rFonts w:ascii="Helvetica" w:hAnsi="Helvetica" w:cs="Times New Roman"/>
          <w:noProof/>
          <w:sz w:val="22"/>
          <w:szCs w:val="22"/>
        </w:rPr>
        <w:t xml:space="preserve">Wise, E. N., Foster, M. L., Kremers, J., &amp; Mowat, F. M. (2021). A modified silent substitution electroretinography protocol to separate photoreceptor subclass function in lightly sedated dogs. </w:t>
      </w:r>
      <w:r w:rsidRPr="00877160">
        <w:rPr>
          <w:rFonts w:ascii="Helvetica" w:hAnsi="Helvetica" w:cs="Times New Roman"/>
          <w:i/>
          <w:iCs/>
          <w:noProof/>
          <w:sz w:val="22"/>
          <w:szCs w:val="22"/>
        </w:rPr>
        <w:t>Veterinary Ophthalmology</w:t>
      </w:r>
      <w:r w:rsidRPr="00877160">
        <w:rPr>
          <w:rFonts w:ascii="Helvetica" w:hAnsi="Helvetica" w:cs="Times New Roman"/>
          <w:noProof/>
          <w:sz w:val="22"/>
          <w:szCs w:val="22"/>
        </w:rPr>
        <w:t xml:space="preserve">, </w:t>
      </w:r>
      <w:r w:rsidRPr="00877160">
        <w:rPr>
          <w:rFonts w:ascii="Helvetica" w:hAnsi="Helvetica" w:cs="Times New Roman"/>
          <w:i/>
          <w:iCs/>
          <w:noProof/>
          <w:sz w:val="22"/>
          <w:szCs w:val="22"/>
        </w:rPr>
        <w:t>24</w:t>
      </w:r>
      <w:r w:rsidRPr="00877160">
        <w:rPr>
          <w:rFonts w:ascii="Helvetica" w:hAnsi="Helvetica" w:cs="Times New Roman"/>
          <w:noProof/>
          <w:sz w:val="22"/>
          <w:szCs w:val="22"/>
        </w:rPr>
        <w:t>(1), 103–107. https://doi.org/10.1111/vop.12847</w:t>
      </w:r>
    </w:p>
    <w:p w14:paraId="6E14847F" w14:textId="1E15F591" w:rsidR="00592942" w:rsidRPr="00877160" w:rsidRDefault="003E0344" w:rsidP="00564DE0">
      <w:pPr>
        <w:widowControl w:val="0"/>
        <w:autoSpaceDE w:val="0"/>
        <w:autoSpaceDN w:val="0"/>
        <w:adjustRightInd w:val="0"/>
        <w:ind w:left="480" w:hanging="480"/>
        <w:rPr>
          <w:rFonts w:ascii="Helvetica" w:hAnsi="Helvetica" w:cstheme="minorHAnsi"/>
          <w:sz w:val="22"/>
          <w:szCs w:val="22"/>
          <w:lang w:val="en-GB"/>
        </w:rPr>
      </w:pPr>
      <w:r w:rsidRPr="00877160">
        <w:rPr>
          <w:rFonts w:ascii="Helvetica" w:hAnsi="Helvetica" w:cstheme="minorHAnsi"/>
          <w:sz w:val="22"/>
          <w:szCs w:val="22"/>
          <w:lang w:val="en-GB"/>
        </w:rPr>
        <w:fldChar w:fldCharType="end"/>
      </w:r>
    </w:p>
    <w:sectPr w:rsidR="00592942" w:rsidRPr="00877160" w:rsidSect="00320527">
      <w:headerReference w:type="even" r:id="rId29"/>
      <w:headerReference w:type="default" r:id="rId30"/>
      <w:headerReference w:type="first" r:id="rId31"/>
      <w:footnotePr>
        <w:pos w:val="beneathText"/>
      </w:footnotePr>
      <w:pgSz w:w="11906" w:h="16838" w:code="9"/>
      <w:pgMar w:top="1440" w:right="1440" w:bottom="1440" w:left="144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Joel Martin" w:date="2023-01-09T10:42:00Z" w:initials="JM">
    <w:p w14:paraId="3C7D310C" w14:textId="77777777" w:rsidR="003C20C2" w:rsidRDefault="003C20C2" w:rsidP="00466981">
      <w:r>
        <w:rPr>
          <w:rStyle w:val="CommentReference"/>
        </w:rPr>
        <w:annotationRef/>
      </w:r>
      <w:r>
        <w:rPr>
          <w:color w:val="000000"/>
          <w:sz w:val="22"/>
          <w:szCs w:val="20"/>
        </w:rPr>
        <w:t>Same abstract as for AVA poster??</w:t>
      </w:r>
    </w:p>
    <w:p w14:paraId="36F4F49C" w14:textId="77777777" w:rsidR="003C20C2" w:rsidRDefault="003C20C2" w:rsidP="00466981"/>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F4F4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66E1C" w16cex:dateUtc="2023-01-09T1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F4F49C" w16cid:durableId="27666E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70B9A5" w14:textId="77777777" w:rsidR="00E902D0" w:rsidRPr="00F65411" w:rsidRDefault="00E902D0">
      <w:pPr>
        <w:pStyle w:val="Footer"/>
        <w:pPrChange w:id="2" w:author="Manuel Spitschan" w:date="2021-02-04T16:12:00Z">
          <w:pPr/>
        </w:pPrChange>
      </w:pPr>
    </w:p>
  </w:endnote>
  <w:endnote w:type="continuationSeparator" w:id="0">
    <w:p w14:paraId="78B0A734" w14:textId="77777777" w:rsidR="00E902D0" w:rsidRPr="00F65411" w:rsidRDefault="00E902D0">
      <w:pPr>
        <w:pStyle w:val="Footer"/>
        <w:pPrChange w:id="3" w:author="Manuel Spitschan" w:date="2021-02-04T16:12:00Z">
          <w:pPr/>
        </w:pPrChange>
      </w:pPr>
    </w:p>
  </w:endnote>
  <w:endnote w:type="continuationNotice" w:id="1">
    <w:p w14:paraId="4D4E5905" w14:textId="77777777" w:rsidR="00E902D0" w:rsidRDefault="00E902D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D197BB" w14:textId="77777777" w:rsidR="00E902D0" w:rsidRPr="00F65411" w:rsidRDefault="00E902D0">
      <w:pPr>
        <w:pStyle w:val="Footer"/>
        <w:pPrChange w:id="0" w:author="Manuel Spitschan" w:date="2021-02-04T16:12:00Z">
          <w:pPr/>
        </w:pPrChange>
      </w:pPr>
    </w:p>
  </w:footnote>
  <w:footnote w:type="continuationSeparator" w:id="0">
    <w:p w14:paraId="66264BCB" w14:textId="77777777" w:rsidR="00E902D0" w:rsidRPr="00F65411" w:rsidRDefault="00E902D0">
      <w:pPr>
        <w:pStyle w:val="Footer"/>
        <w:pPrChange w:id="1" w:author="Manuel Spitschan" w:date="2021-02-04T16:12:00Z">
          <w:pPr/>
        </w:pPrChange>
      </w:pPr>
    </w:p>
  </w:footnote>
  <w:footnote w:type="continuationNotice" w:id="1">
    <w:p w14:paraId="55D0F16B" w14:textId="77777777" w:rsidR="00E902D0" w:rsidRDefault="00E902D0">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9196866"/>
      <w:docPartObj>
        <w:docPartGallery w:val="Page Numbers (Top of Page)"/>
        <w:docPartUnique/>
      </w:docPartObj>
    </w:sdtPr>
    <w:sdtContent>
      <w:p w14:paraId="4923C604" w14:textId="7FA47CA7" w:rsidR="002501BB" w:rsidRDefault="002501BB" w:rsidP="008F1E4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9EAD9C" w14:textId="77777777" w:rsidR="002501BB" w:rsidRDefault="002501BB" w:rsidP="002501B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00634048"/>
      <w:docPartObj>
        <w:docPartGallery w:val="Page Numbers (Top of Page)"/>
        <w:docPartUnique/>
      </w:docPartObj>
    </w:sdtPr>
    <w:sdtEndPr>
      <w:rPr>
        <w:rStyle w:val="PageNumber"/>
        <w:rFonts w:ascii="Helvetica" w:hAnsi="Helvetica"/>
      </w:rPr>
    </w:sdtEndPr>
    <w:sdtContent>
      <w:p w14:paraId="123C5C4B" w14:textId="3B83854C" w:rsidR="002501BB" w:rsidRPr="00F55594" w:rsidRDefault="002501BB" w:rsidP="008F1E40">
        <w:pPr>
          <w:pStyle w:val="Header"/>
          <w:framePr w:wrap="none" w:vAnchor="text" w:hAnchor="margin" w:xAlign="right" w:y="1"/>
          <w:rPr>
            <w:rStyle w:val="PageNumber"/>
            <w:rFonts w:ascii="Helvetica" w:hAnsi="Helvetica"/>
          </w:rPr>
        </w:pPr>
        <w:r w:rsidRPr="00F55594">
          <w:rPr>
            <w:rStyle w:val="PageNumber"/>
            <w:rFonts w:ascii="Helvetica" w:hAnsi="Helvetica"/>
          </w:rPr>
          <w:fldChar w:fldCharType="begin"/>
        </w:r>
        <w:r w:rsidRPr="00F55594">
          <w:rPr>
            <w:rStyle w:val="PageNumber"/>
            <w:rFonts w:ascii="Helvetica" w:hAnsi="Helvetica"/>
          </w:rPr>
          <w:instrText xml:space="preserve"> PAGE </w:instrText>
        </w:r>
        <w:r w:rsidRPr="00F55594">
          <w:rPr>
            <w:rStyle w:val="PageNumber"/>
            <w:rFonts w:ascii="Helvetica" w:hAnsi="Helvetica"/>
          </w:rPr>
          <w:fldChar w:fldCharType="separate"/>
        </w:r>
        <w:r w:rsidRPr="00F55594">
          <w:rPr>
            <w:rStyle w:val="PageNumber"/>
            <w:rFonts w:ascii="Helvetica" w:hAnsi="Helvetica"/>
            <w:noProof/>
          </w:rPr>
          <w:t>3</w:t>
        </w:r>
        <w:r w:rsidRPr="00F55594">
          <w:rPr>
            <w:rStyle w:val="PageNumber"/>
            <w:rFonts w:ascii="Helvetica" w:hAnsi="Helvetica"/>
          </w:rPr>
          <w:fldChar w:fldCharType="end"/>
        </w:r>
      </w:p>
    </w:sdtContent>
  </w:sdt>
  <w:p w14:paraId="242BFEBD" w14:textId="543F0F57" w:rsidR="00D3087C" w:rsidRPr="00F55594" w:rsidRDefault="00000000" w:rsidP="002501BB">
    <w:pPr>
      <w:pStyle w:val="Header"/>
      <w:ind w:right="360"/>
      <w:rPr>
        <w:rFonts w:ascii="Helvetica" w:hAnsi="Helvetica"/>
        <w:noProof/>
        <w:lang w:val="en-GB"/>
      </w:rPr>
    </w:pPr>
    <w:sdt>
      <w:sdtPr>
        <w:rPr>
          <w:rFonts w:ascii="Helvetica" w:hAnsi="Helvetica"/>
          <w:caps/>
          <w:noProof/>
          <w:lang w:val="en-GB"/>
        </w:rPr>
        <w:alias w:val="Running head"/>
        <w:id w:val="12739865"/>
        <w:placeholder>
          <w:docPart w:val="965C72E887AB4C4B8CCF89D410D97229"/>
        </w:placeholder>
        <w:dataBinding w:prefixMappings="xmlns:ns0='http://schemas.microsoft.com/office/2006/coverPageProps' " w:xpath="/ns0:CoverPageProperties[1]/ns0:Abstract[1]" w:storeItemID="{55AF091B-3C7A-41E3-B477-F2FDAA23CFDA}"/>
        <w15:appearance w15:val="hidden"/>
        <w:text/>
      </w:sdtPr>
      <w:sdtContent>
        <w:r w:rsidR="00F65411" w:rsidRPr="00F55594">
          <w:rPr>
            <w:rFonts w:ascii="Helvetica" w:hAnsi="Helvetica"/>
            <w:caps/>
            <w:noProof/>
            <w:lang w:val="en-GB"/>
          </w:rPr>
          <w:t>PYTHON TOOLBOX FOR SILENT SUBSTITUTION</w:t>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3048D" w14:textId="7BC621CB" w:rsidR="00D3087C" w:rsidRPr="00F55594" w:rsidRDefault="00D3087C">
    <w:pPr>
      <w:pStyle w:val="Header"/>
      <w:rPr>
        <w:rStyle w:val="Strong"/>
        <w:rFonts w:ascii="Helvetica" w:hAnsi="Helvetica"/>
        <w:noProof/>
        <w:lang w:val="en-GB"/>
      </w:rPr>
    </w:pPr>
    <w:r w:rsidRPr="00F55594">
      <w:rPr>
        <w:rFonts w:ascii="Helvetica" w:hAnsi="Helvetica"/>
        <w:noProof/>
        <w:lang w:val="en-GB" w:bidi="en-GB"/>
      </w:rPr>
      <w:t xml:space="preserve">Running head: </w:t>
    </w:r>
    <w:r w:rsidR="00D42633" w:rsidRPr="00F55594">
      <w:rPr>
        <w:rStyle w:val="Strong"/>
        <w:rFonts w:ascii="Helvetica" w:hAnsi="Helvetica"/>
        <w:noProof/>
        <w:lang w:val="en-GB"/>
      </w:rPr>
      <w:t>Python toolbox for silent substit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DC1A6E"/>
    <w:multiLevelType w:val="hybridMultilevel"/>
    <w:tmpl w:val="6A467D70"/>
    <w:lvl w:ilvl="0" w:tplc="B216A9FA">
      <w:start w:val="1"/>
      <w:numFmt w:val="bullet"/>
      <w:lvlText w:val="-"/>
      <w:lvlJc w:val="left"/>
      <w:pPr>
        <w:ind w:left="1080" w:hanging="360"/>
      </w:pPr>
      <w:rPr>
        <w:rFonts w:ascii="Times New Roman" w:eastAsiaTheme="minorEastAsia" w:hAnsi="Times New Roman" w:cs="Times New Roman" w:hint="default"/>
        <w:b/>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A7D0783"/>
    <w:multiLevelType w:val="hybridMultilevel"/>
    <w:tmpl w:val="80140124"/>
    <w:lvl w:ilvl="0" w:tplc="560A42C2">
      <w:start w:val="1"/>
      <w:numFmt w:val="bullet"/>
      <w:lvlText w:val="-"/>
      <w:lvlJc w:val="left"/>
      <w:pPr>
        <w:ind w:left="1080" w:hanging="360"/>
      </w:pPr>
      <w:rPr>
        <w:rFonts w:ascii="Times New Roman" w:eastAsiaTheme="minorEastAsia" w:hAnsi="Times New Roman" w:cs="Times New Roman" w:hint="default"/>
      </w:rPr>
    </w:lvl>
    <w:lvl w:ilvl="1" w:tplc="954E58B2" w:tentative="1">
      <w:start w:val="1"/>
      <w:numFmt w:val="bullet"/>
      <w:lvlText w:val="o"/>
      <w:lvlJc w:val="left"/>
      <w:pPr>
        <w:ind w:left="1800" w:hanging="360"/>
      </w:pPr>
      <w:rPr>
        <w:rFonts w:ascii="Courier New" w:hAnsi="Courier New" w:hint="default"/>
      </w:rPr>
    </w:lvl>
    <w:lvl w:ilvl="2" w:tplc="087280D6" w:tentative="1">
      <w:start w:val="1"/>
      <w:numFmt w:val="bullet"/>
      <w:lvlText w:val=""/>
      <w:lvlJc w:val="left"/>
      <w:pPr>
        <w:ind w:left="2520" w:hanging="360"/>
      </w:pPr>
      <w:rPr>
        <w:rFonts w:ascii="Wingdings" w:hAnsi="Wingdings" w:hint="default"/>
      </w:rPr>
    </w:lvl>
    <w:lvl w:ilvl="3" w:tplc="1C86B2CA" w:tentative="1">
      <w:start w:val="1"/>
      <w:numFmt w:val="bullet"/>
      <w:lvlText w:val=""/>
      <w:lvlJc w:val="left"/>
      <w:pPr>
        <w:ind w:left="3240" w:hanging="360"/>
      </w:pPr>
      <w:rPr>
        <w:rFonts w:ascii="Symbol" w:hAnsi="Symbol" w:hint="default"/>
      </w:rPr>
    </w:lvl>
    <w:lvl w:ilvl="4" w:tplc="77EC3956" w:tentative="1">
      <w:start w:val="1"/>
      <w:numFmt w:val="bullet"/>
      <w:lvlText w:val="o"/>
      <w:lvlJc w:val="left"/>
      <w:pPr>
        <w:ind w:left="3960" w:hanging="360"/>
      </w:pPr>
      <w:rPr>
        <w:rFonts w:ascii="Courier New" w:hAnsi="Courier New" w:hint="default"/>
      </w:rPr>
    </w:lvl>
    <w:lvl w:ilvl="5" w:tplc="25C2E9C4" w:tentative="1">
      <w:start w:val="1"/>
      <w:numFmt w:val="bullet"/>
      <w:lvlText w:val=""/>
      <w:lvlJc w:val="left"/>
      <w:pPr>
        <w:ind w:left="4680" w:hanging="360"/>
      </w:pPr>
      <w:rPr>
        <w:rFonts w:ascii="Wingdings" w:hAnsi="Wingdings" w:hint="default"/>
      </w:rPr>
    </w:lvl>
    <w:lvl w:ilvl="6" w:tplc="BFF48348" w:tentative="1">
      <w:start w:val="1"/>
      <w:numFmt w:val="bullet"/>
      <w:lvlText w:val=""/>
      <w:lvlJc w:val="left"/>
      <w:pPr>
        <w:ind w:left="5400" w:hanging="360"/>
      </w:pPr>
      <w:rPr>
        <w:rFonts w:ascii="Symbol" w:hAnsi="Symbol" w:hint="default"/>
      </w:rPr>
    </w:lvl>
    <w:lvl w:ilvl="7" w:tplc="ED5A1BDE" w:tentative="1">
      <w:start w:val="1"/>
      <w:numFmt w:val="bullet"/>
      <w:lvlText w:val="o"/>
      <w:lvlJc w:val="left"/>
      <w:pPr>
        <w:ind w:left="6120" w:hanging="360"/>
      </w:pPr>
      <w:rPr>
        <w:rFonts w:ascii="Courier New" w:hAnsi="Courier New" w:hint="default"/>
      </w:rPr>
    </w:lvl>
    <w:lvl w:ilvl="8" w:tplc="94062A68" w:tentative="1">
      <w:start w:val="1"/>
      <w:numFmt w:val="bullet"/>
      <w:lvlText w:val=""/>
      <w:lvlJc w:val="left"/>
      <w:pPr>
        <w:ind w:left="6840" w:hanging="360"/>
      </w:pPr>
      <w:rPr>
        <w:rFonts w:ascii="Wingdings" w:hAnsi="Wingdings" w:hint="default"/>
      </w:rPr>
    </w:lvl>
  </w:abstractNum>
  <w:abstractNum w:abstractNumId="12" w15:restartNumberingAfterBreak="0">
    <w:nsid w:val="14C1731D"/>
    <w:multiLevelType w:val="hybridMultilevel"/>
    <w:tmpl w:val="58CAD286"/>
    <w:lvl w:ilvl="0" w:tplc="37AAC814">
      <w:start w:val="4"/>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15627583"/>
    <w:multiLevelType w:val="hybridMultilevel"/>
    <w:tmpl w:val="4CB666F8"/>
    <w:lvl w:ilvl="0" w:tplc="0150B1F4">
      <w:start w:val="12"/>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1BFD62CC"/>
    <w:multiLevelType w:val="hybridMultilevel"/>
    <w:tmpl w:val="409055BA"/>
    <w:lvl w:ilvl="0" w:tplc="055C059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1ED5173C"/>
    <w:multiLevelType w:val="hybridMultilevel"/>
    <w:tmpl w:val="9B14EFE6"/>
    <w:lvl w:ilvl="0" w:tplc="08090001">
      <w:start w:val="1"/>
      <w:numFmt w:val="bullet"/>
      <w:lvlText w:val=""/>
      <w:lvlJc w:val="left"/>
      <w:pPr>
        <w:ind w:left="1080" w:hanging="360"/>
      </w:pPr>
      <w:rPr>
        <w:rFonts w:ascii="Symbol" w:hAnsi="Symbol" w:hint="default"/>
        <w:b/>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2F363CB"/>
    <w:multiLevelType w:val="hybridMultilevel"/>
    <w:tmpl w:val="63AAD15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3D57737C"/>
    <w:multiLevelType w:val="hybridMultilevel"/>
    <w:tmpl w:val="2B3A93E8"/>
    <w:lvl w:ilvl="0" w:tplc="A6AA513E">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8FD4D5A"/>
    <w:multiLevelType w:val="hybridMultilevel"/>
    <w:tmpl w:val="F8B85736"/>
    <w:lvl w:ilvl="0" w:tplc="AA40E4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54532D1E"/>
    <w:multiLevelType w:val="hybridMultilevel"/>
    <w:tmpl w:val="B0D8C5B6"/>
    <w:lvl w:ilvl="0" w:tplc="DCA0904C">
      <w:numFmt w:val="bullet"/>
      <w:lvlText w:val="-"/>
      <w:lvlJc w:val="left"/>
      <w:pPr>
        <w:ind w:left="1080" w:hanging="360"/>
      </w:pPr>
      <w:rPr>
        <w:rFonts w:ascii="Times New Roman" w:eastAsiaTheme="minorEastAsia" w:hAnsi="Times New Roman" w:cs="Times New Roman" w:hint="default"/>
      </w:rPr>
    </w:lvl>
    <w:lvl w:ilvl="1" w:tplc="35C65F9C" w:tentative="1">
      <w:start w:val="1"/>
      <w:numFmt w:val="bullet"/>
      <w:lvlText w:val="o"/>
      <w:lvlJc w:val="left"/>
      <w:pPr>
        <w:ind w:left="1800" w:hanging="360"/>
      </w:pPr>
      <w:rPr>
        <w:rFonts w:ascii="Courier New" w:hAnsi="Courier New" w:cs="Courier New" w:hint="default"/>
      </w:rPr>
    </w:lvl>
    <w:lvl w:ilvl="2" w:tplc="3D0A0AFC" w:tentative="1">
      <w:start w:val="1"/>
      <w:numFmt w:val="bullet"/>
      <w:lvlText w:val=""/>
      <w:lvlJc w:val="left"/>
      <w:pPr>
        <w:ind w:left="2520" w:hanging="360"/>
      </w:pPr>
      <w:rPr>
        <w:rFonts w:ascii="Wingdings" w:hAnsi="Wingdings" w:hint="default"/>
      </w:rPr>
    </w:lvl>
    <w:lvl w:ilvl="3" w:tplc="D33AEA3A" w:tentative="1">
      <w:start w:val="1"/>
      <w:numFmt w:val="bullet"/>
      <w:lvlText w:val=""/>
      <w:lvlJc w:val="left"/>
      <w:pPr>
        <w:ind w:left="3240" w:hanging="360"/>
      </w:pPr>
      <w:rPr>
        <w:rFonts w:ascii="Symbol" w:hAnsi="Symbol" w:hint="default"/>
      </w:rPr>
    </w:lvl>
    <w:lvl w:ilvl="4" w:tplc="74205C22" w:tentative="1">
      <w:start w:val="1"/>
      <w:numFmt w:val="bullet"/>
      <w:lvlText w:val="o"/>
      <w:lvlJc w:val="left"/>
      <w:pPr>
        <w:ind w:left="3960" w:hanging="360"/>
      </w:pPr>
      <w:rPr>
        <w:rFonts w:ascii="Courier New" w:hAnsi="Courier New" w:cs="Courier New" w:hint="default"/>
      </w:rPr>
    </w:lvl>
    <w:lvl w:ilvl="5" w:tplc="E77284B6" w:tentative="1">
      <w:start w:val="1"/>
      <w:numFmt w:val="bullet"/>
      <w:lvlText w:val=""/>
      <w:lvlJc w:val="left"/>
      <w:pPr>
        <w:ind w:left="4680" w:hanging="360"/>
      </w:pPr>
      <w:rPr>
        <w:rFonts w:ascii="Wingdings" w:hAnsi="Wingdings" w:hint="default"/>
      </w:rPr>
    </w:lvl>
    <w:lvl w:ilvl="6" w:tplc="A7969F22" w:tentative="1">
      <w:start w:val="1"/>
      <w:numFmt w:val="bullet"/>
      <w:lvlText w:val=""/>
      <w:lvlJc w:val="left"/>
      <w:pPr>
        <w:ind w:left="5400" w:hanging="360"/>
      </w:pPr>
      <w:rPr>
        <w:rFonts w:ascii="Symbol" w:hAnsi="Symbol" w:hint="default"/>
      </w:rPr>
    </w:lvl>
    <w:lvl w:ilvl="7" w:tplc="81D089E6" w:tentative="1">
      <w:start w:val="1"/>
      <w:numFmt w:val="bullet"/>
      <w:lvlText w:val="o"/>
      <w:lvlJc w:val="left"/>
      <w:pPr>
        <w:ind w:left="6120" w:hanging="360"/>
      </w:pPr>
      <w:rPr>
        <w:rFonts w:ascii="Courier New" w:hAnsi="Courier New" w:cs="Courier New" w:hint="default"/>
      </w:rPr>
    </w:lvl>
    <w:lvl w:ilvl="8" w:tplc="B822A06C" w:tentative="1">
      <w:start w:val="1"/>
      <w:numFmt w:val="bullet"/>
      <w:lvlText w:val=""/>
      <w:lvlJc w:val="left"/>
      <w:pPr>
        <w:ind w:left="6840" w:hanging="360"/>
      </w:pPr>
      <w:rPr>
        <w:rFonts w:ascii="Wingdings" w:hAnsi="Wingdings" w:hint="default"/>
      </w:rPr>
    </w:lvl>
  </w:abstractNum>
  <w:abstractNum w:abstractNumId="2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5B9536DD"/>
    <w:multiLevelType w:val="hybridMultilevel"/>
    <w:tmpl w:val="7488EFD2"/>
    <w:lvl w:ilvl="0" w:tplc="B216A9FA">
      <w:start w:val="1"/>
      <w:numFmt w:val="bullet"/>
      <w:lvlText w:val="-"/>
      <w:lvlJc w:val="left"/>
      <w:pPr>
        <w:ind w:left="1080" w:hanging="360"/>
      </w:pPr>
      <w:rPr>
        <w:rFonts w:ascii="Times New Roman" w:eastAsiaTheme="minorEastAsia" w:hAnsi="Times New Roman" w:cs="Times New Roman" w:hint="default"/>
        <w:b/>
        <w:i/>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5E693B75"/>
    <w:multiLevelType w:val="hybridMultilevel"/>
    <w:tmpl w:val="7C02B69C"/>
    <w:lvl w:ilvl="0" w:tplc="2F4A79F6">
      <w:start w:val="1"/>
      <w:numFmt w:val="upperLetter"/>
      <w:lvlText w:val="%1)"/>
      <w:lvlJc w:val="left"/>
      <w:pPr>
        <w:tabs>
          <w:tab w:val="num" w:pos="720"/>
        </w:tabs>
        <w:ind w:left="720" w:hanging="360"/>
      </w:pPr>
    </w:lvl>
    <w:lvl w:ilvl="1" w:tplc="4948E2E0" w:tentative="1">
      <w:start w:val="1"/>
      <w:numFmt w:val="upperLetter"/>
      <w:lvlText w:val="%2)"/>
      <w:lvlJc w:val="left"/>
      <w:pPr>
        <w:tabs>
          <w:tab w:val="num" w:pos="1440"/>
        </w:tabs>
        <w:ind w:left="1440" w:hanging="360"/>
      </w:pPr>
    </w:lvl>
    <w:lvl w:ilvl="2" w:tplc="4344E8D8" w:tentative="1">
      <w:start w:val="1"/>
      <w:numFmt w:val="upperLetter"/>
      <w:lvlText w:val="%3)"/>
      <w:lvlJc w:val="left"/>
      <w:pPr>
        <w:tabs>
          <w:tab w:val="num" w:pos="2160"/>
        </w:tabs>
        <w:ind w:left="2160" w:hanging="360"/>
      </w:pPr>
    </w:lvl>
    <w:lvl w:ilvl="3" w:tplc="61C400FA" w:tentative="1">
      <w:start w:val="1"/>
      <w:numFmt w:val="upperLetter"/>
      <w:lvlText w:val="%4)"/>
      <w:lvlJc w:val="left"/>
      <w:pPr>
        <w:tabs>
          <w:tab w:val="num" w:pos="2880"/>
        </w:tabs>
        <w:ind w:left="2880" w:hanging="360"/>
      </w:pPr>
    </w:lvl>
    <w:lvl w:ilvl="4" w:tplc="BBD444C0" w:tentative="1">
      <w:start w:val="1"/>
      <w:numFmt w:val="upperLetter"/>
      <w:lvlText w:val="%5)"/>
      <w:lvlJc w:val="left"/>
      <w:pPr>
        <w:tabs>
          <w:tab w:val="num" w:pos="3600"/>
        </w:tabs>
        <w:ind w:left="3600" w:hanging="360"/>
      </w:pPr>
    </w:lvl>
    <w:lvl w:ilvl="5" w:tplc="FC8E75E4" w:tentative="1">
      <w:start w:val="1"/>
      <w:numFmt w:val="upperLetter"/>
      <w:lvlText w:val="%6)"/>
      <w:lvlJc w:val="left"/>
      <w:pPr>
        <w:tabs>
          <w:tab w:val="num" w:pos="4320"/>
        </w:tabs>
        <w:ind w:left="4320" w:hanging="360"/>
      </w:pPr>
    </w:lvl>
    <w:lvl w:ilvl="6" w:tplc="107A6D8A" w:tentative="1">
      <w:start w:val="1"/>
      <w:numFmt w:val="upperLetter"/>
      <w:lvlText w:val="%7)"/>
      <w:lvlJc w:val="left"/>
      <w:pPr>
        <w:tabs>
          <w:tab w:val="num" w:pos="5040"/>
        </w:tabs>
        <w:ind w:left="5040" w:hanging="360"/>
      </w:pPr>
    </w:lvl>
    <w:lvl w:ilvl="7" w:tplc="9E6E5966" w:tentative="1">
      <w:start w:val="1"/>
      <w:numFmt w:val="upperLetter"/>
      <w:lvlText w:val="%8)"/>
      <w:lvlJc w:val="left"/>
      <w:pPr>
        <w:tabs>
          <w:tab w:val="num" w:pos="5760"/>
        </w:tabs>
        <w:ind w:left="5760" w:hanging="360"/>
      </w:pPr>
    </w:lvl>
    <w:lvl w:ilvl="8" w:tplc="2B885EAA" w:tentative="1">
      <w:start w:val="1"/>
      <w:numFmt w:val="upperLetter"/>
      <w:lvlText w:val="%9)"/>
      <w:lvlJc w:val="left"/>
      <w:pPr>
        <w:tabs>
          <w:tab w:val="num" w:pos="6480"/>
        </w:tabs>
        <w:ind w:left="6480" w:hanging="360"/>
      </w:pPr>
    </w:lvl>
  </w:abstractNum>
  <w:abstractNum w:abstractNumId="2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6F060DD0"/>
    <w:multiLevelType w:val="hybridMultilevel"/>
    <w:tmpl w:val="CB809384"/>
    <w:lvl w:ilvl="0" w:tplc="66728FA2">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5557DB6"/>
    <w:multiLevelType w:val="hybridMultilevel"/>
    <w:tmpl w:val="57F4873A"/>
    <w:lvl w:ilvl="0" w:tplc="0EF40E2C">
      <w:numFmt w:val="bullet"/>
      <w:lvlText w:val="-"/>
      <w:lvlJc w:val="left"/>
      <w:pPr>
        <w:ind w:left="1080" w:hanging="360"/>
      </w:pPr>
      <w:rPr>
        <w:rFonts w:ascii="Times New Roman" w:eastAsiaTheme="minorEastAsia" w:hAnsi="Times New Roman" w:cs="Times New Roman" w:hint="default"/>
      </w:rPr>
    </w:lvl>
    <w:lvl w:ilvl="1" w:tplc="146EFCFE" w:tentative="1">
      <w:start w:val="1"/>
      <w:numFmt w:val="bullet"/>
      <w:lvlText w:val="o"/>
      <w:lvlJc w:val="left"/>
      <w:pPr>
        <w:ind w:left="1800" w:hanging="360"/>
      </w:pPr>
      <w:rPr>
        <w:rFonts w:ascii="Courier New" w:hAnsi="Courier New" w:cs="Courier New" w:hint="default"/>
      </w:rPr>
    </w:lvl>
    <w:lvl w:ilvl="2" w:tplc="5D421A2E" w:tentative="1">
      <w:start w:val="1"/>
      <w:numFmt w:val="bullet"/>
      <w:lvlText w:val=""/>
      <w:lvlJc w:val="left"/>
      <w:pPr>
        <w:ind w:left="2520" w:hanging="360"/>
      </w:pPr>
      <w:rPr>
        <w:rFonts w:ascii="Wingdings" w:hAnsi="Wingdings" w:hint="default"/>
      </w:rPr>
    </w:lvl>
    <w:lvl w:ilvl="3" w:tplc="ACD61FB4" w:tentative="1">
      <w:start w:val="1"/>
      <w:numFmt w:val="bullet"/>
      <w:lvlText w:val=""/>
      <w:lvlJc w:val="left"/>
      <w:pPr>
        <w:ind w:left="3240" w:hanging="360"/>
      </w:pPr>
      <w:rPr>
        <w:rFonts w:ascii="Symbol" w:hAnsi="Symbol" w:hint="default"/>
      </w:rPr>
    </w:lvl>
    <w:lvl w:ilvl="4" w:tplc="C450B55A" w:tentative="1">
      <w:start w:val="1"/>
      <w:numFmt w:val="bullet"/>
      <w:lvlText w:val="o"/>
      <w:lvlJc w:val="left"/>
      <w:pPr>
        <w:ind w:left="3960" w:hanging="360"/>
      </w:pPr>
      <w:rPr>
        <w:rFonts w:ascii="Courier New" w:hAnsi="Courier New" w:cs="Courier New" w:hint="default"/>
      </w:rPr>
    </w:lvl>
    <w:lvl w:ilvl="5" w:tplc="F0D6DAB6" w:tentative="1">
      <w:start w:val="1"/>
      <w:numFmt w:val="bullet"/>
      <w:lvlText w:val=""/>
      <w:lvlJc w:val="left"/>
      <w:pPr>
        <w:ind w:left="4680" w:hanging="360"/>
      </w:pPr>
      <w:rPr>
        <w:rFonts w:ascii="Wingdings" w:hAnsi="Wingdings" w:hint="default"/>
      </w:rPr>
    </w:lvl>
    <w:lvl w:ilvl="6" w:tplc="314EC248" w:tentative="1">
      <w:start w:val="1"/>
      <w:numFmt w:val="bullet"/>
      <w:lvlText w:val=""/>
      <w:lvlJc w:val="left"/>
      <w:pPr>
        <w:ind w:left="5400" w:hanging="360"/>
      </w:pPr>
      <w:rPr>
        <w:rFonts w:ascii="Symbol" w:hAnsi="Symbol" w:hint="default"/>
      </w:rPr>
    </w:lvl>
    <w:lvl w:ilvl="7" w:tplc="DE46A414" w:tentative="1">
      <w:start w:val="1"/>
      <w:numFmt w:val="bullet"/>
      <w:lvlText w:val="o"/>
      <w:lvlJc w:val="left"/>
      <w:pPr>
        <w:ind w:left="6120" w:hanging="360"/>
      </w:pPr>
      <w:rPr>
        <w:rFonts w:ascii="Courier New" w:hAnsi="Courier New" w:cs="Courier New" w:hint="default"/>
      </w:rPr>
    </w:lvl>
    <w:lvl w:ilvl="8" w:tplc="3260ED70" w:tentative="1">
      <w:start w:val="1"/>
      <w:numFmt w:val="bullet"/>
      <w:lvlText w:val=""/>
      <w:lvlJc w:val="left"/>
      <w:pPr>
        <w:ind w:left="6840" w:hanging="360"/>
      </w:pPr>
      <w:rPr>
        <w:rFonts w:ascii="Wingdings" w:hAnsi="Wingdings" w:hint="default"/>
      </w:rPr>
    </w:lvl>
  </w:abstractNum>
  <w:abstractNum w:abstractNumId="28" w15:restartNumberingAfterBreak="0">
    <w:nsid w:val="75E07190"/>
    <w:multiLevelType w:val="hybridMultilevel"/>
    <w:tmpl w:val="5A6A0A04"/>
    <w:lvl w:ilvl="0" w:tplc="BF221530">
      <w:numFmt w:val="bullet"/>
      <w:lvlText w:val="-"/>
      <w:lvlJc w:val="left"/>
      <w:pPr>
        <w:ind w:left="1080" w:hanging="360"/>
      </w:pPr>
      <w:rPr>
        <w:rFonts w:ascii="Times New Roman" w:eastAsiaTheme="minorEastAsia" w:hAnsi="Times New Roman" w:cs="Times New Roman" w:hint="default"/>
      </w:rPr>
    </w:lvl>
    <w:lvl w:ilvl="1" w:tplc="155A6862" w:tentative="1">
      <w:start w:val="1"/>
      <w:numFmt w:val="bullet"/>
      <w:lvlText w:val="o"/>
      <w:lvlJc w:val="left"/>
      <w:pPr>
        <w:ind w:left="1800" w:hanging="360"/>
      </w:pPr>
      <w:rPr>
        <w:rFonts w:ascii="Courier New" w:hAnsi="Courier New" w:cs="Courier New" w:hint="default"/>
      </w:rPr>
    </w:lvl>
    <w:lvl w:ilvl="2" w:tplc="05585544" w:tentative="1">
      <w:start w:val="1"/>
      <w:numFmt w:val="bullet"/>
      <w:lvlText w:val=""/>
      <w:lvlJc w:val="left"/>
      <w:pPr>
        <w:ind w:left="2520" w:hanging="360"/>
      </w:pPr>
      <w:rPr>
        <w:rFonts w:ascii="Wingdings" w:hAnsi="Wingdings" w:hint="default"/>
      </w:rPr>
    </w:lvl>
    <w:lvl w:ilvl="3" w:tplc="9BA81262" w:tentative="1">
      <w:start w:val="1"/>
      <w:numFmt w:val="bullet"/>
      <w:lvlText w:val=""/>
      <w:lvlJc w:val="left"/>
      <w:pPr>
        <w:ind w:left="3240" w:hanging="360"/>
      </w:pPr>
      <w:rPr>
        <w:rFonts w:ascii="Symbol" w:hAnsi="Symbol" w:hint="default"/>
      </w:rPr>
    </w:lvl>
    <w:lvl w:ilvl="4" w:tplc="9A426D5E" w:tentative="1">
      <w:start w:val="1"/>
      <w:numFmt w:val="bullet"/>
      <w:lvlText w:val="o"/>
      <w:lvlJc w:val="left"/>
      <w:pPr>
        <w:ind w:left="3960" w:hanging="360"/>
      </w:pPr>
      <w:rPr>
        <w:rFonts w:ascii="Courier New" w:hAnsi="Courier New" w:cs="Courier New" w:hint="default"/>
      </w:rPr>
    </w:lvl>
    <w:lvl w:ilvl="5" w:tplc="2C6CA004" w:tentative="1">
      <w:start w:val="1"/>
      <w:numFmt w:val="bullet"/>
      <w:lvlText w:val=""/>
      <w:lvlJc w:val="left"/>
      <w:pPr>
        <w:ind w:left="4680" w:hanging="360"/>
      </w:pPr>
      <w:rPr>
        <w:rFonts w:ascii="Wingdings" w:hAnsi="Wingdings" w:hint="default"/>
      </w:rPr>
    </w:lvl>
    <w:lvl w:ilvl="6" w:tplc="46AA3A14" w:tentative="1">
      <w:start w:val="1"/>
      <w:numFmt w:val="bullet"/>
      <w:lvlText w:val=""/>
      <w:lvlJc w:val="left"/>
      <w:pPr>
        <w:ind w:left="5400" w:hanging="360"/>
      </w:pPr>
      <w:rPr>
        <w:rFonts w:ascii="Symbol" w:hAnsi="Symbol" w:hint="default"/>
      </w:rPr>
    </w:lvl>
    <w:lvl w:ilvl="7" w:tplc="77B61F2E" w:tentative="1">
      <w:start w:val="1"/>
      <w:numFmt w:val="bullet"/>
      <w:lvlText w:val="o"/>
      <w:lvlJc w:val="left"/>
      <w:pPr>
        <w:ind w:left="6120" w:hanging="360"/>
      </w:pPr>
      <w:rPr>
        <w:rFonts w:ascii="Courier New" w:hAnsi="Courier New" w:cs="Courier New" w:hint="default"/>
      </w:rPr>
    </w:lvl>
    <w:lvl w:ilvl="8" w:tplc="AF861D74" w:tentative="1">
      <w:start w:val="1"/>
      <w:numFmt w:val="bullet"/>
      <w:lvlText w:val=""/>
      <w:lvlJc w:val="left"/>
      <w:pPr>
        <w:ind w:left="6840" w:hanging="360"/>
      </w:pPr>
      <w:rPr>
        <w:rFonts w:ascii="Wingdings" w:hAnsi="Wingdings" w:hint="default"/>
      </w:rPr>
    </w:lvl>
  </w:abstractNum>
  <w:num w:numId="1" w16cid:durableId="207835775">
    <w:abstractNumId w:val="9"/>
  </w:num>
  <w:num w:numId="2" w16cid:durableId="857083672">
    <w:abstractNumId w:val="7"/>
  </w:num>
  <w:num w:numId="3" w16cid:durableId="117651016">
    <w:abstractNumId w:val="6"/>
  </w:num>
  <w:num w:numId="4" w16cid:durableId="936985260">
    <w:abstractNumId w:val="5"/>
  </w:num>
  <w:num w:numId="5" w16cid:durableId="964237741">
    <w:abstractNumId w:val="4"/>
  </w:num>
  <w:num w:numId="6" w16cid:durableId="1445147263">
    <w:abstractNumId w:val="8"/>
  </w:num>
  <w:num w:numId="7" w16cid:durableId="164251140">
    <w:abstractNumId w:val="3"/>
  </w:num>
  <w:num w:numId="8" w16cid:durableId="664630877">
    <w:abstractNumId w:val="2"/>
  </w:num>
  <w:num w:numId="9" w16cid:durableId="35132236">
    <w:abstractNumId w:val="1"/>
  </w:num>
  <w:num w:numId="10" w16cid:durableId="2041126683">
    <w:abstractNumId w:val="0"/>
  </w:num>
  <w:num w:numId="11" w16cid:durableId="191460864">
    <w:abstractNumId w:val="9"/>
    <w:lvlOverride w:ilvl="0">
      <w:startOverride w:val="1"/>
    </w:lvlOverride>
  </w:num>
  <w:num w:numId="12" w16cid:durableId="162864442">
    <w:abstractNumId w:val="26"/>
  </w:num>
  <w:num w:numId="13" w16cid:durableId="1683899366">
    <w:abstractNumId w:val="21"/>
  </w:num>
  <w:num w:numId="14" w16cid:durableId="789395332">
    <w:abstractNumId w:val="19"/>
  </w:num>
  <w:num w:numId="15" w16cid:durableId="1851018616">
    <w:abstractNumId w:val="24"/>
  </w:num>
  <w:num w:numId="16" w16cid:durableId="1058937952">
    <w:abstractNumId w:val="28"/>
  </w:num>
  <w:num w:numId="17" w16cid:durableId="1538082598">
    <w:abstractNumId w:val="27"/>
  </w:num>
  <w:num w:numId="18" w16cid:durableId="73669930">
    <w:abstractNumId w:val="11"/>
  </w:num>
  <w:num w:numId="19" w16cid:durableId="924532113">
    <w:abstractNumId w:val="20"/>
  </w:num>
  <w:num w:numId="20" w16cid:durableId="649216717">
    <w:abstractNumId w:val="18"/>
  </w:num>
  <w:num w:numId="21" w16cid:durableId="925531511">
    <w:abstractNumId w:val="12"/>
  </w:num>
  <w:num w:numId="22" w16cid:durableId="1323199656">
    <w:abstractNumId w:val="14"/>
  </w:num>
  <w:num w:numId="23" w16cid:durableId="102461368">
    <w:abstractNumId w:val="22"/>
  </w:num>
  <w:num w:numId="24" w16cid:durableId="983898820">
    <w:abstractNumId w:val="10"/>
  </w:num>
  <w:num w:numId="25" w16cid:durableId="165095287">
    <w:abstractNumId w:val="15"/>
  </w:num>
  <w:num w:numId="26" w16cid:durableId="1184827518">
    <w:abstractNumId w:val="16"/>
  </w:num>
  <w:num w:numId="27" w16cid:durableId="129251960">
    <w:abstractNumId w:val="17"/>
  </w:num>
  <w:num w:numId="28" w16cid:durableId="1410231235">
    <w:abstractNumId w:val="13"/>
  </w:num>
  <w:num w:numId="29" w16cid:durableId="694619892">
    <w:abstractNumId w:val="23"/>
  </w:num>
  <w:num w:numId="30" w16cid:durableId="956178281">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uel Spitschan">
    <w15:presenceInfo w15:providerId="AD" w15:userId="S::xpsy0995@ox.ac.uk::2f782494-b950-472b-9691-f736dfac0e8d"/>
  </w15:person>
  <w15:person w15:author="Joel Martin">
    <w15:presenceInfo w15:providerId="AD" w15:userId="S::joel.martin@york.ac.uk::9b5133c8-10b9-4606-80a9-57318e32f64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activeWritingStyle w:appName="MSWord" w:lang="en-GB" w:vendorID="64" w:dllVersion="0" w:nlCheck="1" w:checkStyle="1"/>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0"/>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423"/>
    <w:rsid w:val="0000006C"/>
    <w:rsid w:val="000011F9"/>
    <w:rsid w:val="00001C38"/>
    <w:rsid w:val="00001C46"/>
    <w:rsid w:val="00002E35"/>
    <w:rsid w:val="0000307D"/>
    <w:rsid w:val="00003297"/>
    <w:rsid w:val="00004FB9"/>
    <w:rsid w:val="0000509C"/>
    <w:rsid w:val="00005495"/>
    <w:rsid w:val="00005508"/>
    <w:rsid w:val="0000599E"/>
    <w:rsid w:val="00005A45"/>
    <w:rsid w:val="00005B33"/>
    <w:rsid w:val="00006A03"/>
    <w:rsid w:val="00006C2F"/>
    <w:rsid w:val="00006DE1"/>
    <w:rsid w:val="00011EB7"/>
    <w:rsid w:val="0001257A"/>
    <w:rsid w:val="0001393A"/>
    <w:rsid w:val="0001459B"/>
    <w:rsid w:val="00015643"/>
    <w:rsid w:val="00016E47"/>
    <w:rsid w:val="000171E6"/>
    <w:rsid w:val="000206E8"/>
    <w:rsid w:val="00020930"/>
    <w:rsid w:val="0002107E"/>
    <w:rsid w:val="000215B4"/>
    <w:rsid w:val="00021730"/>
    <w:rsid w:val="00022424"/>
    <w:rsid w:val="00024038"/>
    <w:rsid w:val="00024E63"/>
    <w:rsid w:val="000256C3"/>
    <w:rsid w:val="000256E8"/>
    <w:rsid w:val="00025B66"/>
    <w:rsid w:val="000260C5"/>
    <w:rsid w:val="000268D1"/>
    <w:rsid w:val="00026A84"/>
    <w:rsid w:val="00027CC8"/>
    <w:rsid w:val="00030008"/>
    <w:rsid w:val="00030F2B"/>
    <w:rsid w:val="00031E2E"/>
    <w:rsid w:val="00031FBD"/>
    <w:rsid w:val="000329AB"/>
    <w:rsid w:val="00032C19"/>
    <w:rsid w:val="000332A7"/>
    <w:rsid w:val="00033E3F"/>
    <w:rsid w:val="000346C5"/>
    <w:rsid w:val="0003615A"/>
    <w:rsid w:val="00036424"/>
    <w:rsid w:val="000364D2"/>
    <w:rsid w:val="00036CA6"/>
    <w:rsid w:val="00036D9D"/>
    <w:rsid w:val="00037BDE"/>
    <w:rsid w:val="0004194F"/>
    <w:rsid w:val="00041E89"/>
    <w:rsid w:val="0004202C"/>
    <w:rsid w:val="00042339"/>
    <w:rsid w:val="000424BC"/>
    <w:rsid w:val="00042A31"/>
    <w:rsid w:val="00043563"/>
    <w:rsid w:val="00045BEA"/>
    <w:rsid w:val="0004765D"/>
    <w:rsid w:val="00050F78"/>
    <w:rsid w:val="00051201"/>
    <w:rsid w:val="000512CE"/>
    <w:rsid w:val="0005151D"/>
    <w:rsid w:val="00051C94"/>
    <w:rsid w:val="00052A9E"/>
    <w:rsid w:val="00052EE3"/>
    <w:rsid w:val="00053A63"/>
    <w:rsid w:val="0005425C"/>
    <w:rsid w:val="00054A58"/>
    <w:rsid w:val="000552A8"/>
    <w:rsid w:val="000556C6"/>
    <w:rsid w:val="00055DFF"/>
    <w:rsid w:val="00055F69"/>
    <w:rsid w:val="00056554"/>
    <w:rsid w:val="000570A9"/>
    <w:rsid w:val="000571CB"/>
    <w:rsid w:val="00057286"/>
    <w:rsid w:val="00057CCF"/>
    <w:rsid w:val="00057E64"/>
    <w:rsid w:val="00060135"/>
    <w:rsid w:val="0006017F"/>
    <w:rsid w:val="000617F4"/>
    <w:rsid w:val="00063FE1"/>
    <w:rsid w:val="00064806"/>
    <w:rsid w:val="00064F5D"/>
    <w:rsid w:val="0006509E"/>
    <w:rsid w:val="000653A2"/>
    <w:rsid w:val="00065B64"/>
    <w:rsid w:val="000668F6"/>
    <w:rsid w:val="00070049"/>
    <w:rsid w:val="0007098B"/>
    <w:rsid w:val="00070A2D"/>
    <w:rsid w:val="000713B8"/>
    <w:rsid w:val="000722E7"/>
    <w:rsid w:val="000722F7"/>
    <w:rsid w:val="0007246F"/>
    <w:rsid w:val="0007320A"/>
    <w:rsid w:val="00073578"/>
    <w:rsid w:val="00073818"/>
    <w:rsid w:val="000748E1"/>
    <w:rsid w:val="00074FC1"/>
    <w:rsid w:val="0007523C"/>
    <w:rsid w:val="0007535C"/>
    <w:rsid w:val="000754FB"/>
    <w:rsid w:val="00075738"/>
    <w:rsid w:val="000758DA"/>
    <w:rsid w:val="000765C2"/>
    <w:rsid w:val="00076E47"/>
    <w:rsid w:val="00077133"/>
    <w:rsid w:val="00077721"/>
    <w:rsid w:val="00077E0E"/>
    <w:rsid w:val="0008056C"/>
    <w:rsid w:val="000805E3"/>
    <w:rsid w:val="00081D2A"/>
    <w:rsid w:val="00081D4A"/>
    <w:rsid w:val="0008224C"/>
    <w:rsid w:val="000823F2"/>
    <w:rsid w:val="000827A4"/>
    <w:rsid w:val="00083325"/>
    <w:rsid w:val="000840E6"/>
    <w:rsid w:val="00084113"/>
    <w:rsid w:val="00084B06"/>
    <w:rsid w:val="0008581A"/>
    <w:rsid w:val="00085DE7"/>
    <w:rsid w:val="00085E6B"/>
    <w:rsid w:val="00087B18"/>
    <w:rsid w:val="00087E80"/>
    <w:rsid w:val="0009039E"/>
    <w:rsid w:val="00090819"/>
    <w:rsid w:val="00090836"/>
    <w:rsid w:val="00090B4B"/>
    <w:rsid w:val="00092892"/>
    <w:rsid w:val="0009291C"/>
    <w:rsid w:val="00092C2C"/>
    <w:rsid w:val="000931CB"/>
    <w:rsid w:val="00093617"/>
    <w:rsid w:val="00093A7B"/>
    <w:rsid w:val="000949A7"/>
    <w:rsid w:val="000950BA"/>
    <w:rsid w:val="0009515E"/>
    <w:rsid w:val="0009535B"/>
    <w:rsid w:val="00095A76"/>
    <w:rsid w:val="00095CFD"/>
    <w:rsid w:val="0009641F"/>
    <w:rsid w:val="0009660A"/>
    <w:rsid w:val="00096CA9"/>
    <w:rsid w:val="0009728E"/>
    <w:rsid w:val="0009741F"/>
    <w:rsid w:val="00097795"/>
    <w:rsid w:val="00097BF3"/>
    <w:rsid w:val="000A01E1"/>
    <w:rsid w:val="000A09FC"/>
    <w:rsid w:val="000A2FC0"/>
    <w:rsid w:val="000A386D"/>
    <w:rsid w:val="000A42AC"/>
    <w:rsid w:val="000A4EA4"/>
    <w:rsid w:val="000A52A5"/>
    <w:rsid w:val="000A52CB"/>
    <w:rsid w:val="000A5BC1"/>
    <w:rsid w:val="000A6AEF"/>
    <w:rsid w:val="000A7677"/>
    <w:rsid w:val="000B064D"/>
    <w:rsid w:val="000B0E08"/>
    <w:rsid w:val="000B12E6"/>
    <w:rsid w:val="000B14D5"/>
    <w:rsid w:val="000B2629"/>
    <w:rsid w:val="000B448D"/>
    <w:rsid w:val="000B49D2"/>
    <w:rsid w:val="000B5393"/>
    <w:rsid w:val="000B777B"/>
    <w:rsid w:val="000C00A5"/>
    <w:rsid w:val="000C0A8E"/>
    <w:rsid w:val="000C1797"/>
    <w:rsid w:val="000C17A7"/>
    <w:rsid w:val="000C1DB2"/>
    <w:rsid w:val="000C1DD6"/>
    <w:rsid w:val="000C225C"/>
    <w:rsid w:val="000C27BF"/>
    <w:rsid w:val="000C3483"/>
    <w:rsid w:val="000C47E3"/>
    <w:rsid w:val="000C554A"/>
    <w:rsid w:val="000C65E1"/>
    <w:rsid w:val="000C6F48"/>
    <w:rsid w:val="000C729F"/>
    <w:rsid w:val="000D0879"/>
    <w:rsid w:val="000D0C15"/>
    <w:rsid w:val="000D15EB"/>
    <w:rsid w:val="000D32D4"/>
    <w:rsid w:val="000D380A"/>
    <w:rsid w:val="000D3B85"/>
    <w:rsid w:val="000D3F41"/>
    <w:rsid w:val="000D5073"/>
    <w:rsid w:val="000D5A48"/>
    <w:rsid w:val="000D6196"/>
    <w:rsid w:val="000D6D05"/>
    <w:rsid w:val="000E1AA5"/>
    <w:rsid w:val="000E25A6"/>
    <w:rsid w:val="000E2735"/>
    <w:rsid w:val="000E2AAE"/>
    <w:rsid w:val="000E2CAB"/>
    <w:rsid w:val="000E30EC"/>
    <w:rsid w:val="000E3621"/>
    <w:rsid w:val="000E37A4"/>
    <w:rsid w:val="000E48D9"/>
    <w:rsid w:val="000E517C"/>
    <w:rsid w:val="000E6015"/>
    <w:rsid w:val="000E688A"/>
    <w:rsid w:val="000E7872"/>
    <w:rsid w:val="000E7C95"/>
    <w:rsid w:val="000F0255"/>
    <w:rsid w:val="000F034B"/>
    <w:rsid w:val="000F0962"/>
    <w:rsid w:val="000F0E0D"/>
    <w:rsid w:val="000F16E8"/>
    <w:rsid w:val="000F16F1"/>
    <w:rsid w:val="000F17B4"/>
    <w:rsid w:val="000F182E"/>
    <w:rsid w:val="000F20D7"/>
    <w:rsid w:val="000F29B8"/>
    <w:rsid w:val="000F2AE1"/>
    <w:rsid w:val="000F2BE3"/>
    <w:rsid w:val="000F3856"/>
    <w:rsid w:val="000F392A"/>
    <w:rsid w:val="000F4697"/>
    <w:rsid w:val="000F5216"/>
    <w:rsid w:val="000F5851"/>
    <w:rsid w:val="000F59AC"/>
    <w:rsid w:val="000F5A85"/>
    <w:rsid w:val="000F5C95"/>
    <w:rsid w:val="000F604C"/>
    <w:rsid w:val="000F69CC"/>
    <w:rsid w:val="000F6E0C"/>
    <w:rsid w:val="000F6F96"/>
    <w:rsid w:val="001000E9"/>
    <w:rsid w:val="00100DB0"/>
    <w:rsid w:val="00100DC4"/>
    <w:rsid w:val="00102F9E"/>
    <w:rsid w:val="0010427D"/>
    <w:rsid w:val="001047B8"/>
    <w:rsid w:val="00104F20"/>
    <w:rsid w:val="0010604E"/>
    <w:rsid w:val="001062A2"/>
    <w:rsid w:val="0010741A"/>
    <w:rsid w:val="0010788B"/>
    <w:rsid w:val="00107B84"/>
    <w:rsid w:val="0011052B"/>
    <w:rsid w:val="00111F26"/>
    <w:rsid w:val="001123A7"/>
    <w:rsid w:val="0011270D"/>
    <w:rsid w:val="00113117"/>
    <w:rsid w:val="0011323A"/>
    <w:rsid w:val="0011359F"/>
    <w:rsid w:val="00114D10"/>
    <w:rsid w:val="00114F14"/>
    <w:rsid w:val="0011591D"/>
    <w:rsid w:val="00117AD7"/>
    <w:rsid w:val="00120927"/>
    <w:rsid w:val="001217B7"/>
    <w:rsid w:val="00121AD9"/>
    <w:rsid w:val="001227C9"/>
    <w:rsid w:val="0012363F"/>
    <w:rsid w:val="00123BAB"/>
    <w:rsid w:val="00123D2B"/>
    <w:rsid w:val="00124110"/>
    <w:rsid w:val="00124D91"/>
    <w:rsid w:val="00124F09"/>
    <w:rsid w:val="001252F8"/>
    <w:rsid w:val="001256B3"/>
    <w:rsid w:val="001258CC"/>
    <w:rsid w:val="00125A96"/>
    <w:rsid w:val="00126786"/>
    <w:rsid w:val="00126A79"/>
    <w:rsid w:val="001278FD"/>
    <w:rsid w:val="00127B00"/>
    <w:rsid w:val="00127E59"/>
    <w:rsid w:val="0013069D"/>
    <w:rsid w:val="001308E6"/>
    <w:rsid w:val="00130C38"/>
    <w:rsid w:val="00131360"/>
    <w:rsid w:val="00131587"/>
    <w:rsid w:val="00131684"/>
    <w:rsid w:val="00131C52"/>
    <w:rsid w:val="00132DDD"/>
    <w:rsid w:val="001332A0"/>
    <w:rsid w:val="00133558"/>
    <w:rsid w:val="00133CBC"/>
    <w:rsid w:val="00134380"/>
    <w:rsid w:val="001360C0"/>
    <w:rsid w:val="00137B5E"/>
    <w:rsid w:val="00137FB6"/>
    <w:rsid w:val="00140294"/>
    <w:rsid w:val="0014088E"/>
    <w:rsid w:val="00140CA6"/>
    <w:rsid w:val="00140CCC"/>
    <w:rsid w:val="00141C4D"/>
    <w:rsid w:val="00143900"/>
    <w:rsid w:val="00144716"/>
    <w:rsid w:val="0014525D"/>
    <w:rsid w:val="00145C02"/>
    <w:rsid w:val="00146EB0"/>
    <w:rsid w:val="001500D4"/>
    <w:rsid w:val="001516B3"/>
    <w:rsid w:val="00151DE7"/>
    <w:rsid w:val="00151E7D"/>
    <w:rsid w:val="001520B0"/>
    <w:rsid w:val="00152466"/>
    <w:rsid w:val="00152BB9"/>
    <w:rsid w:val="00152C4B"/>
    <w:rsid w:val="00153C6B"/>
    <w:rsid w:val="001541C5"/>
    <w:rsid w:val="00154768"/>
    <w:rsid w:val="00155A26"/>
    <w:rsid w:val="00156132"/>
    <w:rsid w:val="00156188"/>
    <w:rsid w:val="001565CF"/>
    <w:rsid w:val="00156F5E"/>
    <w:rsid w:val="00157473"/>
    <w:rsid w:val="00157C26"/>
    <w:rsid w:val="00160713"/>
    <w:rsid w:val="001614F8"/>
    <w:rsid w:val="00161B37"/>
    <w:rsid w:val="00161E5B"/>
    <w:rsid w:val="0016264A"/>
    <w:rsid w:val="00162B54"/>
    <w:rsid w:val="00162DD8"/>
    <w:rsid w:val="00163854"/>
    <w:rsid w:val="0016487F"/>
    <w:rsid w:val="00164B32"/>
    <w:rsid w:val="00164B6F"/>
    <w:rsid w:val="001652E5"/>
    <w:rsid w:val="001667C6"/>
    <w:rsid w:val="00166AED"/>
    <w:rsid w:val="00166CF6"/>
    <w:rsid w:val="00167DE6"/>
    <w:rsid w:val="00167F51"/>
    <w:rsid w:val="00170027"/>
    <w:rsid w:val="00170925"/>
    <w:rsid w:val="0017138E"/>
    <w:rsid w:val="001714C7"/>
    <w:rsid w:val="001718C9"/>
    <w:rsid w:val="00171E12"/>
    <w:rsid w:val="00171ED5"/>
    <w:rsid w:val="001726E6"/>
    <w:rsid w:val="00173780"/>
    <w:rsid w:val="00173E8F"/>
    <w:rsid w:val="00175D39"/>
    <w:rsid w:val="0018072E"/>
    <w:rsid w:val="0018098C"/>
    <w:rsid w:val="00180A7A"/>
    <w:rsid w:val="00180AD6"/>
    <w:rsid w:val="001814DE"/>
    <w:rsid w:val="00181951"/>
    <w:rsid w:val="001821FB"/>
    <w:rsid w:val="00182542"/>
    <w:rsid w:val="00182793"/>
    <w:rsid w:val="00182D1F"/>
    <w:rsid w:val="0018315E"/>
    <w:rsid w:val="00183D76"/>
    <w:rsid w:val="001840C6"/>
    <w:rsid w:val="001855E9"/>
    <w:rsid w:val="00185B8D"/>
    <w:rsid w:val="00186406"/>
    <w:rsid w:val="00187D31"/>
    <w:rsid w:val="00190174"/>
    <w:rsid w:val="00190C97"/>
    <w:rsid w:val="00191C9C"/>
    <w:rsid w:val="00192A5B"/>
    <w:rsid w:val="001947E6"/>
    <w:rsid w:val="001953B6"/>
    <w:rsid w:val="0019585D"/>
    <w:rsid w:val="00197128"/>
    <w:rsid w:val="00197A5E"/>
    <w:rsid w:val="001A092A"/>
    <w:rsid w:val="001A1305"/>
    <w:rsid w:val="001A1363"/>
    <w:rsid w:val="001A139E"/>
    <w:rsid w:val="001A18EC"/>
    <w:rsid w:val="001A1C82"/>
    <w:rsid w:val="001A2572"/>
    <w:rsid w:val="001A31B2"/>
    <w:rsid w:val="001A3887"/>
    <w:rsid w:val="001A3920"/>
    <w:rsid w:val="001A3D8F"/>
    <w:rsid w:val="001A3F42"/>
    <w:rsid w:val="001A5E8E"/>
    <w:rsid w:val="001A61EE"/>
    <w:rsid w:val="001A637D"/>
    <w:rsid w:val="001A6C18"/>
    <w:rsid w:val="001A79F9"/>
    <w:rsid w:val="001A7B48"/>
    <w:rsid w:val="001B0B1A"/>
    <w:rsid w:val="001B0BB4"/>
    <w:rsid w:val="001B0BFD"/>
    <w:rsid w:val="001B22A9"/>
    <w:rsid w:val="001B250D"/>
    <w:rsid w:val="001B334B"/>
    <w:rsid w:val="001B3815"/>
    <w:rsid w:val="001B3EFB"/>
    <w:rsid w:val="001B45D1"/>
    <w:rsid w:val="001B4F64"/>
    <w:rsid w:val="001B55B5"/>
    <w:rsid w:val="001B564B"/>
    <w:rsid w:val="001B5CB6"/>
    <w:rsid w:val="001B6B56"/>
    <w:rsid w:val="001B7BB4"/>
    <w:rsid w:val="001C0D35"/>
    <w:rsid w:val="001C261E"/>
    <w:rsid w:val="001C266F"/>
    <w:rsid w:val="001C27E0"/>
    <w:rsid w:val="001C2B63"/>
    <w:rsid w:val="001C353C"/>
    <w:rsid w:val="001C375D"/>
    <w:rsid w:val="001C4488"/>
    <w:rsid w:val="001C4B2F"/>
    <w:rsid w:val="001C4FC1"/>
    <w:rsid w:val="001C59C7"/>
    <w:rsid w:val="001C5FA5"/>
    <w:rsid w:val="001C6E57"/>
    <w:rsid w:val="001C748D"/>
    <w:rsid w:val="001C7A2C"/>
    <w:rsid w:val="001D095F"/>
    <w:rsid w:val="001D1417"/>
    <w:rsid w:val="001D1AE4"/>
    <w:rsid w:val="001D3567"/>
    <w:rsid w:val="001D388D"/>
    <w:rsid w:val="001D3B47"/>
    <w:rsid w:val="001D3E56"/>
    <w:rsid w:val="001D40AB"/>
    <w:rsid w:val="001D5DE3"/>
    <w:rsid w:val="001D5F27"/>
    <w:rsid w:val="001D5F61"/>
    <w:rsid w:val="001D6CB0"/>
    <w:rsid w:val="001D7099"/>
    <w:rsid w:val="001D7122"/>
    <w:rsid w:val="001D7528"/>
    <w:rsid w:val="001E09CC"/>
    <w:rsid w:val="001E10C7"/>
    <w:rsid w:val="001E1317"/>
    <w:rsid w:val="001E17DC"/>
    <w:rsid w:val="001E18A6"/>
    <w:rsid w:val="001E2EAE"/>
    <w:rsid w:val="001E350F"/>
    <w:rsid w:val="001E56BE"/>
    <w:rsid w:val="001E589B"/>
    <w:rsid w:val="001E5B52"/>
    <w:rsid w:val="001E61BD"/>
    <w:rsid w:val="001E71D1"/>
    <w:rsid w:val="001E71E9"/>
    <w:rsid w:val="001E7DD9"/>
    <w:rsid w:val="001F012E"/>
    <w:rsid w:val="001F06D3"/>
    <w:rsid w:val="001F26A4"/>
    <w:rsid w:val="001F2898"/>
    <w:rsid w:val="001F29D5"/>
    <w:rsid w:val="001F3B16"/>
    <w:rsid w:val="001F3F8B"/>
    <w:rsid w:val="001F5115"/>
    <w:rsid w:val="001F530F"/>
    <w:rsid w:val="001F5965"/>
    <w:rsid w:val="001F7051"/>
    <w:rsid w:val="001F787A"/>
    <w:rsid w:val="001F7D07"/>
    <w:rsid w:val="001F7E82"/>
    <w:rsid w:val="0020045A"/>
    <w:rsid w:val="002009AE"/>
    <w:rsid w:val="0020119D"/>
    <w:rsid w:val="00201941"/>
    <w:rsid w:val="002019F8"/>
    <w:rsid w:val="00201E09"/>
    <w:rsid w:val="00201F0F"/>
    <w:rsid w:val="002027AE"/>
    <w:rsid w:val="00203E8D"/>
    <w:rsid w:val="00205A15"/>
    <w:rsid w:val="0020667E"/>
    <w:rsid w:val="00206843"/>
    <w:rsid w:val="00206AA7"/>
    <w:rsid w:val="00206C7A"/>
    <w:rsid w:val="00206FB7"/>
    <w:rsid w:val="00207F5C"/>
    <w:rsid w:val="00210B04"/>
    <w:rsid w:val="00210EDE"/>
    <w:rsid w:val="002112E1"/>
    <w:rsid w:val="00213DCC"/>
    <w:rsid w:val="00215009"/>
    <w:rsid w:val="00215A3D"/>
    <w:rsid w:val="00215F12"/>
    <w:rsid w:val="002162D4"/>
    <w:rsid w:val="00216453"/>
    <w:rsid w:val="00216748"/>
    <w:rsid w:val="00216AE1"/>
    <w:rsid w:val="00216DBF"/>
    <w:rsid w:val="002203CE"/>
    <w:rsid w:val="00220AB6"/>
    <w:rsid w:val="00222992"/>
    <w:rsid w:val="00222B2F"/>
    <w:rsid w:val="00223693"/>
    <w:rsid w:val="0022375F"/>
    <w:rsid w:val="00223CC0"/>
    <w:rsid w:val="00224046"/>
    <w:rsid w:val="0022437F"/>
    <w:rsid w:val="0022473A"/>
    <w:rsid w:val="00224A9F"/>
    <w:rsid w:val="00226DF4"/>
    <w:rsid w:val="002272D5"/>
    <w:rsid w:val="00230C5E"/>
    <w:rsid w:val="00232160"/>
    <w:rsid w:val="002325EC"/>
    <w:rsid w:val="00232757"/>
    <w:rsid w:val="00232B3E"/>
    <w:rsid w:val="00233B83"/>
    <w:rsid w:val="00233DE7"/>
    <w:rsid w:val="00234BEE"/>
    <w:rsid w:val="00235596"/>
    <w:rsid w:val="00235A32"/>
    <w:rsid w:val="00235BA9"/>
    <w:rsid w:val="00237BB9"/>
    <w:rsid w:val="00237CC6"/>
    <w:rsid w:val="002405A0"/>
    <w:rsid w:val="0024067C"/>
    <w:rsid w:val="00241556"/>
    <w:rsid w:val="002416BF"/>
    <w:rsid w:val="00243CD4"/>
    <w:rsid w:val="00244894"/>
    <w:rsid w:val="00244E82"/>
    <w:rsid w:val="002453BE"/>
    <w:rsid w:val="002469CE"/>
    <w:rsid w:val="002472DA"/>
    <w:rsid w:val="002501BB"/>
    <w:rsid w:val="002502CC"/>
    <w:rsid w:val="00250452"/>
    <w:rsid w:val="002506F4"/>
    <w:rsid w:val="00251902"/>
    <w:rsid w:val="00253B3B"/>
    <w:rsid w:val="00254022"/>
    <w:rsid w:val="00254630"/>
    <w:rsid w:val="002548FE"/>
    <w:rsid w:val="00254E13"/>
    <w:rsid w:val="002554DD"/>
    <w:rsid w:val="00255782"/>
    <w:rsid w:val="00255957"/>
    <w:rsid w:val="00256D67"/>
    <w:rsid w:val="00257737"/>
    <w:rsid w:val="00257757"/>
    <w:rsid w:val="00257A1F"/>
    <w:rsid w:val="00257E00"/>
    <w:rsid w:val="002607A7"/>
    <w:rsid w:val="00260DB6"/>
    <w:rsid w:val="002622E0"/>
    <w:rsid w:val="002628D1"/>
    <w:rsid w:val="0026300E"/>
    <w:rsid w:val="0026329F"/>
    <w:rsid w:val="00263736"/>
    <w:rsid w:val="00263CDD"/>
    <w:rsid w:val="00263D2A"/>
    <w:rsid w:val="002640E4"/>
    <w:rsid w:val="00265692"/>
    <w:rsid w:val="00265934"/>
    <w:rsid w:val="0026613D"/>
    <w:rsid w:val="0026687D"/>
    <w:rsid w:val="00266D5B"/>
    <w:rsid w:val="00267016"/>
    <w:rsid w:val="0026782D"/>
    <w:rsid w:val="00267CDF"/>
    <w:rsid w:val="00267F79"/>
    <w:rsid w:val="00270099"/>
    <w:rsid w:val="002703A4"/>
    <w:rsid w:val="00270864"/>
    <w:rsid w:val="002710FB"/>
    <w:rsid w:val="0027292E"/>
    <w:rsid w:val="002730CA"/>
    <w:rsid w:val="00273D6A"/>
    <w:rsid w:val="00273FE9"/>
    <w:rsid w:val="002745CE"/>
    <w:rsid w:val="00274707"/>
    <w:rsid w:val="00274A86"/>
    <w:rsid w:val="00274AD0"/>
    <w:rsid w:val="00274B1F"/>
    <w:rsid w:val="00274D53"/>
    <w:rsid w:val="0027502E"/>
    <w:rsid w:val="00275E15"/>
    <w:rsid w:val="002762BE"/>
    <w:rsid w:val="00276320"/>
    <w:rsid w:val="00276605"/>
    <w:rsid w:val="00276CEE"/>
    <w:rsid w:val="00277B25"/>
    <w:rsid w:val="002800DA"/>
    <w:rsid w:val="0028086B"/>
    <w:rsid w:val="002808A7"/>
    <w:rsid w:val="00281259"/>
    <w:rsid w:val="0028184F"/>
    <w:rsid w:val="00281D87"/>
    <w:rsid w:val="002824FA"/>
    <w:rsid w:val="002837B9"/>
    <w:rsid w:val="002838EB"/>
    <w:rsid w:val="002852B8"/>
    <w:rsid w:val="00285C78"/>
    <w:rsid w:val="0028625C"/>
    <w:rsid w:val="0028631F"/>
    <w:rsid w:val="00286459"/>
    <w:rsid w:val="00287256"/>
    <w:rsid w:val="00290013"/>
    <w:rsid w:val="00290A76"/>
    <w:rsid w:val="00290EDB"/>
    <w:rsid w:val="00291515"/>
    <w:rsid w:val="002917FF"/>
    <w:rsid w:val="00291AE6"/>
    <w:rsid w:val="00291C52"/>
    <w:rsid w:val="002927FC"/>
    <w:rsid w:val="00293075"/>
    <w:rsid w:val="002941C8"/>
    <w:rsid w:val="00294734"/>
    <w:rsid w:val="00294BAC"/>
    <w:rsid w:val="00295DBD"/>
    <w:rsid w:val="00296950"/>
    <w:rsid w:val="00296DDC"/>
    <w:rsid w:val="0029716B"/>
    <w:rsid w:val="002975D6"/>
    <w:rsid w:val="002A0B34"/>
    <w:rsid w:val="002A14AE"/>
    <w:rsid w:val="002A1DD8"/>
    <w:rsid w:val="002A2392"/>
    <w:rsid w:val="002A26FA"/>
    <w:rsid w:val="002A28D4"/>
    <w:rsid w:val="002A2950"/>
    <w:rsid w:val="002A2D7C"/>
    <w:rsid w:val="002A41BA"/>
    <w:rsid w:val="002A45CC"/>
    <w:rsid w:val="002A46D8"/>
    <w:rsid w:val="002A4EB3"/>
    <w:rsid w:val="002A56F2"/>
    <w:rsid w:val="002A5E03"/>
    <w:rsid w:val="002A625F"/>
    <w:rsid w:val="002A6290"/>
    <w:rsid w:val="002A6814"/>
    <w:rsid w:val="002A6945"/>
    <w:rsid w:val="002A716F"/>
    <w:rsid w:val="002A7A56"/>
    <w:rsid w:val="002B020F"/>
    <w:rsid w:val="002B04CC"/>
    <w:rsid w:val="002B173D"/>
    <w:rsid w:val="002B1EA9"/>
    <w:rsid w:val="002B3E55"/>
    <w:rsid w:val="002B478F"/>
    <w:rsid w:val="002B4D51"/>
    <w:rsid w:val="002B4D72"/>
    <w:rsid w:val="002B4DD7"/>
    <w:rsid w:val="002B6627"/>
    <w:rsid w:val="002B67A7"/>
    <w:rsid w:val="002B6FA1"/>
    <w:rsid w:val="002B7A92"/>
    <w:rsid w:val="002C012F"/>
    <w:rsid w:val="002C03F3"/>
    <w:rsid w:val="002C046A"/>
    <w:rsid w:val="002C05BC"/>
    <w:rsid w:val="002C0D18"/>
    <w:rsid w:val="002C0E3D"/>
    <w:rsid w:val="002C1AB9"/>
    <w:rsid w:val="002C1EFD"/>
    <w:rsid w:val="002C2060"/>
    <w:rsid w:val="002C326B"/>
    <w:rsid w:val="002C3335"/>
    <w:rsid w:val="002C39E5"/>
    <w:rsid w:val="002C43D0"/>
    <w:rsid w:val="002C528F"/>
    <w:rsid w:val="002C5AE4"/>
    <w:rsid w:val="002C5BDF"/>
    <w:rsid w:val="002C68F8"/>
    <w:rsid w:val="002C6B19"/>
    <w:rsid w:val="002C6E2E"/>
    <w:rsid w:val="002D1214"/>
    <w:rsid w:val="002D156C"/>
    <w:rsid w:val="002D1E11"/>
    <w:rsid w:val="002D373C"/>
    <w:rsid w:val="002D419B"/>
    <w:rsid w:val="002D41C2"/>
    <w:rsid w:val="002D4494"/>
    <w:rsid w:val="002D45F4"/>
    <w:rsid w:val="002D5F4F"/>
    <w:rsid w:val="002D5FE0"/>
    <w:rsid w:val="002D6486"/>
    <w:rsid w:val="002D6ACD"/>
    <w:rsid w:val="002D6C0D"/>
    <w:rsid w:val="002D7359"/>
    <w:rsid w:val="002D7716"/>
    <w:rsid w:val="002D7FC6"/>
    <w:rsid w:val="002E02C7"/>
    <w:rsid w:val="002E04BD"/>
    <w:rsid w:val="002E07D4"/>
    <w:rsid w:val="002E089F"/>
    <w:rsid w:val="002E1346"/>
    <w:rsid w:val="002E158E"/>
    <w:rsid w:val="002E1E7B"/>
    <w:rsid w:val="002E1F85"/>
    <w:rsid w:val="002E3651"/>
    <w:rsid w:val="002E3EDC"/>
    <w:rsid w:val="002E456D"/>
    <w:rsid w:val="002E4D74"/>
    <w:rsid w:val="002E4DAE"/>
    <w:rsid w:val="002E52D7"/>
    <w:rsid w:val="002E6D93"/>
    <w:rsid w:val="002E732C"/>
    <w:rsid w:val="002E75F5"/>
    <w:rsid w:val="002F075E"/>
    <w:rsid w:val="002F0A56"/>
    <w:rsid w:val="002F10C5"/>
    <w:rsid w:val="002F13A6"/>
    <w:rsid w:val="002F13F8"/>
    <w:rsid w:val="002F1E13"/>
    <w:rsid w:val="002F1EB6"/>
    <w:rsid w:val="002F28F9"/>
    <w:rsid w:val="002F2F8B"/>
    <w:rsid w:val="002F4E7B"/>
    <w:rsid w:val="002F53B1"/>
    <w:rsid w:val="002F6499"/>
    <w:rsid w:val="002F6757"/>
    <w:rsid w:val="002F694D"/>
    <w:rsid w:val="002F6EB8"/>
    <w:rsid w:val="002F7EEB"/>
    <w:rsid w:val="003001C3"/>
    <w:rsid w:val="00300B07"/>
    <w:rsid w:val="00300FC7"/>
    <w:rsid w:val="00302191"/>
    <w:rsid w:val="00302C6F"/>
    <w:rsid w:val="0030351A"/>
    <w:rsid w:val="00304287"/>
    <w:rsid w:val="003049E8"/>
    <w:rsid w:val="00304FB0"/>
    <w:rsid w:val="00305294"/>
    <w:rsid w:val="0030568F"/>
    <w:rsid w:val="00305CEC"/>
    <w:rsid w:val="003062CB"/>
    <w:rsid w:val="00306D47"/>
    <w:rsid w:val="00307C03"/>
    <w:rsid w:val="00307C27"/>
    <w:rsid w:val="00311030"/>
    <w:rsid w:val="0031204E"/>
    <w:rsid w:val="00312A23"/>
    <w:rsid w:val="003130D7"/>
    <w:rsid w:val="00313DE9"/>
    <w:rsid w:val="00314456"/>
    <w:rsid w:val="0031469F"/>
    <w:rsid w:val="003147CB"/>
    <w:rsid w:val="00314D87"/>
    <w:rsid w:val="0031536F"/>
    <w:rsid w:val="003155F5"/>
    <w:rsid w:val="003158A2"/>
    <w:rsid w:val="003173FC"/>
    <w:rsid w:val="003176A4"/>
    <w:rsid w:val="00317F8C"/>
    <w:rsid w:val="0032033D"/>
    <w:rsid w:val="003203EC"/>
    <w:rsid w:val="00320527"/>
    <w:rsid w:val="00320786"/>
    <w:rsid w:val="00320C5D"/>
    <w:rsid w:val="0032105E"/>
    <w:rsid w:val="00322377"/>
    <w:rsid w:val="003228C5"/>
    <w:rsid w:val="00322D99"/>
    <w:rsid w:val="00323E61"/>
    <w:rsid w:val="00324DA7"/>
    <w:rsid w:val="00325633"/>
    <w:rsid w:val="00325751"/>
    <w:rsid w:val="003257C5"/>
    <w:rsid w:val="003261E4"/>
    <w:rsid w:val="0032689C"/>
    <w:rsid w:val="00327727"/>
    <w:rsid w:val="00327746"/>
    <w:rsid w:val="00327B65"/>
    <w:rsid w:val="00330512"/>
    <w:rsid w:val="00330B07"/>
    <w:rsid w:val="00331816"/>
    <w:rsid w:val="003346FA"/>
    <w:rsid w:val="00334738"/>
    <w:rsid w:val="00334FC9"/>
    <w:rsid w:val="003361D8"/>
    <w:rsid w:val="00336BF9"/>
    <w:rsid w:val="003370AD"/>
    <w:rsid w:val="0033765A"/>
    <w:rsid w:val="003403F5"/>
    <w:rsid w:val="00340502"/>
    <w:rsid w:val="0034099A"/>
    <w:rsid w:val="00340A8F"/>
    <w:rsid w:val="00340B30"/>
    <w:rsid w:val="00340F76"/>
    <w:rsid w:val="00342384"/>
    <w:rsid w:val="0034265A"/>
    <w:rsid w:val="00343080"/>
    <w:rsid w:val="00343A4F"/>
    <w:rsid w:val="003442CE"/>
    <w:rsid w:val="0034433D"/>
    <w:rsid w:val="003449DC"/>
    <w:rsid w:val="00345880"/>
    <w:rsid w:val="00345BD9"/>
    <w:rsid w:val="003465E2"/>
    <w:rsid w:val="003503F7"/>
    <w:rsid w:val="00350732"/>
    <w:rsid w:val="00350E46"/>
    <w:rsid w:val="00351038"/>
    <w:rsid w:val="003514FB"/>
    <w:rsid w:val="00354490"/>
    <w:rsid w:val="00354530"/>
    <w:rsid w:val="00354990"/>
    <w:rsid w:val="00355205"/>
    <w:rsid w:val="00355DCA"/>
    <w:rsid w:val="003569D2"/>
    <w:rsid w:val="00356B08"/>
    <w:rsid w:val="00357DCE"/>
    <w:rsid w:val="00357E0A"/>
    <w:rsid w:val="00357F6E"/>
    <w:rsid w:val="003600C6"/>
    <w:rsid w:val="00360BE5"/>
    <w:rsid w:val="003616BF"/>
    <w:rsid w:val="00361860"/>
    <w:rsid w:val="0036224A"/>
    <w:rsid w:val="0036386A"/>
    <w:rsid w:val="003646F6"/>
    <w:rsid w:val="00367353"/>
    <w:rsid w:val="00367381"/>
    <w:rsid w:val="003675D9"/>
    <w:rsid w:val="00367754"/>
    <w:rsid w:val="003677CE"/>
    <w:rsid w:val="00367911"/>
    <w:rsid w:val="00367FF6"/>
    <w:rsid w:val="003703B8"/>
    <w:rsid w:val="00372713"/>
    <w:rsid w:val="003732B2"/>
    <w:rsid w:val="00373A63"/>
    <w:rsid w:val="003746F1"/>
    <w:rsid w:val="003751ED"/>
    <w:rsid w:val="00375490"/>
    <w:rsid w:val="00375FF3"/>
    <w:rsid w:val="003769AE"/>
    <w:rsid w:val="00376F3E"/>
    <w:rsid w:val="0037701B"/>
    <w:rsid w:val="003772BC"/>
    <w:rsid w:val="00377C99"/>
    <w:rsid w:val="0038098B"/>
    <w:rsid w:val="00380CD8"/>
    <w:rsid w:val="0038233D"/>
    <w:rsid w:val="00382E3C"/>
    <w:rsid w:val="00383FC4"/>
    <w:rsid w:val="00384E57"/>
    <w:rsid w:val="00385A50"/>
    <w:rsid w:val="00386EDA"/>
    <w:rsid w:val="00387AD8"/>
    <w:rsid w:val="00387E97"/>
    <w:rsid w:val="00391FB8"/>
    <w:rsid w:val="003938DB"/>
    <w:rsid w:val="0039392E"/>
    <w:rsid w:val="00393C5F"/>
    <w:rsid w:val="003940FE"/>
    <w:rsid w:val="00394365"/>
    <w:rsid w:val="003951B7"/>
    <w:rsid w:val="0039564B"/>
    <w:rsid w:val="00396FA1"/>
    <w:rsid w:val="0039722B"/>
    <w:rsid w:val="003A15EE"/>
    <w:rsid w:val="003A1BA9"/>
    <w:rsid w:val="003A2CC9"/>
    <w:rsid w:val="003A3BD9"/>
    <w:rsid w:val="003A3D53"/>
    <w:rsid w:val="003A4176"/>
    <w:rsid w:val="003A450A"/>
    <w:rsid w:val="003A4E15"/>
    <w:rsid w:val="003A5075"/>
    <w:rsid w:val="003A635F"/>
    <w:rsid w:val="003A6BFD"/>
    <w:rsid w:val="003A78C9"/>
    <w:rsid w:val="003B0522"/>
    <w:rsid w:val="003B1358"/>
    <w:rsid w:val="003B19D5"/>
    <w:rsid w:val="003B2037"/>
    <w:rsid w:val="003B2612"/>
    <w:rsid w:val="003B2702"/>
    <w:rsid w:val="003B31B5"/>
    <w:rsid w:val="003B3D75"/>
    <w:rsid w:val="003B4367"/>
    <w:rsid w:val="003B5C1B"/>
    <w:rsid w:val="003B5FE1"/>
    <w:rsid w:val="003B7429"/>
    <w:rsid w:val="003C0145"/>
    <w:rsid w:val="003C0428"/>
    <w:rsid w:val="003C05F8"/>
    <w:rsid w:val="003C16C8"/>
    <w:rsid w:val="003C1C48"/>
    <w:rsid w:val="003C20C2"/>
    <w:rsid w:val="003C2F20"/>
    <w:rsid w:val="003C34F3"/>
    <w:rsid w:val="003C37F4"/>
    <w:rsid w:val="003C3EEA"/>
    <w:rsid w:val="003C436F"/>
    <w:rsid w:val="003C5FDE"/>
    <w:rsid w:val="003C61B2"/>
    <w:rsid w:val="003C7388"/>
    <w:rsid w:val="003C7BE2"/>
    <w:rsid w:val="003D06A5"/>
    <w:rsid w:val="003D0FA9"/>
    <w:rsid w:val="003D1336"/>
    <w:rsid w:val="003D1753"/>
    <w:rsid w:val="003D262F"/>
    <w:rsid w:val="003D2934"/>
    <w:rsid w:val="003D31DC"/>
    <w:rsid w:val="003D3FA0"/>
    <w:rsid w:val="003D420D"/>
    <w:rsid w:val="003D4471"/>
    <w:rsid w:val="003D4C81"/>
    <w:rsid w:val="003D5248"/>
    <w:rsid w:val="003D5347"/>
    <w:rsid w:val="003D5E80"/>
    <w:rsid w:val="003D752D"/>
    <w:rsid w:val="003D774A"/>
    <w:rsid w:val="003E0344"/>
    <w:rsid w:val="003E12D0"/>
    <w:rsid w:val="003E13CD"/>
    <w:rsid w:val="003E1F3D"/>
    <w:rsid w:val="003E2107"/>
    <w:rsid w:val="003E219D"/>
    <w:rsid w:val="003E405E"/>
    <w:rsid w:val="003E41F2"/>
    <w:rsid w:val="003E5A28"/>
    <w:rsid w:val="003F061A"/>
    <w:rsid w:val="003F0A2C"/>
    <w:rsid w:val="003F0ED9"/>
    <w:rsid w:val="003F10AC"/>
    <w:rsid w:val="003F1A02"/>
    <w:rsid w:val="003F2416"/>
    <w:rsid w:val="003F28BC"/>
    <w:rsid w:val="003F3AC0"/>
    <w:rsid w:val="003F593E"/>
    <w:rsid w:val="003F5A4D"/>
    <w:rsid w:val="003F5B24"/>
    <w:rsid w:val="003F5BF0"/>
    <w:rsid w:val="003F696A"/>
    <w:rsid w:val="003F772D"/>
    <w:rsid w:val="003F7B5E"/>
    <w:rsid w:val="003F7CD5"/>
    <w:rsid w:val="00400F93"/>
    <w:rsid w:val="00401529"/>
    <w:rsid w:val="00401B20"/>
    <w:rsid w:val="00402877"/>
    <w:rsid w:val="00402D75"/>
    <w:rsid w:val="00403659"/>
    <w:rsid w:val="004039F4"/>
    <w:rsid w:val="0040503C"/>
    <w:rsid w:val="0040522E"/>
    <w:rsid w:val="00405F4F"/>
    <w:rsid w:val="0040622A"/>
    <w:rsid w:val="004066A8"/>
    <w:rsid w:val="004074C0"/>
    <w:rsid w:val="004103A4"/>
    <w:rsid w:val="00410CFB"/>
    <w:rsid w:val="00411288"/>
    <w:rsid w:val="0041141B"/>
    <w:rsid w:val="004121A2"/>
    <w:rsid w:val="0041254E"/>
    <w:rsid w:val="004128FA"/>
    <w:rsid w:val="00414D63"/>
    <w:rsid w:val="00415517"/>
    <w:rsid w:val="00415ADB"/>
    <w:rsid w:val="00415CB1"/>
    <w:rsid w:val="00415D58"/>
    <w:rsid w:val="004162A0"/>
    <w:rsid w:val="00416B05"/>
    <w:rsid w:val="00416EDE"/>
    <w:rsid w:val="00416FF5"/>
    <w:rsid w:val="00417BFA"/>
    <w:rsid w:val="00417E9A"/>
    <w:rsid w:val="00417FCD"/>
    <w:rsid w:val="00420051"/>
    <w:rsid w:val="004213D0"/>
    <w:rsid w:val="00421DBD"/>
    <w:rsid w:val="004229D2"/>
    <w:rsid w:val="00422B13"/>
    <w:rsid w:val="00423411"/>
    <w:rsid w:val="004238FE"/>
    <w:rsid w:val="00423C42"/>
    <w:rsid w:val="00424DA0"/>
    <w:rsid w:val="00425DAB"/>
    <w:rsid w:val="00426421"/>
    <w:rsid w:val="004267EA"/>
    <w:rsid w:val="00426AED"/>
    <w:rsid w:val="00427623"/>
    <w:rsid w:val="00430A97"/>
    <w:rsid w:val="004315A4"/>
    <w:rsid w:val="00431B79"/>
    <w:rsid w:val="00432230"/>
    <w:rsid w:val="00432571"/>
    <w:rsid w:val="004328D9"/>
    <w:rsid w:val="00432925"/>
    <w:rsid w:val="00433705"/>
    <w:rsid w:val="00434BD8"/>
    <w:rsid w:val="00434D7D"/>
    <w:rsid w:val="00435521"/>
    <w:rsid w:val="00435614"/>
    <w:rsid w:val="00435B4D"/>
    <w:rsid w:val="00436D0F"/>
    <w:rsid w:val="00436DA2"/>
    <w:rsid w:val="004400D1"/>
    <w:rsid w:val="0044113E"/>
    <w:rsid w:val="004412F1"/>
    <w:rsid w:val="00442698"/>
    <w:rsid w:val="00442730"/>
    <w:rsid w:val="004427EB"/>
    <w:rsid w:val="00442AB1"/>
    <w:rsid w:val="0044306C"/>
    <w:rsid w:val="00443102"/>
    <w:rsid w:val="004432F7"/>
    <w:rsid w:val="00444487"/>
    <w:rsid w:val="00445A33"/>
    <w:rsid w:val="004464E6"/>
    <w:rsid w:val="00447B53"/>
    <w:rsid w:val="00447C71"/>
    <w:rsid w:val="00447E7F"/>
    <w:rsid w:val="00450F88"/>
    <w:rsid w:val="00451055"/>
    <w:rsid w:val="0045275E"/>
    <w:rsid w:val="004533B2"/>
    <w:rsid w:val="00454724"/>
    <w:rsid w:val="00456195"/>
    <w:rsid w:val="004579EE"/>
    <w:rsid w:val="00460060"/>
    <w:rsid w:val="004600F0"/>
    <w:rsid w:val="00460104"/>
    <w:rsid w:val="00460FC8"/>
    <w:rsid w:val="00461123"/>
    <w:rsid w:val="0046244D"/>
    <w:rsid w:val="00462DA5"/>
    <w:rsid w:val="0046364A"/>
    <w:rsid w:val="004639BB"/>
    <w:rsid w:val="00465884"/>
    <w:rsid w:val="00465C58"/>
    <w:rsid w:val="00465E4E"/>
    <w:rsid w:val="0046696B"/>
    <w:rsid w:val="00467E64"/>
    <w:rsid w:val="004707CC"/>
    <w:rsid w:val="00471CE6"/>
    <w:rsid w:val="004728C7"/>
    <w:rsid w:val="004737B9"/>
    <w:rsid w:val="00473B12"/>
    <w:rsid w:val="00473E08"/>
    <w:rsid w:val="00475545"/>
    <w:rsid w:val="00475C83"/>
    <w:rsid w:val="00475E53"/>
    <w:rsid w:val="00476201"/>
    <w:rsid w:val="00476383"/>
    <w:rsid w:val="004769BD"/>
    <w:rsid w:val="00476CF2"/>
    <w:rsid w:val="004775FD"/>
    <w:rsid w:val="00477793"/>
    <w:rsid w:val="00477BCB"/>
    <w:rsid w:val="00477C8A"/>
    <w:rsid w:val="00477CF6"/>
    <w:rsid w:val="00481763"/>
    <w:rsid w:val="00482300"/>
    <w:rsid w:val="00483369"/>
    <w:rsid w:val="00483B8C"/>
    <w:rsid w:val="00484818"/>
    <w:rsid w:val="00484EDF"/>
    <w:rsid w:val="00485BB7"/>
    <w:rsid w:val="00486508"/>
    <w:rsid w:val="0048682F"/>
    <w:rsid w:val="00487944"/>
    <w:rsid w:val="00487E1C"/>
    <w:rsid w:val="00490875"/>
    <w:rsid w:val="0049103D"/>
    <w:rsid w:val="00491BAC"/>
    <w:rsid w:val="00492B2A"/>
    <w:rsid w:val="00494E36"/>
    <w:rsid w:val="004955C1"/>
    <w:rsid w:val="004956FE"/>
    <w:rsid w:val="00495F18"/>
    <w:rsid w:val="00497A0C"/>
    <w:rsid w:val="00497A7C"/>
    <w:rsid w:val="00497C0B"/>
    <w:rsid w:val="004A05E8"/>
    <w:rsid w:val="004A0CCE"/>
    <w:rsid w:val="004A1088"/>
    <w:rsid w:val="004A19DC"/>
    <w:rsid w:val="004A1EB9"/>
    <w:rsid w:val="004A22E1"/>
    <w:rsid w:val="004A2308"/>
    <w:rsid w:val="004A2BFF"/>
    <w:rsid w:val="004A2DFF"/>
    <w:rsid w:val="004A391B"/>
    <w:rsid w:val="004A3B0D"/>
    <w:rsid w:val="004A43CD"/>
    <w:rsid w:val="004A4EB8"/>
    <w:rsid w:val="004A5398"/>
    <w:rsid w:val="004A678E"/>
    <w:rsid w:val="004A7461"/>
    <w:rsid w:val="004A7D2C"/>
    <w:rsid w:val="004B06E9"/>
    <w:rsid w:val="004B07AB"/>
    <w:rsid w:val="004B0980"/>
    <w:rsid w:val="004B0E12"/>
    <w:rsid w:val="004B0F18"/>
    <w:rsid w:val="004B0F9C"/>
    <w:rsid w:val="004B170A"/>
    <w:rsid w:val="004B17DA"/>
    <w:rsid w:val="004B1A89"/>
    <w:rsid w:val="004B29E7"/>
    <w:rsid w:val="004B2B6A"/>
    <w:rsid w:val="004B3043"/>
    <w:rsid w:val="004B3563"/>
    <w:rsid w:val="004B36CB"/>
    <w:rsid w:val="004B4EEF"/>
    <w:rsid w:val="004B5508"/>
    <w:rsid w:val="004B5717"/>
    <w:rsid w:val="004B59D0"/>
    <w:rsid w:val="004B6344"/>
    <w:rsid w:val="004B6A73"/>
    <w:rsid w:val="004B6FC3"/>
    <w:rsid w:val="004B76C5"/>
    <w:rsid w:val="004B7E2B"/>
    <w:rsid w:val="004B7ECE"/>
    <w:rsid w:val="004C02D9"/>
    <w:rsid w:val="004C057E"/>
    <w:rsid w:val="004C0E89"/>
    <w:rsid w:val="004C10AD"/>
    <w:rsid w:val="004C15DF"/>
    <w:rsid w:val="004C17BE"/>
    <w:rsid w:val="004C19C7"/>
    <w:rsid w:val="004C2033"/>
    <w:rsid w:val="004C299B"/>
    <w:rsid w:val="004C3F3B"/>
    <w:rsid w:val="004C432D"/>
    <w:rsid w:val="004C48FA"/>
    <w:rsid w:val="004C4E6C"/>
    <w:rsid w:val="004C6F18"/>
    <w:rsid w:val="004C6F44"/>
    <w:rsid w:val="004C7509"/>
    <w:rsid w:val="004C757C"/>
    <w:rsid w:val="004C760B"/>
    <w:rsid w:val="004C7CBD"/>
    <w:rsid w:val="004C7D4A"/>
    <w:rsid w:val="004C7E83"/>
    <w:rsid w:val="004D05C3"/>
    <w:rsid w:val="004D0E1B"/>
    <w:rsid w:val="004D16EE"/>
    <w:rsid w:val="004D1B51"/>
    <w:rsid w:val="004D1DF5"/>
    <w:rsid w:val="004D1EA9"/>
    <w:rsid w:val="004D2250"/>
    <w:rsid w:val="004D292F"/>
    <w:rsid w:val="004D31F0"/>
    <w:rsid w:val="004D4273"/>
    <w:rsid w:val="004D46DC"/>
    <w:rsid w:val="004D5119"/>
    <w:rsid w:val="004D511D"/>
    <w:rsid w:val="004D7036"/>
    <w:rsid w:val="004D7747"/>
    <w:rsid w:val="004D77D8"/>
    <w:rsid w:val="004E0625"/>
    <w:rsid w:val="004E1311"/>
    <w:rsid w:val="004E18BF"/>
    <w:rsid w:val="004E194F"/>
    <w:rsid w:val="004E20FF"/>
    <w:rsid w:val="004E2BA6"/>
    <w:rsid w:val="004E2BF5"/>
    <w:rsid w:val="004E3490"/>
    <w:rsid w:val="004E382D"/>
    <w:rsid w:val="004E4339"/>
    <w:rsid w:val="004E4814"/>
    <w:rsid w:val="004E4F95"/>
    <w:rsid w:val="004E5104"/>
    <w:rsid w:val="004E5564"/>
    <w:rsid w:val="004E5878"/>
    <w:rsid w:val="004E6042"/>
    <w:rsid w:val="004E617D"/>
    <w:rsid w:val="004E7320"/>
    <w:rsid w:val="004E738F"/>
    <w:rsid w:val="004E758D"/>
    <w:rsid w:val="004E75DA"/>
    <w:rsid w:val="004E7D2F"/>
    <w:rsid w:val="004F10E1"/>
    <w:rsid w:val="004F1445"/>
    <w:rsid w:val="004F1ED5"/>
    <w:rsid w:val="004F2372"/>
    <w:rsid w:val="004F2413"/>
    <w:rsid w:val="004F2676"/>
    <w:rsid w:val="004F31CF"/>
    <w:rsid w:val="004F348C"/>
    <w:rsid w:val="004F3555"/>
    <w:rsid w:val="004F42A4"/>
    <w:rsid w:val="004F472D"/>
    <w:rsid w:val="004F60E4"/>
    <w:rsid w:val="004F729F"/>
    <w:rsid w:val="004F72BF"/>
    <w:rsid w:val="004F7E45"/>
    <w:rsid w:val="005002DF"/>
    <w:rsid w:val="005007D0"/>
    <w:rsid w:val="00500CB9"/>
    <w:rsid w:val="0050310A"/>
    <w:rsid w:val="0050365F"/>
    <w:rsid w:val="00503AB0"/>
    <w:rsid w:val="0050544A"/>
    <w:rsid w:val="005057E8"/>
    <w:rsid w:val="00505C25"/>
    <w:rsid w:val="00505CAD"/>
    <w:rsid w:val="00505F34"/>
    <w:rsid w:val="005072BA"/>
    <w:rsid w:val="00507D02"/>
    <w:rsid w:val="005107D2"/>
    <w:rsid w:val="00510F3F"/>
    <w:rsid w:val="0051131E"/>
    <w:rsid w:val="00511C0C"/>
    <w:rsid w:val="005121C5"/>
    <w:rsid w:val="0051262E"/>
    <w:rsid w:val="005126F8"/>
    <w:rsid w:val="00512CA8"/>
    <w:rsid w:val="005139E7"/>
    <w:rsid w:val="00513F3E"/>
    <w:rsid w:val="00514182"/>
    <w:rsid w:val="0051482D"/>
    <w:rsid w:val="00514B3C"/>
    <w:rsid w:val="00514F3B"/>
    <w:rsid w:val="00515902"/>
    <w:rsid w:val="00515AEA"/>
    <w:rsid w:val="005178C6"/>
    <w:rsid w:val="0052172A"/>
    <w:rsid w:val="00521928"/>
    <w:rsid w:val="00523093"/>
    <w:rsid w:val="00524A65"/>
    <w:rsid w:val="00526EE1"/>
    <w:rsid w:val="005271BA"/>
    <w:rsid w:val="00527255"/>
    <w:rsid w:val="00527691"/>
    <w:rsid w:val="00527820"/>
    <w:rsid w:val="00527C24"/>
    <w:rsid w:val="00531013"/>
    <w:rsid w:val="005318F0"/>
    <w:rsid w:val="0053200B"/>
    <w:rsid w:val="00532470"/>
    <w:rsid w:val="0053273A"/>
    <w:rsid w:val="00534743"/>
    <w:rsid w:val="00534A0B"/>
    <w:rsid w:val="00534EF5"/>
    <w:rsid w:val="00535AB4"/>
    <w:rsid w:val="00535ED9"/>
    <w:rsid w:val="0053677F"/>
    <w:rsid w:val="005375A9"/>
    <w:rsid w:val="00540008"/>
    <w:rsid w:val="00540132"/>
    <w:rsid w:val="00540375"/>
    <w:rsid w:val="00540AE4"/>
    <w:rsid w:val="00540B8D"/>
    <w:rsid w:val="0054103C"/>
    <w:rsid w:val="00541811"/>
    <w:rsid w:val="0054371C"/>
    <w:rsid w:val="00544CF3"/>
    <w:rsid w:val="00544D36"/>
    <w:rsid w:val="00544D6C"/>
    <w:rsid w:val="005451DA"/>
    <w:rsid w:val="00546593"/>
    <w:rsid w:val="00546712"/>
    <w:rsid w:val="00546A9B"/>
    <w:rsid w:val="00546DB4"/>
    <w:rsid w:val="00547D0B"/>
    <w:rsid w:val="00547E6E"/>
    <w:rsid w:val="00550C5F"/>
    <w:rsid w:val="0055152A"/>
    <w:rsid w:val="005516D2"/>
    <w:rsid w:val="0055194D"/>
    <w:rsid w:val="00551A02"/>
    <w:rsid w:val="005521E5"/>
    <w:rsid w:val="00552CB7"/>
    <w:rsid w:val="00552EA7"/>
    <w:rsid w:val="005534FA"/>
    <w:rsid w:val="005538C9"/>
    <w:rsid w:val="00553C5A"/>
    <w:rsid w:val="0055490F"/>
    <w:rsid w:val="005549E5"/>
    <w:rsid w:val="00554C6C"/>
    <w:rsid w:val="00555BAA"/>
    <w:rsid w:val="00555E2C"/>
    <w:rsid w:val="0055600A"/>
    <w:rsid w:val="00556806"/>
    <w:rsid w:val="00556D3E"/>
    <w:rsid w:val="00557257"/>
    <w:rsid w:val="00557971"/>
    <w:rsid w:val="00560437"/>
    <w:rsid w:val="00560495"/>
    <w:rsid w:val="00560B39"/>
    <w:rsid w:val="00560E64"/>
    <w:rsid w:val="00561584"/>
    <w:rsid w:val="00562483"/>
    <w:rsid w:val="00562AA2"/>
    <w:rsid w:val="0056354A"/>
    <w:rsid w:val="0056399F"/>
    <w:rsid w:val="00563D56"/>
    <w:rsid w:val="00563E36"/>
    <w:rsid w:val="00564D4F"/>
    <w:rsid w:val="00564DE0"/>
    <w:rsid w:val="00566748"/>
    <w:rsid w:val="00567666"/>
    <w:rsid w:val="00570477"/>
    <w:rsid w:val="00570FDB"/>
    <w:rsid w:val="0057123C"/>
    <w:rsid w:val="00571EB7"/>
    <w:rsid w:val="005723A9"/>
    <w:rsid w:val="00574019"/>
    <w:rsid w:val="00574C4F"/>
    <w:rsid w:val="00574F54"/>
    <w:rsid w:val="00575233"/>
    <w:rsid w:val="0057591C"/>
    <w:rsid w:val="00575D67"/>
    <w:rsid w:val="005766A3"/>
    <w:rsid w:val="00576721"/>
    <w:rsid w:val="00576F0E"/>
    <w:rsid w:val="00580417"/>
    <w:rsid w:val="005809C5"/>
    <w:rsid w:val="00580A54"/>
    <w:rsid w:val="00580CC6"/>
    <w:rsid w:val="00581DA9"/>
    <w:rsid w:val="0058209C"/>
    <w:rsid w:val="005823B2"/>
    <w:rsid w:val="00582A5C"/>
    <w:rsid w:val="00582D3B"/>
    <w:rsid w:val="00583715"/>
    <w:rsid w:val="00584012"/>
    <w:rsid w:val="0058527D"/>
    <w:rsid w:val="005855F1"/>
    <w:rsid w:val="0058599C"/>
    <w:rsid w:val="00586D85"/>
    <w:rsid w:val="00586E10"/>
    <w:rsid w:val="00587198"/>
    <w:rsid w:val="005906F9"/>
    <w:rsid w:val="00590A8F"/>
    <w:rsid w:val="0059162F"/>
    <w:rsid w:val="00591EB2"/>
    <w:rsid w:val="005923C8"/>
    <w:rsid w:val="00592942"/>
    <w:rsid w:val="00592EE9"/>
    <w:rsid w:val="00593ABB"/>
    <w:rsid w:val="00594490"/>
    <w:rsid w:val="005954C4"/>
    <w:rsid w:val="00595CDF"/>
    <w:rsid w:val="00595D86"/>
    <w:rsid w:val="00596109"/>
    <w:rsid w:val="005961D3"/>
    <w:rsid w:val="00596372"/>
    <w:rsid w:val="005974B5"/>
    <w:rsid w:val="00597C06"/>
    <w:rsid w:val="00597FB9"/>
    <w:rsid w:val="005A004D"/>
    <w:rsid w:val="005A03E3"/>
    <w:rsid w:val="005A098E"/>
    <w:rsid w:val="005A2844"/>
    <w:rsid w:val="005A3225"/>
    <w:rsid w:val="005A3CF3"/>
    <w:rsid w:val="005A4ADF"/>
    <w:rsid w:val="005A4C32"/>
    <w:rsid w:val="005A50C8"/>
    <w:rsid w:val="005A553C"/>
    <w:rsid w:val="005A656E"/>
    <w:rsid w:val="005A6942"/>
    <w:rsid w:val="005A6BF2"/>
    <w:rsid w:val="005A7590"/>
    <w:rsid w:val="005A763E"/>
    <w:rsid w:val="005A7F48"/>
    <w:rsid w:val="005B0216"/>
    <w:rsid w:val="005B055E"/>
    <w:rsid w:val="005B16E0"/>
    <w:rsid w:val="005B1C18"/>
    <w:rsid w:val="005B1D8F"/>
    <w:rsid w:val="005B27ED"/>
    <w:rsid w:val="005B28A9"/>
    <w:rsid w:val="005B2B90"/>
    <w:rsid w:val="005B312B"/>
    <w:rsid w:val="005B33B5"/>
    <w:rsid w:val="005B37B4"/>
    <w:rsid w:val="005B3B7A"/>
    <w:rsid w:val="005B5FF2"/>
    <w:rsid w:val="005B727A"/>
    <w:rsid w:val="005B7BBA"/>
    <w:rsid w:val="005B7BC6"/>
    <w:rsid w:val="005B7CAD"/>
    <w:rsid w:val="005C01A1"/>
    <w:rsid w:val="005C0B93"/>
    <w:rsid w:val="005C0C74"/>
    <w:rsid w:val="005C17DA"/>
    <w:rsid w:val="005C20B9"/>
    <w:rsid w:val="005C20F4"/>
    <w:rsid w:val="005C213B"/>
    <w:rsid w:val="005C2A43"/>
    <w:rsid w:val="005C2BCE"/>
    <w:rsid w:val="005C31E3"/>
    <w:rsid w:val="005C376D"/>
    <w:rsid w:val="005C43AA"/>
    <w:rsid w:val="005C455C"/>
    <w:rsid w:val="005C46D9"/>
    <w:rsid w:val="005C4AFB"/>
    <w:rsid w:val="005C50FD"/>
    <w:rsid w:val="005C53AD"/>
    <w:rsid w:val="005C5555"/>
    <w:rsid w:val="005C622A"/>
    <w:rsid w:val="005C687C"/>
    <w:rsid w:val="005C6D36"/>
    <w:rsid w:val="005C7AB8"/>
    <w:rsid w:val="005C7D12"/>
    <w:rsid w:val="005C7F02"/>
    <w:rsid w:val="005D0500"/>
    <w:rsid w:val="005D1082"/>
    <w:rsid w:val="005D1BBF"/>
    <w:rsid w:val="005D23AA"/>
    <w:rsid w:val="005D3A03"/>
    <w:rsid w:val="005D4470"/>
    <w:rsid w:val="005D4518"/>
    <w:rsid w:val="005D4C85"/>
    <w:rsid w:val="005D64B9"/>
    <w:rsid w:val="005D66C0"/>
    <w:rsid w:val="005D6E25"/>
    <w:rsid w:val="005D7F04"/>
    <w:rsid w:val="005E007E"/>
    <w:rsid w:val="005E0C36"/>
    <w:rsid w:val="005E0ECB"/>
    <w:rsid w:val="005E1239"/>
    <w:rsid w:val="005E1480"/>
    <w:rsid w:val="005E2B71"/>
    <w:rsid w:val="005E2C30"/>
    <w:rsid w:val="005E35E5"/>
    <w:rsid w:val="005E38A5"/>
    <w:rsid w:val="005E38C4"/>
    <w:rsid w:val="005E391C"/>
    <w:rsid w:val="005E3EF2"/>
    <w:rsid w:val="005E4874"/>
    <w:rsid w:val="005E48B1"/>
    <w:rsid w:val="005E4A55"/>
    <w:rsid w:val="005E6097"/>
    <w:rsid w:val="005E642E"/>
    <w:rsid w:val="005E6D17"/>
    <w:rsid w:val="005E7835"/>
    <w:rsid w:val="005E7F1A"/>
    <w:rsid w:val="005F05F7"/>
    <w:rsid w:val="005F100E"/>
    <w:rsid w:val="005F20A5"/>
    <w:rsid w:val="005F2D7C"/>
    <w:rsid w:val="005F3E34"/>
    <w:rsid w:val="005F5293"/>
    <w:rsid w:val="00600446"/>
    <w:rsid w:val="006004F7"/>
    <w:rsid w:val="00600C77"/>
    <w:rsid w:val="00600D25"/>
    <w:rsid w:val="00601411"/>
    <w:rsid w:val="00601853"/>
    <w:rsid w:val="006026B7"/>
    <w:rsid w:val="00604426"/>
    <w:rsid w:val="00604C56"/>
    <w:rsid w:val="00605241"/>
    <w:rsid w:val="00607597"/>
    <w:rsid w:val="00607737"/>
    <w:rsid w:val="00607EB1"/>
    <w:rsid w:val="006100CE"/>
    <w:rsid w:val="0061041B"/>
    <w:rsid w:val="00610BA1"/>
    <w:rsid w:val="00612C7C"/>
    <w:rsid w:val="00612F6F"/>
    <w:rsid w:val="00613720"/>
    <w:rsid w:val="0061450D"/>
    <w:rsid w:val="006148C7"/>
    <w:rsid w:val="00615407"/>
    <w:rsid w:val="006159C9"/>
    <w:rsid w:val="006160FD"/>
    <w:rsid w:val="006169F1"/>
    <w:rsid w:val="00616EC5"/>
    <w:rsid w:val="00616F0C"/>
    <w:rsid w:val="006178C6"/>
    <w:rsid w:val="00617DC2"/>
    <w:rsid w:val="00622619"/>
    <w:rsid w:val="00622BB8"/>
    <w:rsid w:val="00622E45"/>
    <w:rsid w:val="00623DB8"/>
    <w:rsid w:val="00623E43"/>
    <w:rsid w:val="00623F7C"/>
    <w:rsid w:val="00625838"/>
    <w:rsid w:val="00626792"/>
    <w:rsid w:val="00626FEB"/>
    <w:rsid w:val="00630041"/>
    <w:rsid w:val="006300EF"/>
    <w:rsid w:val="00630AB2"/>
    <w:rsid w:val="00630E35"/>
    <w:rsid w:val="006315C7"/>
    <w:rsid w:val="00631B94"/>
    <w:rsid w:val="00632775"/>
    <w:rsid w:val="00632A1B"/>
    <w:rsid w:val="006334BA"/>
    <w:rsid w:val="00633ABE"/>
    <w:rsid w:val="00634172"/>
    <w:rsid w:val="0063614A"/>
    <w:rsid w:val="00636B44"/>
    <w:rsid w:val="00636C1A"/>
    <w:rsid w:val="0063718F"/>
    <w:rsid w:val="006371E5"/>
    <w:rsid w:val="006378BE"/>
    <w:rsid w:val="00637C08"/>
    <w:rsid w:val="006401CE"/>
    <w:rsid w:val="006402B9"/>
    <w:rsid w:val="00640939"/>
    <w:rsid w:val="0064119D"/>
    <w:rsid w:val="006416DA"/>
    <w:rsid w:val="00641788"/>
    <w:rsid w:val="00641998"/>
    <w:rsid w:val="00642D78"/>
    <w:rsid w:val="006443FA"/>
    <w:rsid w:val="006451FD"/>
    <w:rsid w:val="0064567A"/>
    <w:rsid w:val="006459B5"/>
    <w:rsid w:val="00646406"/>
    <w:rsid w:val="00646F21"/>
    <w:rsid w:val="00647341"/>
    <w:rsid w:val="00647C44"/>
    <w:rsid w:val="0065116D"/>
    <w:rsid w:val="006520E6"/>
    <w:rsid w:val="00652D91"/>
    <w:rsid w:val="00652DA0"/>
    <w:rsid w:val="00652F1E"/>
    <w:rsid w:val="00653371"/>
    <w:rsid w:val="00653BA2"/>
    <w:rsid w:val="00653BC5"/>
    <w:rsid w:val="00653DF4"/>
    <w:rsid w:val="00653ED9"/>
    <w:rsid w:val="006540F2"/>
    <w:rsid w:val="00654BA1"/>
    <w:rsid w:val="00656CE1"/>
    <w:rsid w:val="00657F7F"/>
    <w:rsid w:val="00661962"/>
    <w:rsid w:val="00661C13"/>
    <w:rsid w:val="006634BD"/>
    <w:rsid w:val="00663505"/>
    <w:rsid w:val="006637F4"/>
    <w:rsid w:val="00663BF4"/>
    <w:rsid w:val="0066461E"/>
    <w:rsid w:val="006649B8"/>
    <w:rsid w:val="00665A61"/>
    <w:rsid w:val="00665F8B"/>
    <w:rsid w:val="00666BED"/>
    <w:rsid w:val="006674B8"/>
    <w:rsid w:val="006708F3"/>
    <w:rsid w:val="0067139F"/>
    <w:rsid w:val="006724C8"/>
    <w:rsid w:val="0067259A"/>
    <w:rsid w:val="00672907"/>
    <w:rsid w:val="006742BD"/>
    <w:rsid w:val="00674D4F"/>
    <w:rsid w:val="0067582F"/>
    <w:rsid w:val="00675986"/>
    <w:rsid w:val="00675E43"/>
    <w:rsid w:val="00675FEA"/>
    <w:rsid w:val="00676220"/>
    <w:rsid w:val="00676332"/>
    <w:rsid w:val="00677670"/>
    <w:rsid w:val="0068081B"/>
    <w:rsid w:val="00680939"/>
    <w:rsid w:val="00680AD3"/>
    <w:rsid w:val="0068230D"/>
    <w:rsid w:val="00684B1A"/>
    <w:rsid w:val="00684F90"/>
    <w:rsid w:val="006855D0"/>
    <w:rsid w:val="00685772"/>
    <w:rsid w:val="00685908"/>
    <w:rsid w:val="0068592E"/>
    <w:rsid w:val="00685DCA"/>
    <w:rsid w:val="00687DB4"/>
    <w:rsid w:val="00687EC1"/>
    <w:rsid w:val="00690943"/>
    <w:rsid w:val="00690C93"/>
    <w:rsid w:val="00692775"/>
    <w:rsid w:val="00693662"/>
    <w:rsid w:val="00693D26"/>
    <w:rsid w:val="00695507"/>
    <w:rsid w:val="006959BE"/>
    <w:rsid w:val="0069669D"/>
    <w:rsid w:val="00696911"/>
    <w:rsid w:val="0069797A"/>
    <w:rsid w:val="006979E1"/>
    <w:rsid w:val="006A0414"/>
    <w:rsid w:val="006A11BD"/>
    <w:rsid w:val="006A1F1A"/>
    <w:rsid w:val="006A29D0"/>
    <w:rsid w:val="006A2A45"/>
    <w:rsid w:val="006A2AA7"/>
    <w:rsid w:val="006A318F"/>
    <w:rsid w:val="006A3744"/>
    <w:rsid w:val="006A6D82"/>
    <w:rsid w:val="006A77FA"/>
    <w:rsid w:val="006B06CD"/>
    <w:rsid w:val="006B0C30"/>
    <w:rsid w:val="006B28E2"/>
    <w:rsid w:val="006B2E9F"/>
    <w:rsid w:val="006B3E64"/>
    <w:rsid w:val="006B3EA3"/>
    <w:rsid w:val="006B4A0C"/>
    <w:rsid w:val="006B4AC4"/>
    <w:rsid w:val="006B4DAF"/>
    <w:rsid w:val="006B4F62"/>
    <w:rsid w:val="006B52F5"/>
    <w:rsid w:val="006B580E"/>
    <w:rsid w:val="006B5AFB"/>
    <w:rsid w:val="006B6105"/>
    <w:rsid w:val="006B7DB1"/>
    <w:rsid w:val="006B7E7A"/>
    <w:rsid w:val="006B7E7E"/>
    <w:rsid w:val="006B7EC9"/>
    <w:rsid w:val="006C0394"/>
    <w:rsid w:val="006C0405"/>
    <w:rsid w:val="006C05CA"/>
    <w:rsid w:val="006C14F4"/>
    <w:rsid w:val="006C1C04"/>
    <w:rsid w:val="006C1CE4"/>
    <w:rsid w:val="006C1DBA"/>
    <w:rsid w:val="006C2122"/>
    <w:rsid w:val="006C31F9"/>
    <w:rsid w:val="006C38B8"/>
    <w:rsid w:val="006C5CCF"/>
    <w:rsid w:val="006C679E"/>
    <w:rsid w:val="006C79B1"/>
    <w:rsid w:val="006C7BC3"/>
    <w:rsid w:val="006C7E5F"/>
    <w:rsid w:val="006D022B"/>
    <w:rsid w:val="006D032D"/>
    <w:rsid w:val="006D0AD1"/>
    <w:rsid w:val="006D1403"/>
    <w:rsid w:val="006D15CB"/>
    <w:rsid w:val="006D17D5"/>
    <w:rsid w:val="006D33E7"/>
    <w:rsid w:val="006D3870"/>
    <w:rsid w:val="006D3B81"/>
    <w:rsid w:val="006D4CF6"/>
    <w:rsid w:val="006D5311"/>
    <w:rsid w:val="006D592F"/>
    <w:rsid w:val="006D5EE3"/>
    <w:rsid w:val="006D6DE6"/>
    <w:rsid w:val="006D6E53"/>
    <w:rsid w:val="006D715F"/>
    <w:rsid w:val="006E0B76"/>
    <w:rsid w:val="006E1258"/>
    <w:rsid w:val="006E187D"/>
    <w:rsid w:val="006E32D5"/>
    <w:rsid w:val="006E34A2"/>
    <w:rsid w:val="006E3BE7"/>
    <w:rsid w:val="006E4CB3"/>
    <w:rsid w:val="006E6030"/>
    <w:rsid w:val="006E630A"/>
    <w:rsid w:val="006E639B"/>
    <w:rsid w:val="006E643C"/>
    <w:rsid w:val="006E6BC3"/>
    <w:rsid w:val="006E74D0"/>
    <w:rsid w:val="006F0324"/>
    <w:rsid w:val="006F0F38"/>
    <w:rsid w:val="006F10F8"/>
    <w:rsid w:val="006F1BF3"/>
    <w:rsid w:val="006F2A19"/>
    <w:rsid w:val="006F2A57"/>
    <w:rsid w:val="006F2AA8"/>
    <w:rsid w:val="006F2D83"/>
    <w:rsid w:val="006F304D"/>
    <w:rsid w:val="006F350B"/>
    <w:rsid w:val="006F37D2"/>
    <w:rsid w:val="006F43FA"/>
    <w:rsid w:val="006F564F"/>
    <w:rsid w:val="006F663F"/>
    <w:rsid w:val="006F6761"/>
    <w:rsid w:val="006F6D26"/>
    <w:rsid w:val="0070138E"/>
    <w:rsid w:val="00702172"/>
    <w:rsid w:val="0070245B"/>
    <w:rsid w:val="00703BE2"/>
    <w:rsid w:val="0070585A"/>
    <w:rsid w:val="007059EC"/>
    <w:rsid w:val="00705B9F"/>
    <w:rsid w:val="00705CDE"/>
    <w:rsid w:val="00706271"/>
    <w:rsid w:val="00706F03"/>
    <w:rsid w:val="00707D82"/>
    <w:rsid w:val="00707EE3"/>
    <w:rsid w:val="007101FB"/>
    <w:rsid w:val="00710679"/>
    <w:rsid w:val="007108CD"/>
    <w:rsid w:val="00710A74"/>
    <w:rsid w:val="00711FD4"/>
    <w:rsid w:val="00712529"/>
    <w:rsid w:val="00715146"/>
    <w:rsid w:val="00715C70"/>
    <w:rsid w:val="00716096"/>
    <w:rsid w:val="00716C36"/>
    <w:rsid w:val="00716E04"/>
    <w:rsid w:val="00717423"/>
    <w:rsid w:val="00717ECB"/>
    <w:rsid w:val="007202ED"/>
    <w:rsid w:val="00720CFF"/>
    <w:rsid w:val="00720DDB"/>
    <w:rsid w:val="007227FE"/>
    <w:rsid w:val="00723372"/>
    <w:rsid w:val="00723407"/>
    <w:rsid w:val="00724570"/>
    <w:rsid w:val="007246B7"/>
    <w:rsid w:val="00725028"/>
    <w:rsid w:val="007252AF"/>
    <w:rsid w:val="0072652C"/>
    <w:rsid w:val="00727035"/>
    <w:rsid w:val="007278C7"/>
    <w:rsid w:val="007307AF"/>
    <w:rsid w:val="0073082D"/>
    <w:rsid w:val="00731020"/>
    <w:rsid w:val="00731B63"/>
    <w:rsid w:val="00732C38"/>
    <w:rsid w:val="00732FA2"/>
    <w:rsid w:val="0073403F"/>
    <w:rsid w:val="007340E8"/>
    <w:rsid w:val="00734260"/>
    <w:rsid w:val="007344CB"/>
    <w:rsid w:val="007347B3"/>
    <w:rsid w:val="007351FF"/>
    <w:rsid w:val="007354AC"/>
    <w:rsid w:val="00735709"/>
    <w:rsid w:val="007371A3"/>
    <w:rsid w:val="00737577"/>
    <w:rsid w:val="00737CF5"/>
    <w:rsid w:val="00737D7D"/>
    <w:rsid w:val="00740C0D"/>
    <w:rsid w:val="00740C3E"/>
    <w:rsid w:val="007424B3"/>
    <w:rsid w:val="007434CB"/>
    <w:rsid w:val="007437BE"/>
    <w:rsid w:val="007444AE"/>
    <w:rsid w:val="00744DDD"/>
    <w:rsid w:val="00744FF1"/>
    <w:rsid w:val="007469C2"/>
    <w:rsid w:val="00746F23"/>
    <w:rsid w:val="007504BF"/>
    <w:rsid w:val="00750EC9"/>
    <w:rsid w:val="0075272B"/>
    <w:rsid w:val="007530E5"/>
    <w:rsid w:val="00753780"/>
    <w:rsid w:val="0075432F"/>
    <w:rsid w:val="00754BE1"/>
    <w:rsid w:val="007550B9"/>
    <w:rsid w:val="0075520A"/>
    <w:rsid w:val="00756D34"/>
    <w:rsid w:val="0075758E"/>
    <w:rsid w:val="00757AC4"/>
    <w:rsid w:val="00757B6A"/>
    <w:rsid w:val="007617DC"/>
    <w:rsid w:val="00761AC7"/>
    <w:rsid w:val="00762D00"/>
    <w:rsid w:val="00762D0C"/>
    <w:rsid w:val="007644F5"/>
    <w:rsid w:val="00764D80"/>
    <w:rsid w:val="00766426"/>
    <w:rsid w:val="00767993"/>
    <w:rsid w:val="00767B10"/>
    <w:rsid w:val="00767C67"/>
    <w:rsid w:val="00767D29"/>
    <w:rsid w:val="007703EF"/>
    <w:rsid w:val="00770404"/>
    <w:rsid w:val="007706E0"/>
    <w:rsid w:val="00770928"/>
    <w:rsid w:val="00770C78"/>
    <w:rsid w:val="00771347"/>
    <w:rsid w:val="007729E8"/>
    <w:rsid w:val="00774BCE"/>
    <w:rsid w:val="00775004"/>
    <w:rsid w:val="00776036"/>
    <w:rsid w:val="007770B1"/>
    <w:rsid w:val="00777B62"/>
    <w:rsid w:val="00777BC0"/>
    <w:rsid w:val="0078038A"/>
    <w:rsid w:val="007828D2"/>
    <w:rsid w:val="007831B1"/>
    <w:rsid w:val="00783605"/>
    <w:rsid w:val="0078469D"/>
    <w:rsid w:val="00785A9C"/>
    <w:rsid w:val="00786747"/>
    <w:rsid w:val="00786E35"/>
    <w:rsid w:val="00790645"/>
    <w:rsid w:val="00790A12"/>
    <w:rsid w:val="0079109C"/>
    <w:rsid w:val="00791D28"/>
    <w:rsid w:val="00792172"/>
    <w:rsid w:val="00792545"/>
    <w:rsid w:val="00792FEE"/>
    <w:rsid w:val="00793590"/>
    <w:rsid w:val="00795E1F"/>
    <w:rsid w:val="00795E7B"/>
    <w:rsid w:val="007974B2"/>
    <w:rsid w:val="007A05E2"/>
    <w:rsid w:val="007A07F5"/>
    <w:rsid w:val="007A0C09"/>
    <w:rsid w:val="007A2129"/>
    <w:rsid w:val="007A28E3"/>
    <w:rsid w:val="007A306F"/>
    <w:rsid w:val="007A32A8"/>
    <w:rsid w:val="007A4D92"/>
    <w:rsid w:val="007A6021"/>
    <w:rsid w:val="007A682D"/>
    <w:rsid w:val="007A720B"/>
    <w:rsid w:val="007A79A0"/>
    <w:rsid w:val="007B0C36"/>
    <w:rsid w:val="007B0DD8"/>
    <w:rsid w:val="007B31A2"/>
    <w:rsid w:val="007B3303"/>
    <w:rsid w:val="007B3DA6"/>
    <w:rsid w:val="007B5463"/>
    <w:rsid w:val="007B6040"/>
    <w:rsid w:val="007B60A0"/>
    <w:rsid w:val="007B7151"/>
    <w:rsid w:val="007B77A8"/>
    <w:rsid w:val="007B7E5D"/>
    <w:rsid w:val="007C05C7"/>
    <w:rsid w:val="007C09F4"/>
    <w:rsid w:val="007C25B7"/>
    <w:rsid w:val="007C2E2A"/>
    <w:rsid w:val="007C2FE9"/>
    <w:rsid w:val="007C3D7E"/>
    <w:rsid w:val="007C40D8"/>
    <w:rsid w:val="007C4113"/>
    <w:rsid w:val="007C59CF"/>
    <w:rsid w:val="007C5EF9"/>
    <w:rsid w:val="007C63BA"/>
    <w:rsid w:val="007C6410"/>
    <w:rsid w:val="007C6779"/>
    <w:rsid w:val="007C6A94"/>
    <w:rsid w:val="007C7608"/>
    <w:rsid w:val="007D0DCD"/>
    <w:rsid w:val="007D178E"/>
    <w:rsid w:val="007D209C"/>
    <w:rsid w:val="007D25FD"/>
    <w:rsid w:val="007D28E3"/>
    <w:rsid w:val="007D2E8A"/>
    <w:rsid w:val="007D3E6A"/>
    <w:rsid w:val="007D41F0"/>
    <w:rsid w:val="007D6053"/>
    <w:rsid w:val="007D74F1"/>
    <w:rsid w:val="007D774E"/>
    <w:rsid w:val="007D78A6"/>
    <w:rsid w:val="007D7C97"/>
    <w:rsid w:val="007E004E"/>
    <w:rsid w:val="007E04E6"/>
    <w:rsid w:val="007E0D04"/>
    <w:rsid w:val="007E141E"/>
    <w:rsid w:val="007E1942"/>
    <w:rsid w:val="007E23DB"/>
    <w:rsid w:val="007E254C"/>
    <w:rsid w:val="007E2A9A"/>
    <w:rsid w:val="007E35B4"/>
    <w:rsid w:val="007E4923"/>
    <w:rsid w:val="007E4E27"/>
    <w:rsid w:val="007E506F"/>
    <w:rsid w:val="007E5493"/>
    <w:rsid w:val="007E6229"/>
    <w:rsid w:val="007E6B1C"/>
    <w:rsid w:val="007E710C"/>
    <w:rsid w:val="007E723F"/>
    <w:rsid w:val="007E72A7"/>
    <w:rsid w:val="007F0573"/>
    <w:rsid w:val="007F0D76"/>
    <w:rsid w:val="007F1190"/>
    <w:rsid w:val="007F14A9"/>
    <w:rsid w:val="007F1774"/>
    <w:rsid w:val="007F1F39"/>
    <w:rsid w:val="007F2D29"/>
    <w:rsid w:val="007F2F41"/>
    <w:rsid w:val="007F42AF"/>
    <w:rsid w:val="007F4606"/>
    <w:rsid w:val="007F46F9"/>
    <w:rsid w:val="007F4EA7"/>
    <w:rsid w:val="007F4FE8"/>
    <w:rsid w:val="007F5817"/>
    <w:rsid w:val="007F5BB8"/>
    <w:rsid w:val="007F631D"/>
    <w:rsid w:val="007F690D"/>
    <w:rsid w:val="007F73ED"/>
    <w:rsid w:val="007F7FAF"/>
    <w:rsid w:val="007F7FE4"/>
    <w:rsid w:val="008002C0"/>
    <w:rsid w:val="00800414"/>
    <w:rsid w:val="0080175A"/>
    <w:rsid w:val="00801EC8"/>
    <w:rsid w:val="00802601"/>
    <w:rsid w:val="00804824"/>
    <w:rsid w:val="00804D14"/>
    <w:rsid w:val="00804E6D"/>
    <w:rsid w:val="008050FB"/>
    <w:rsid w:val="008063C8"/>
    <w:rsid w:val="00806E49"/>
    <w:rsid w:val="008103A9"/>
    <w:rsid w:val="008103AE"/>
    <w:rsid w:val="00811749"/>
    <w:rsid w:val="00811762"/>
    <w:rsid w:val="00811BBD"/>
    <w:rsid w:val="00811E05"/>
    <w:rsid w:val="00813958"/>
    <w:rsid w:val="008159C3"/>
    <w:rsid w:val="008174B4"/>
    <w:rsid w:val="00820978"/>
    <w:rsid w:val="008219E6"/>
    <w:rsid w:val="008235AA"/>
    <w:rsid w:val="00823E13"/>
    <w:rsid w:val="00825179"/>
    <w:rsid w:val="00825AE5"/>
    <w:rsid w:val="00825CBD"/>
    <w:rsid w:val="00826304"/>
    <w:rsid w:val="0082664D"/>
    <w:rsid w:val="008277AC"/>
    <w:rsid w:val="00827FAB"/>
    <w:rsid w:val="00830316"/>
    <w:rsid w:val="008314D6"/>
    <w:rsid w:val="00831A5C"/>
    <w:rsid w:val="00831E70"/>
    <w:rsid w:val="0083233F"/>
    <w:rsid w:val="008327BF"/>
    <w:rsid w:val="0083374B"/>
    <w:rsid w:val="00833E81"/>
    <w:rsid w:val="00834466"/>
    <w:rsid w:val="008344F9"/>
    <w:rsid w:val="008346F7"/>
    <w:rsid w:val="0083516E"/>
    <w:rsid w:val="00835AAE"/>
    <w:rsid w:val="00835C02"/>
    <w:rsid w:val="00836358"/>
    <w:rsid w:val="0083780F"/>
    <w:rsid w:val="00837D03"/>
    <w:rsid w:val="00840371"/>
    <w:rsid w:val="0084100C"/>
    <w:rsid w:val="00842FD8"/>
    <w:rsid w:val="008439AE"/>
    <w:rsid w:val="0084482E"/>
    <w:rsid w:val="00845D6D"/>
    <w:rsid w:val="008466B0"/>
    <w:rsid w:val="008469A9"/>
    <w:rsid w:val="00846C0D"/>
    <w:rsid w:val="00847950"/>
    <w:rsid w:val="00847C7C"/>
    <w:rsid w:val="008500B8"/>
    <w:rsid w:val="008502CF"/>
    <w:rsid w:val="008514C7"/>
    <w:rsid w:val="00852792"/>
    <w:rsid w:val="00852F18"/>
    <w:rsid w:val="0085333F"/>
    <w:rsid w:val="00853EAF"/>
    <w:rsid w:val="0085443E"/>
    <w:rsid w:val="00854913"/>
    <w:rsid w:val="008551B7"/>
    <w:rsid w:val="0085635B"/>
    <w:rsid w:val="00856933"/>
    <w:rsid w:val="008570C8"/>
    <w:rsid w:val="00857F03"/>
    <w:rsid w:val="00860E72"/>
    <w:rsid w:val="00861B3E"/>
    <w:rsid w:val="008623F9"/>
    <w:rsid w:val="0086279B"/>
    <w:rsid w:val="00863057"/>
    <w:rsid w:val="0086475E"/>
    <w:rsid w:val="008647F7"/>
    <w:rsid w:val="008650A6"/>
    <w:rsid w:val="008650FA"/>
    <w:rsid w:val="0086603D"/>
    <w:rsid w:val="008666C4"/>
    <w:rsid w:val="00867ADE"/>
    <w:rsid w:val="0087092F"/>
    <w:rsid w:val="008713DC"/>
    <w:rsid w:val="008716ED"/>
    <w:rsid w:val="0087261B"/>
    <w:rsid w:val="00872A9F"/>
    <w:rsid w:val="00872C68"/>
    <w:rsid w:val="00872FD2"/>
    <w:rsid w:val="0087360F"/>
    <w:rsid w:val="0087401E"/>
    <w:rsid w:val="008749EC"/>
    <w:rsid w:val="00875745"/>
    <w:rsid w:val="00875A7F"/>
    <w:rsid w:val="00875DC1"/>
    <w:rsid w:val="00877160"/>
    <w:rsid w:val="00880602"/>
    <w:rsid w:val="00880620"/>
    <w:rsid w:val="00881574"/>
    <w:rsid w:val="00882967"/>
    <w:rsid w:val="00882D4B"/>
    <w:rsid w:val="0088485C"/>
    <w:rsid w:val="00884A08"/>
    <w:rsid w:val="00884B1A"/>
    <w:rsid w:val="00885AFB"/>
    <w:rsid w:val="00885E72"/>
    <w:rsid w:val="00886A41"/>
    <w:rsid w:val="00886AE8"/>
    <w:rsid w:val="00886FA2"/>
    <w:rsid w:val="0088751F"/>
    <w:rsid w:val="008902C3"/>
    <w:rsid w:val="008904C2"/>
    <w:rsid w:val="008905C5"/>
    <w:rsid w:val="008907D2"/>
    <w:rsid w:val="008924C9"/>
    <w:rsid w:val="00896CA0"/>
    <w:rsid w:val="00896DC2"/>
    <w:rsid w:val="00897201"/>
    <w:rsid w:val="00897824"/>
    <w:rsid w:val="008A5D45"/>
    <w:rsid w:val="008A6470"/>
    <w:rsid w:val="008A6F76"/>
    <w:rsid w:val="008A704C"/>
    <w:rsid w:val="008A7202"/>
    <w:rsid w:val="008A7A1C"/>
    <w:rsid w:val="008B0F71"/>
    <w:rsid w:val="008B13E4"/>
    <w:rsid w:val="008B1AD5"/>
    <w:rsid w:val="008B2837"/>
    <w:rsid w:val="008B38DD"/>
    <w:rsid w:val="008B3B94"/>
    <w:rsid w:val="008B3DD1"/>
    <w:rsid w:val="008B41AD"/>
    <w:rsid w:val="008B4357"/>
    <w:rsid w:val="008B4A38"/>
    <w:rsid w:val="008B508B"/>
    <w:rsid w:val="008B5312"/>
    <w:rsid w:val="008B5397"/>
    <w:rsid w:val="008B5436"/>
    <w:rsid w:val="008B54F1"/>
    <w:rsid w:val="008B5F7B"/>
    <w:rsid w:val="008B66D4"/>
    <w:rsid w:val="008B67B5"/>
    <w:rsid w:val="008B76F6"/>
    <w:rsid w:val="008B7AEE"/>
    <w:rsid w:val="008B7DF2"/>
    <w:rsid w:val="008C0210"/>
    <w:rsid w:val="008C0626"/>
    <w:rsid w:val="008C083D"/>
    <w:rsid w:val="008C0BB6"/>
    <w:rsid w:val="008C0D82"/>
    <w:rsid w:val="008C1321"/>
    <w:rsid w:val="008C1331"/>
    <w:rsid w:val="008C1F50"/>
    <w:rsid w:val="008C2328"/>
    <w:rsid w:val="008C3404"/>
    <w:rsid w:val="008C39A1"/>
    <w:rsid w:val="008C3A05"/>
    <w:rsid w:val="008C3EC8"/>
    <w:rsid w:val="008C4229"/>
    <w:rsid w:val="008C4C28"/>
    <w:rsid w:val="008C51F3"/>
    <w:rsid w:val="008C5323"/>
    <w:rsid w:val="008C60DC"/>
    <w:rsid w:val="008C7064"/>
    <w:rsid w:val="008C78B6"/>
    <w:rsid w:val="008C7B4C"/>
    <w:rsid w:val="008C7D9F"/>
    <w:rsid w:val="008C7FC1"/>
    <w:rsid w:val="008D14DE"/>
    <w:rsid w:val="008D1E2D"/>
    <w:rsid w:val="008D268A"/>
    <w:rsid w:val="008D2F1B"/>
    <w:rsid w:val="008D3233"/>
    <w:rsid w:val="008D381E"/>
    <w:rsid w:val="008D42AF"/>
    <w:rsid w:val="008D42BE"/>
    <w:rsid w:val="008D4B33"/>
    <w:rsid w:val="008D5192"/>
    <w:rsid w:val="008D51F5"/>
    <w:rsid w:val="008D567E"/>
    <w:rsid w:val="008D7376"/>
    <w:rsid w:val="008D7BCD"/>
    <w:rsid w:val="008D7CA0"/>
    <w:rsid w:val="008E00E8"/>
    <w:rsid w:val="008E04F1"/>
    <w:rsid w:val="008E0605"/>
    <w:rsid w:val="008E06D3"/>
    <w:rsid w:val="008E0AEC"/>
    <w:rsid w:val="008E105E"/>
    <w:rsid w:val="008E29E6"/>
    <w:rsid w:val="008E3150"/>
    <w:rsid w:val="008E358A"/>
    <w:rsid w:val="008E3A03"/>
    <w:rsid w:val="008E3DD1"/>
    <w:rsid w:val="008E47A3"/>
    <w:rsid w:val="008E4C22"/>
    <w:rsid w:val="008E5793"/>
    <w:rsid w:val="008E5D02"/>
    <w:rsid w:val="008E61C4"/>
    <w:rsid w:val="008E678E"/>
    <w:rsid w:val="008E6B23"/>
    <w:rsid w:val="008E701B"/>
    <w:rsid w:val="008E7704"/>
    <w:rsid w:val="008F0A56"/>
    <w:rsid w:val="008F0A6B"/>
    <w:rsid w:val="008F0BD0"/>
    <w:rsid w:val="008F1097"/>
    <w:rsid w:val="008F174C"/>
    <w:rsid w:val="008F32C4"/>
    <w:rsid w:val="008F3B7D"/>
    <w:rsid w:val="008F50C5"/>
    <w:rsid w:val="008F5240"/>
    <w:rsid w:val="008F5D0B"/>
    <w:rsid w:val="008F5DD7"/>
    <w:rsid w:val="008F5F2A"/>
    <w:rsid w:val="008F688C"/>
    <w:rsid w:val="008F76E6"/>
    <w:rsid w:val="008F7B93"/>
    <w:rsid w:val="00900355"/>
    <w:rsid w:val="009007D3"/>
    <w:rsid w:val="00900B68"/>
    <w:rsid w:val="00900E1E"/>
    <w:rsid w:val="0090134C"/>
    <w:rsid w:val="00901F68"/>
    <w:rsid w:val="00902B51"/>
    <w:rsid w:val="0090305C"/>
    <w:rsid w:val="00903260"/>
    <w:rsid w:val="00904144"/>
    <w:rsid w:val="00904A64"/>
    <w:rsid w:val="009057DD"/>
    <w:rsid w:val="00905AAB"/>
    <w:rsid w:val="00906A53"/>
    <w:rsid w:val="00906F70"/>
    <w:rsid w:val="00907096"/>
    <w:rsid w:val="00907419"/>
    <w:rsid w:val="009100A0"/>
    <w:rsid w:val="00910BD3"/>
    <w:rsid w:val="00911693"/>
    <w:rsid w:val="00911912"/>
    <w:rsid w:val="00911E4D"/>
    <w:rsid w:val="0091306F"/>
    <w:rsid w:val="0091322D"/>
    <w:rsid w:val="0091402E"/>
    <w:rsid w:val="009152F4"/>
    <w:rsid w:val="00915310"/>
    <w:rsid w:val="0091559A"/>
    <w:rsid w:val="0091568B"/>
    <w:rsid w:val="00916D52"/>
    <w:rsid w:val="009173C5"/>
    <w:rsid w:val="0092015D"/>
    <w:rsid w:val="00920184"/>
    <w:rsid w:val="0092182A"/>
    <w:rsid w:val="00922027"/>
    <w:rsid w:val="0092229B"/>
    <w:rsid w:val="00922617"/>
    <w:rsid w:val="00922BF3"/>
    <w:rsid w:val="00923279"/>
    <w:rsid w:val="00923585"/>
    <w:rsid w:val="00923634"/>
    <w:rsid w:val="0092398D"/>
    <w:rsid w:val="00925704"/>
    <w:rsid w:val="00927030"/>
    <w:rsid w:val="0092706E"/>
    <w:rsid w:val="00927338"/>
    <w:rsid w:val="009274AA"/>
    <w:rsid w:val="0092772A"/>
    <w:rsid w:val="00927F88"/>
    <w:rsid w:val="00930301"/>
    <w:rsid w:val="0093031F"/>
    <w:rsid w:val="00930685"/>
    <w:rsid w:val="0093092A"/>
    <w:rsid w:val="009320BD"/>
    <w:rsid w:val="00932C72"/>
    <w:rsid w:val="00932DAD"/>
    <w:rsid w:val="0093469A"/>
    <w:rsid w:val="00934A60"/>
    <w:rsid w:val="00935951"/>
    <w:rsid w:val="0093610D"/>
    <w:rsid w:val="0093611F"/>
    <w:rsid w:val="0093637E"/>
    <w:rsid w:val="00937982"/>
    <w:rsid w:val="009400EB"/>
    <w:rsid w:val="00941119"/>
    <w:rsid w:val="00941E8A"/>
    <w:rsid w:val="009421B8"/>
    <w:rsid w:val="009434B6"/>
    <w:rsid w:val="00944881"/>
    <w:rsid w:val="00944DBC"/>
    <w:rsid w:val="00946515"/>
    <w:rsid w:val="009466B3"/>
    <w:rsid w:val="00946E18"/>
    <w:rsid w:val="00946FFF"/>
    <w:rsid w:val="00947526"/>
    <w:rsid w:val="00947E9F"/>
    <w:rsid w:val="009509C3"/>
    <w:rsid w:val="009510CA"/>
    <w:rsid w:val="0095145D"/>
    <w:rsid w:val="00951773"/>
    <w:rsid w:val="00953A8A"/>
    <w:rsid w:val="009540D0"/>
    <w:rsid w:val="00954163"/>
    <w:rsid w:val="00954401"/>
    <w:rsid w:val="0095450C"/>
    <w:rsid w:val="009548A9"/>
    <w:rsid w:val="00954DC6"/>
    <w:rsid w:val="00956265"/>
    <w:rsid w:val="009566B0"/>
    <w:rsid w:val="00956850"/>
    <w:rsid w:val="0095685B"/>
    <w:rsid w:val="00956E6E"/>
    <w:rsid w:val="00956F6D"/>
    <w:rsid w:val="0095761D"/>
    <w:rsid w:val="0096082F"/>
    <w:rsid w:val="00961A8E"/>
    <w:rsid w:val="009629D8"/>
    <w:rsid w:val="009630EE"/>
    <w:rsid w:val="00963F23"/>
    <w:rsid w:val="009644A8"/>
    <w:rsid w:val="00964EC9"/>
    <w:rsid w:val="00965366"/>
    <w:rsid w:val="00965DF9"/>
    <w:rsid w:val="00966541"/>
    <w:rsid w:val="009669E0"/>
    <w:rsid w:val="00966EE2"/>
    <w:rsid w:val="00967057"/>
    <w:rsid w:val="00970780"/>
    <w:rsid w:val="009722CE"/>
    <w:rsid w:val="009725F6"/>
    <w:rsid w:val="00972CCF"/>
    <w:rsid w:val="00972F54"/>
    <w:rsid w:val="00973027"/>
    <w:rsid w:val="00974242"/>
    <w:rsid w:val="00975987"/>
    <w:rsid w:val="00975A40"/>
    <w:rsid w:val="009760D3"/>
    <w:rsid w:val="00976EDD"/>
    <w:rsid w:val="009772EE"/>
    <w:rsid w:val="009775F2"/>
    <w:rsid w:val="00977A84"/>
    <w:rsid w:val="00980A6B"/>
    <w:rsid w:val="00980D17"/>
    <w:rsid w:val="00980DB4"/>
    <w:rsid w:val="00980E34"/>
    <w:rsid w:val="00982199"/>
    <w:rsid w:val="009828C9"/>
    <w:rsid w:val="00983D23"/>
    <w:rsid w:val="009844C3"/>
    <w:rsid w:val="009856C5"/>
    <w:rsid w:val="009867AF"/>
    <w:rsid w:val="00987034"/>
    <w:rsid w:val="00987B1B"/>
    <w:rsid w:val="009907C8"/>
    <w:rsid w:val="009914E2"/>
    <w:rsid w:val="009916D4"/>
    <w:rsid w:val="00991751"/>
    <w:rsid w:val="00993BA5"/>
    <w:rsid w:val="00994284"/>
    <w:rsid w:val="009946E5"/>
    <w:rsid w:val="00994CE0"/>
    <w:rsid w:val="00995692"/>
    <w:rsid w:val="00995743"/>
    <w:rsid w:val="00995AD8"/>
    <w:rsid w:val="00995E0A"/>
    <w:rsid w:val="00996142"/>
    <w:rsid w:val="0099641E"/>
    <w:rsid w:val="0099668D"/>
    <w:rsid w:val="0099680D"/>
    <w:rsid w:val="009970DC"/>
    <w:rsid w:val="009A04C3"/>
    <w:rsid w:val="009A06D1"/>
    <w:rsid w:val="009A0910"/>
    <w:rsid w:val="009A471F"/>
    <w:rsid w:val="009A5020"/>
    <w:rsid w:val="009A605B"/>
    <w:rsid w:val="009A6272"/>
    <w:rsid w:val="009A6513"/>
    <w:rsid w:val="009A6936"/>
    <w:rsid w:val="009A6A3B"/>
    <w:rsid w:val="009A71B7"/>
    <w:rsid w:val="009A72F1"/>
    <w:rsid w:val="009A75C7"/>
    <w:rsid w:val="009A7E72"/>
    <w:rsid w:val="009B01AF"/>
    <w:rsid w:val="009B03EC"/>
    <w:rsid w:val="009B0D1E"/>
    <w:rsid w:val="009B2977"/>
    <w:rsid w:val="009B3662"/>
    <w:rsid w:val="009B401A"/>
    <w:rsid w:val="009B4CFD"/>
    <w:rsid w:val="009B4E7F"/>
    <w:rsid w:val="009B5E45"/>
    <w:rsid w:val="009B6665"/>
    <w:rsid w:val="009B6E9B"/>
    <w:rsid w:val="009B6FC2"/>
    <w:rsid w:val="009C1757"/>
    <w:rsid w:val="009C23BB"/>
    <w:rsid w:val="009C35D2"/>
    <w:rsid w:val="009C4577"/>
    <w:rsid w:val="009C5D4D"/>
    <w:rsid w:val="009C7014"/>
    <w:rsid w:val="009C71BE"/>
    <w:rsid w:val="009C7672"/>
    <w:rsid w:val="009D03E0"/>
    <w:rsid w:val="009D11C8"/>
    <w:rsid w:val="009D1480"/>
    <w:rsid w:val="009D1944"/>
    <w:rsid w:val="009D1B42"/>
    <w:rsid w:val="009D1D92"/>
    <w:rsid w:val="009D2153"/>
    <w:rsid w:val="009D24B0"/>
    <w:rsid w:val="009D260F"/>
    <w:rsid w:val="009D323E"/>
    <w:rsid w:val="009D32D7"/>
    <w:rsid w:val="009D3332"/>
    <w:rsid w:val="009D38FD"/>
    <w:rsid w:val="009D4D35"/>
    <w:rsid w:val="009D576F"/>
    <w:rsid w:val="009D67C2"/>
    <w:rsid w:val="009D7066"/>
    <w:rsid w:val="009D751C"/>
    <w:rsid w:val="009D7609"/>
    <w:rsid w:val="009D78AD"/>
    <w:rsid w:val="009E00B8"/>
    <w:rsid w:val="009E04BB"/>
    <w:rsid w:val="009E1F19"/>
    <w:rsid w:val="009E2769"/>
    <w:rsid w:val="009E2965"/>
    <w:rsid w:val="009E302D"/>
    <w:rsid w:val="009E43C5"/>
    <w:rsid w:val="009E4D40"/>
    <w:rsid w:val="009E552A"/>
    <w:rsid w:val="009E610B"/>
    <w:rsid w:val="009E6411"/>
    <w:rsid w:val="009E69D0"/>
    <w:rsid w:val="009F1E15"/>
    <w:rsid w:val="009F1F7A"/>
    <w:rsid w:val="009F2021"/>
    <w:rsid w:val="009F285D"/>
    <w:rsid w:val="009F2D8C"/>
    <w:rsid w:val="009F338E"/>
    <w:rsid w:val="009F4949"/>
    <w:rsid w:val="009F4F31"/>
    <w:rsid w:val="009F61C7"/>
    <w:rsid w:val="009F6462"/>
    <w:rsid w:val="009F64F8"/>
    <w:rsid w:val="009F6691"/>
    <w:rsid w:val="009F69E3"/>
    <w:rsid w:val="009F759A"/>
    <w:rsid w:val="00A01057"/>
    <w:rsid w:val="00A01583"/>
    <w:rsid w:val="00A052E9"/>
    <w:rsid w:val="00A053E1"/>
    <w:rsid w:val="00A056F0"/>
    <w:rsid w:val="00A05F0A"/>
    <w:rsid w:val="00A05F8B"/>
    <w:rsid w:val="00A06244"/>
    <w:rsid w:val="00A06711"/>
    <w:rsid w:val="00A06BDB"/>
    <w:rsid w:val="00A07B4B"/>
    <w:rsid w:val="00A07D5B"/>
    <w:rsid w:val="00A07F4C"/>
    <w:rsid w:val="00A1145A"/>
    <w:rsid w:val="00A11D21"/>
    <w:rsid w:val="00A1287D"/>
    <w:rsid w:val="00A12A40"/>
    <w:rsid w:val="00A13219"/>
    <w:rsid w:val="00A13571"/>
    <w:rsid w:val="00A13970"/>
    <w:rsid w:val="00A13BB9"/>
    <w:rsid w:val="00A13D65"/>
    <w:rsid w:val="00A13F5A"/>
    <w:rsid w:val="00A14EB3"/>
    <w:rsid w:val="00A1502F"/>
    <w:rsid w:val="00A15415"/>
    <w:rsid w:val="00A171E3"/>
    <w:rsid w:val="00A17CBA"/>
    <w:rsid w:val="00A17ECF"/>
    <w:rsid w:val="00A202E4"/>
    <w:rsid w:val="00A21913"/>
    <w:rsid w:val="00A21C4A"/>
    <w:rsid w:val="00A22392"/>
    <w:rsid w:val="00A22C1C"/>
    <w:rsid w:val="00A22D0D"/>
    <w:rsid w:val="00A23CCC"/>
    <w:rsid w:val="00A23D9D"/>
    <w:rsid w:val="00A25897"/>
    <w:rsid w:val="00A2765A"/>
    <w:rsid w:val="00A27D90"/>
    <w:rsid w:val="00A30263"/>
    <w:rsid w:val="00A30E5A"/>
    <w:rsid w:val="00A30FB7"/>
    <w:rsid w:val="00A31874"/>
    <w:rsid w:val="00A320D0"/>
    <w:rsid w:val="00A33767"/>
    <w:rsid w:val="00A33C4E"/>
    <w:rsid w:val="00A34D35"/>
    <w:rsid w:val="00A35521"/>
    <w:rsid w:val="00A36BE0"/>
    <w:rsid w:val="00A37B57"/>
    <w:rsid w:val="00A37F92"/>
    <w:rsid w:val="00A406D9"/>
    <w:rsid w:val="00A41056"/>
    <w:rsid w:val="00A41C75"/>
    <w:rsid w:val="00A42427"/>
    <w:rsid w:val="00A42DDF"/>
    <w:rsid w:val="00A42EEF"/>
    <w:rsid w:val="00A43732"/>
    <w:rsid w:val="00A437D3"/>
    <w:rsid w:val="00A43803"/>
    <w:rsid w:val="00A43F2C"/>
    <w:rsid w:val="00A44675"/>
    <w:rsid w:val="00A51C7D"/>
    <w:rsid w:val="00A527B2"/>
    <w:rsid w:val="00A53E9D"/>
    <w:rsid w:val="00A557E3"/>
    <w:rsid w:val="00A55A9A"/>
    <w:rsid w:val="00A55CAE"/>
    <w:rsid w:val="00A5632E"/>
    <w:rsid w:val="00A575E0"/>
    <w:rsid w:val="00A60354"/>
    <w:rsid w:val="00A6095C"/>
    <w:rsid w:val="00A61CBC"/>
    <w:rsid w:val="00A620A4"/>
    <w:rsid w:val="00A634C7"/>
    <w:rsid w:val="00A63959"/>
    <w:rsid w:val="00A643CE"/>
    <w:rsid w:val="00A6476F"/>
    <w:rsid w:val="00A649E7"/>
    <w:rsid w:val="00A65ED0"/>
    <w:rsid w:val="00A65F58"/>
    <w:rsid w:val="00A66714"/>
    <w:rsid w:val="00A66749"/>
    <w:rsid w:val="00A66AAF"/>
    <w:rsid w:val="00A67464"/>
    <w:rsid w:val="00A67FF4"/>
    <w:rsid w:val="00A71024"/>
    <w:rsid w:val="00A71154"/>
    <w:rsid w:val="00A71D6E"/>
    <w:rsid w:val="00A7316F"/>
    <w:rsid w:val="00A73831"/>
    <w:rsid w:val="00A73CAD"/>
    <w:rsid w:val="00A74B1D"/>
    <w:rsid w:val="00A74E8A"/>
    <w:rsid w:val="00A75172"/>
    <w:rsid w:val="00A759D0"/>
    <w:rsid w:val="00A76726"/>
    <w:rsid w:val="00A77111"/>
    <w:rsid w:val="00A80776"/>
    <w:rsid w:val="00A82881"/>
    <w:rsid w:val="00A82C75"/>
    <w:rsid w:val="00A83110"/>
    <w:rsid w:val="00A8389A"/>
    <w:rsid w:val="00A83CA1"/>
    <w:rsid w:val="00A84164"/>
    <w:rsid w:val="00A84B2A"/>
    <w:rsid w:val="00A84F1C"/>
    <w:rsid w:val="00A850CC"/>
    <w:rsid w:val="00A8656D"/>
    <w:rsid w:val="00A86622"/>
    <w:rsid w:val="00A870A3"/>
    <w:rsid w:val="00A87810"/>
    <w:rsid w:val="00A87BA2"/>
    <w:rsid w:val="00A90181"/>
    <w:rsid w:val="00A90685"/>
    <w:rsid w:val="00A90F3C"/>
    <w:rsid w:val="00A922F3"/>
    <w:rsid w:val="00A94502"/>
    <w:rsid w:val="00A954F6"/>
    <w:rsid w:val="00A956D6"/>
    <w:rsid w:val="00A96A21"/>
    <w:rsid w:val="00A970C6"/>
    <w:rsid w:val="00A97536"/>
    <w:rsid w:val="00A97738"/>
    <w:rsid w:val="00AA063E"/>
    <w:rsid w:val="00AA095C"/>
    <w:rsid w:val="00AA1CBE"/>
    <w:rsid w:val="00AA2202"/>
    <w:rsid w:val="00AA2DB4"/>
    <w:rsid w:val="00AA36B2"/>
    <w:rsid w:val="00AA3B80"/>
    <w:rsid w:val="00AA5B3B"/>
    <w:rsid w:val="00AA64C0"/>
    <w:rsid w:val="00AA70BF"/>
    <w:rsid w:val="00AA759B"/>
    <w:rsid w:val="00AA77AA"/>
    <w:rsid w:val="00AB0A70"/>
    <w:rsid w:val="00AB0DD2"/>
    <w:rsid w:val="00AB1672"/>
    <w:rsid w:val="00AB1DF0"/>
    <w:rsid w:val="00AB2A01"/>
    <w:rsid w:val="00AB2BAC"/>
    <w:rsid w:val="00AB37A2"/>
    <w:rsid w:val="00AB3B9E"/>
    <w:rsid w:val="00AB3C3D"/>
    <w:rsid w:val="00AB3F39"/>
    <w:rsid w:val="00AB4239"/>
    <w:rsid w:val="00AB427D"/>
    <w:rsid w:val="00AB4A68"/>
    <w:rsid w:val="00AB53E6"/>
    <w:rsid w:val="00AB5671"/>
    <w:rsid w:val="00AB6015"/>
    <w:rsid w:val="00AB63BE"/>
    <w:rsid w:val="00AB6D0F"/>
    <w:rsid w:val="00AB6D96"/>
    <w:rsid w:val="00AB7CE4"/>
    <w:rsid w:val="00AC005B"/>
    <w:rsid w:val="00AC0314"/>
    <w:rsid w:val="00AC0447"/>
    <w:rsid w:val="00AC060A"/>
    <w:rsid w:val="00AC0DFA"/>
    <w:rsid w:val="00AC15AC"/>
    <w:rsid w:val="00AC31B7"/>
    <w:rsid w:val="00AC32F6"/>
    <w:rsid w:val="00AC35D3"/>
    <w:rsid w:val="00AC4623"/>
    <w:rsid w:val="00AC47AD"/>
    <w:rsid w:val="00AC507E"/>
    <w:rsid w:val="00AC590D"/>
    <w:rsid w:val="00AC5920"/>
    <w:rsid w:val="00AC5A1A"/>
    <w:rsid w:val="00AC6AF3"/>
    <w:rsid w:val="00AC7CA3"/>
    <w:rsid w:val="00AD02DB"/>
    <w:rsid w:val="00AD118D"/>
    <w:rsid w:val="00AD227F"/>
    <w:rsid w:val="00AD2D57"/>
    <w:rsid w:val="00AD3860"/>
    <w:rsid w:val="00AD50EB"/>
    <w:rsid w:val="00AD5B50"/>
    <w:rsid w:val="00AD5CD4"/>
    <w:rsid w:val="00AD5D62"/>
    <w:rsid w:val="00AD5F1D"/>
    <w:rsid w:val="00AD6006"/>
    <w:rsid w:val="00AD71F6"/>
    <w:rsid w:val="00AD7451"/>
    <w:rsid w:val="00AE017C"/>
    <w:rsid w:val="00AE0579"/>
    <w:rsid w:val="00AE06F9"/>
    <w:rsid w:val="00AE0E30"/>
    <w:rsid w:val="00AE1A75"/>
    <w:rsid w:val="00AE2300"/>
    <w:rsid w:val="00AE3061"/>
    <w:rsid w:val="00AE36BF"/>
    <w:rsid w:val="00AE3C19"/>
    <w:rsid w:val="00AE3F49"/>
    <w:rsid w:val="00AE4136"/>
    <w:rsid w:val="00AE5195"/>
    <w:rsid w:val="00AE55CA"/>
    <w:rsid w:val="00AE5A5E"/>
    <w:rsid w:val="00AE62E9"/>
    <w:rsid w:val="00AE6681"/>
    <w:rsid w:val="00AE6C73"/>
    <w:rsid w:val="00AE734A"/>
    <w:rsid w:val="00AE734E"/>
    <w:rsid w:val="00AE74F9"/>
    <w:rsid w:val="00AF074E"/>
    <w:rsid w:val="00AF11DC"/>
    <w:rsid w:val="00AF2379"/>
    <w:rsid w:val="00AF29F3"/>
    <w:rsid w:val="00AF2BE1"/>
    <w:rsid w:val="00AF3DC5"/>
    <w:rsid w:val="00AF40C0"/>
    <w:rsid w:val="00AF4371"/>
    <w:rsid w:val="00AF549D"/>
    <w:rsid w:val="00AF5FAD"/>
    <w:rsid w:val="00AF74A8"/>
    <w:rsid w:val="00AF7D55"/>
    <w:rsid w:val="00AF7E05"/>
    <w:rsid w:val="00B00076"/>
    <w:rsid w:val="00B000AB"/>
    <w:rsid w:val="00B000DC"/>
    <w:rsid w:val="00B0012C"/>
    <w:rsid w:val="00B002D3"/>
    <w:rsid w:val="00B015F8"/>
    <w:rsid w:val="00B01F02"/>
    <w:rsid w:val="00B01FEA"/>
    <w:rsid w:val="00B03D59"/>
    <w:rsid w:val="00B03E4E"/>
    <w:rsid w:val="00B0433B"/>
    <w:rsid w:val="00B04DDA"/>
    <w:rsid w:val="00B04E7B"/>
    <w:rsid w:val="00B053D5"/>
    <w:rsid w:val="00B05DCB"/>
    <w:rsid w:val="00B069AD"/>
    <w:rsid w:val="00B075A3"/>
    <w:rsid w:val="00B11261"/>
    <w:rsid w:val="00B11EEE"/>
    <w:rsid w:val="00B12631"/>
    <w:rsid w:val="00B134D5"/>
    <w:rsid w:val="00B13CF8"/>
    <w:rsid w:val="00B13EC0"/>
    <w:rsid w:val="00B141B4"/>
    <w:rsid w:val="00B150A1"/>
    <w:rsid w:val="00B166E6"/>
    <w:rsid w:val="00B17B53"/>
    <w:rsid w:val="00B21318"/>
    <w:rsid w:val="00B21544"/>
    <w:rsid w:val="00B2293F"/>
    <w:rsid w:val="00B22F73"/>
    <w:rsid w:val="00B23652"/>
    <w:rsid w:val="00B256F5"/>
    <w:rsid w:val="00B26728"/>
    <w:rsid w:val="00B26EFE"/>
    <w:rsid w:val="00B275BC"/>
    <w:rsid w:val="00B30C96"/>
    <w:rsid w:val="00B31197"/>
    <w:rsid w:val="00B32829"/>
    <w:rsid w:val="00B331AD"/>
    <w:rsid w:val="00B33A54"/>
    <w:rsid w:val="00B33B87"/>
    <w:rsid w:val="00B33EF6"/>
    <w:rsid w:val="00B34390"/>
    <w:rsid w:val="00B3512E"/>
    <w:rsid w:val="00B35430"/>
    <w:rsid w:val="00B35965"/>
    <w:rsid w:val="00B360D8"/>
    <w:rsid w:val="00B36643"/>
    <w:rsid w:val="00B366AA"/>
    <w:rsid w:val="00B367DD"/>
    <w:rsid w:val="00B36A70"/>
    <w:rsid w:val="00B37049"/>
    <w:rsid w:val="00B37A5C"/>
    <w:rsid w:val="00B37D82"/>
    <w:rsid w:val="00B40C5D"/>
    <w:rsid w:val="00B40EE8"/>
    <w:rsid w:val="00B4152C"/>
    <w:rsid w:val="00B42819"/>
    <w:rsid w:val="00B431A1"/>
    <w:rsid w:val="00B43745"/>
    <w:rsid w:val="00B43FC9"/>
    <w:rsid w:val="00B44ADD"/>
    <w:rsid w:val="00B471E1"/>
    <w:rsid w:val="00B473C8"/>
    <w:rsid w:val="00B47734"/>
    <w:rsid w:val="00B478FC"/>
    <w:rsid w:val="00B47B1D"/>
    <w:rsid w:val="00B47DE4"/>
    <w:rsid w:val="00B502AB"/>
    <w:rsid w:val="00B505E9"/>
    <w:rsid w:val="00B5087D"/>
    <w:rsid w:val="00B52768"/>
    <w:rsid w:val="00B52812"/>
    <w:rsid w:val="00B52D50"/>
    <w:rsid w:val="00B53240"/>
    <w:rsid w:val="00B554B7"/>
    <w:rsid w:val="00B55B4A"/>
    <w:rsid w:val="00B56789"/>
    <w:rsid w:val="00B5785C"/>
    <w:rsid w:val="00B57A7F"/>
    <w:rsid w:val="00B57B31"/>
    <w:rsid w:val="00B626C4"/>
    <w:rsid w:val="00B627A1"/>
    <w:rsid w:val="00B6297A"/>
    <w:rsid w:val="00B62F33"/>
    <w:rsid w:val="00B63101"/>
    <w:rsid w:val="00B6322F"/>
    <w:rsid w:val="00B63C6F"/>
    <w:rsid w:val="00B63DC9"/>
    <w:rsid w:val="00B6424E"/>
    <w:rsid w:val="00B65A39"/>
    <w:rsid w:val="00B66179"/>
    <w:rsid w:val="00B66787"/>
    <w:rsid w:val="00B66ED0"/>
    <w:rsid w:val="00B66FBB"/>
    <w:rsid w:val="00B6702A"/>
    <w:rsid w:val="00B67C23"/>
    <w:rsid w:val="00B700C3"/>
    <w:rsid w:val="00B707F7"/>
    <w:rsid w:val="00B70B9C"/>
    <w:rsid w:val="00B70DE0"/>
    <w:rsid w:val="00B712A9"/>
    <w:rsid w:val="00B722D3"/>
    <w:rsid w:val="00B72A75"/>
    <w:rsid w:val="00B737AC"/>
    <w:rsid w:val="00B73A99"/>
    <w:rsid w:val="00B74CE1"/>
    <w:rsid w:val="00B7553F"/>
    <w:rsid w:val="00B75DA4"/>
    <w:rsid w:val="00B76106"/>
    <w:rsid w:val="00B76380"/>
    <w:rsid w:val="00B76E68"/>
    <w:rsid w:val="00B80B16"/>
    <w:rsid w:val="00B80F48"/>
    <w:rsid w:val="00B81D41"/>
    <w:rsid w:val="00B823AA"/>
    <w:rsid w:val="00B8274D"/>
    <w:rsid w:val="00B8328F"/>
    <w:rsid w:val="00B832EA"/>
    <w:rsid w:val="00B83A0B"/>
    <w:rsid w:val="00B847DA"/>
    <w:rsid w:val="00B849AC"/>
    <w:rsid w:val="00B850EB"/>
    <w:rsid w:val="00B851BB"/>
    <w:rsid w:val="00B85579"/>
    <w:rsid w:val="00B85B40"/>
    <w:rsid w:val="00B869F9"/>
    <w:rsid w:val="00B86E5E"/>
    <w:rsid w:val="00B8725E"/>
    <w:rsid w:val="00B87942"/>
    <w:rsid w:val="00B879EB"/>
    <w:rsid w:val="00B87AE5"/>
    <w:rsid w:val="00B90001"/>
    <w:rsid w:val="00B902C0"/>
    <w:rsid w:val="00B903D9"/>
    <w:rsid w:val="00B9058E"/>
    <w:rsid w:val="00B91832"/>
    <w:rsid w:val="00B92BBC"/>
    <w:rsid w:val="00B951FD"/>
    <w:rsid w:val="00B96A12"/>
    <w:rsid w:val="00B96D1E"/>
    <w:rsid w:val="00B97159"/>
    <w:rsid w:val="00B971D3"/>
    <w:rsid w:val="00B97759"/>
    <w:rsid w:val="00BA02AF"/>
    <w:rsid w:val="00BA06A8"/>
    <w:rsid w:val="00BA0FD2"/>
    <w:rsid w:val="00BA1287"/>
    <w:rsid w:val="00BA2B84"/>
    <w:rsid w:val="00BA30F0"/>
    <w:rsid w:val="00BA3DFA"/>
    <w:rsid w:val="00BA4503"/>
    <w:rsid w:val="00BA45DB"/>
    <w:rsid w:val="00BA469D"/>
    <w:rsid w:val="00BA5008"/>
    <w:rsid w:val="00BA65F5"/>
    <w:rsid w:val="00BA6AA1"/>
    <w:rsid w:val="00BA6D11"/>
    <w:rsid w:val="00BA70D7"/>
    <w:rsid w:val="00BA76A8"/>
    <w:rsid w:val="00BA7F8C"/>
    <w:rsid w:val="00BB0F37"/>
    <w:rsid w:val="00BB0F3F"/>
    <w:rsid w:val="00BB1C79"/>
    <w:rsid w:val="00BB2289"/>
    <w:rsid w:val="00BB2D45"/>
    <w:rsid w:val="00BB33D5"/>
    <w:rsid w:val="00BB3C53"/>
    <w:rsid w:val="00BB3F8A"/>
    <w:rsid w:val="00BB43A9"/>
    <w:rsid w:val="00BB580A"/>
    <w:rsid w:val="00BB5841"/>
    <w:rsid w:val="00BB63D6"/>
    <w:rsid w:val="00BB6810"/>
    <w:rsid w:val="00BB69AF"/>
    <w:rsid w:val="00BB7477"/>
    <w:rsid w:val="00BB7DE2"/>
    <w:rsid w:val="00BC089B"/>
    <w:rsid w:val="00BC1664"/>
    <w:rsid w:val="00BC1B61"/>
    <w:rsid w:val="00BC205A"/>
    <w:rsid w:val="00BC29B3"/>
    <w:rsid w:val="00BC300D"/>
    <w:rsid w:val="00BC37F4"/>
    <w:rsid w:val="00BC3BA0"/>
    <w:rsid w:val="00BC3E2B"/>
    <w:rsid w:val="00BC569B"/>
    <w:rsid w:val="00BC63B5"/>
    <w:rsid w:val="00BC6D29"/>
    <w:rsid w:val="00BC7CAE"/>
    <w:rsid w:val="00BD009E"/>
    <w:rsid w:val="00BD048A"/>
    <w:rsid w:val="00BD1406"/>
    <w:rsid w:val="00BD2F1C"/>
    <w:rsid w:val="00BD3B1D"/>
    <w:rsid w:val="00BD4C04"/>
    <w:rsid w:val="00BD5BBC"/>
    <w:rsid w:val="00BD5C74"/>
    <w:rsid w:val="00BD622C"/>
    <w:rsid w:val="00BE10BC"/>
    <w:rsid w:val="00BE17A3"/>
    <w:rsid w:val="00BE1CB4"/>
    <w:rsid w:val="00BE2661"/>
    <w:rsid w:val="00BE2DD0"/>
    <w:rsid w:val="00BE36BD"/>
    <w:rsid w:val="00BE3F1C"/>
    <w:rsid w:val="00BE3FF5"/>
    <w:rsid w:val="00BE4E76"/>
    <w:rsid w:val="00BE549A"/>
    <w:rsid w:val="00BE6093"/>
    <w:rsid w:val="00BE616C"/>
    <w:rsid w:val="00BE6A53"/>
    <w:rsid w:val="00BE6FD5"/>
    <w:rsid w:val="00BE73F6"/>
    <w:rsid w:val="00BE7581"/>
    <w:rsid w:val="00BF05D2"/>
    <w:rsid w:val="00BF0851"/>
    <w:rsid w:val="00BF1054"/>
    <w:rsid w:val="00BF191E"/>
    <w:rsid w:val="00BF1E40"/>
    <w:rsid w:val="00BF4076"/>
    <w:rsid w:val="00BF4184"/>
    <w:rsid w:val="00BF46F0"/>
    <w:rsid w:val="00BF5681"/>
    <w:rsid w:val="00BF5737"/>
    <w:rsid w:val="00BF58B9"/>
    <w:rsid w:val="00BF61A7"/>
    <w:rsid w:val="00BF69A2"/>
    <w:rsid w:val="00BF6A0F"/>
    <w:rsid w:val="00BF7FA7"/>
    <w:rsid w:val="00C00E3B"/>
    <w:rsid w:val="00C01933"/>
    <w:rsid w:val="00C01E54"/>
    <w:rsid w:val="00C0237B"/>
    <w:rsid w:val="00C02398"/>
    <w:rsid w:val="00C0336C"/>
    <w:rsid w:val="00C04213"/>
    <w:rsid w:val="00C042A4"/>
    <w:rsid w:val="00C05232"/>
    <w:rsid w:val="00C05FBB"/>
    <w:rsid w:val="00C0601E"/>
    <w:rsid w:val="00C06A02"/>
    <w:rsid w:val="00C06BB9"/>
    <w:rsid w:val="00C06D1B"/>
    <w:rsid w:val="00C072D7"/>
    <w:rsid w:val="00C0797B"/>
    <w:rsid w:val="00C07DDF"/>
    <w:rsid w:val="00C10659"/>
    <w:rsid w:val="00C11A5C"/>
    <w:rsid w:val="00C123FB"/>
    <w:rsid w:val="00C13711"/>
    <w:rsid w:val="00C15529"/>
    <w:rsid w:val="00C15790"/>
    <w:rsid w:val="00C157CC"/>
    <w:rsid w:val="00C15989"/>
    <w:rsid w:val="00C15B03"/>
    <w:rsid w:val="00C203B5"/>
    <w:rsid w:val="00C21810"/>
    <w:rsid w:val="00C21EBD"/>
    <w:rsid w:val="00C22223"/>
    <w:rsid w:val="00C22B88"/>
    <w:rsid w:val="00C22F01"/>
    <w:rsid w:val="00C2368E"/>
    <w:rsid w:val="00C23DF3"/>
    <w:rsid w:val="00C24161"/>
    <w:rsid w:val="00C25F2B"/>
    <w:rsid w:val="00C260DB"/>
    <w:rsid w:val="00C3030E"/>
    <w:rsid w:val="00C30359"/>
    <w:rsid w:val="00C30569"/>
    <w:rsid w:val="00C30735"/>
    <w:rsid w:val="00C3141C"/>
    <w:rsid w:val="00C31D30"/>
    <w:rsid w:val="00C324B0"/>
    <w:rsid w:val="00C331D4"/>
    <w:rsid w:val="00C3370B"/>
    <w:rsid w:val="00C33818"/>
    <w:rsid w:val="00C33C51"/>
    <w:rsid w:val="00C340B5"/>
    <w:rsid w:val="00C34ED7"/>
    <w:rsid w:val="00C34FFE"/>
    <w:rsid w:val="00C358CE"/>
    <w:rsid w:val="00C3640C"/>
    <w:rsid w:val="00C36591"/>
    <w:rsid w:val="00C368B2"/>
    <w:rsid w:val="00C36933"/>
    <w:rsid w:val="00C36A64"/>
    <w:rsid w:val="00C36C3D"/>
    <w:rsid w:val="00C40E77"/>
    <w:rsid w:val="00C42330"/>
    <w:rsid w:val="00C42654"/>
    <w:rsid w:val="00C42DF4"/>
    <w:rsid w:val="00C42E01"/>
    <w:rsid w:val="00C43A81"/>
    <w:rsid w:val="00C43E3E"/>
    <w:rsid w:val="00C43FD4"/>
    <w:rsid w:val="00C4424E"/>
    <w:rsid w:val="00C45112"/>
    <w:rsid w:val="00C4577F"/>
    <w:rsid w:val="00C45C71"/>
    <w:rsid w:val="00C470DB"/>
    <w:rsid w:val="00C476CA"/>
    <w:rsid w:val="00C47BDA"/>
    <w:rsid w:val="00C47E57"/>
    <w:rsid w:val="00C5034E"/>
    <w:rsid w:val="00C51996"/>
    <w:rsid w:val="00C51E68"/>
    <w:rsid w:val="00C522A1"/>
    <w:rsid w:val="00C524DF"/>
    <w:rsid w:val="00C52B11"/>
    <w:rsid w:val="00C52DFE"/>
    <w:rsid w:val="00C533EA"/>
    <w:rsid w:val="00C538D1"/>
    <w:rsid w:val="00C54CDF"/>
    <w:rsid w:val="00C56504"/>
    <w:rsid w:val="00C5690B"/>
    <w:rsid w:val="00C60444"/>
    <w:rsid w:val="00C6231A"/>
    <w:rsid w:val="00C62415"/>
    <w:rsid w:val="00C6280A"/>
    <w:rsid w:val="00C62AA5"/>
    <w:rsid w:val="00C631EA"/>
    <w:rsid w:val="00C63AC0"/>
    <w:rsid w:val="00C63F17"/>
    <w:rsid w:val="00C6443D"/>
    <w:rsid w:val="00C656B1"/>
    <w:rsid w:val="00C66324"/>
    <w:rsid w:val="00C66410"/>
    <w:rsid w:val="00C6643F"/>
    <w:rsid w:val="00C67A71"/>
    <w:rsid w:val="00C70992"/>
    <w:rsid w:val="00C70E69"/>
    <w:rsid w:val="00C712D6"/>
    <w:rsid w:val="00C72A69"/>
    <w:rsid w:val="00C73135"/>
    <w:rsid w:val="00C7318D"/>
    <w:rsid w:val="00C74D7D"/>
    <w:rsid w:val="00C75239"/>
    <w:rsid w:val="00C753B4"/>
    <w:rsid w:val="00C76249"/>
    <w:rsid w:val="00C764A8"/>
    <w:rsid w:val="00C76E06"/>
    <w:rsid w:val="00C81651"/>
    <w:rsid w:val="00C81ADA"/>
    <w:rsid w:val="00C81E0F"/>
    <w:rsid w:val="00C83055"/>
    <w:rsid w:val="00C84040"/>
    <w:rsid w:val="00C852C9"/>
    <w:rsid w:val="00C860EC"/>
    <w:rsid w:val="00C86A2C"/>
    <w:rsid w:val="00C86BF7"/>
    <w:rsid w:val="00C8704C"/>
    <w:rsid w:val="00C876E5"/>
    <w:rsid w:val="00C90142"/>
    <w:rsid w:val="00C90246"/>
    <w:rsid w:val="00C90E4E"/>
    <w:rsid w:val="00C910BF"/>
    <w:rsid w:val="00C91109"/>
    <w:rsid w:val="00C913E9"/>
    <w:rsid w:val="00C914F2"/>
    <w:rsid w:val="00C91534"/>
    <w:rsid w:val="00C919F7"/>
    <w:rsid w:val="00C91E71"/>
    <w:rsid w:val="00C91FBE"/>
    <w:rsid w:val="00C92491"/>
    <w:rsid w:val="00C92BF5"/>
    <w:rsid w:val="00C941BE"/>
    <w:rsid w:val="00C9492F"/>
    <w:rsid w:val="00C9518F"/>
    <w:rsid w:val="00C95565"/>
    <w:rsid w:val="00C9607E"/>
    <w:rsid w:val="00C96C8F"/>
    <w:rsid w:val="00C96F13"/>
    <w:rsid w:val="00C97030"/>
    <w:rsid w:val="00C97105"/>
    <w:rsid w:val="00C9719D"/>
    <w:rsid w:val="00C97245"/>
    <w:rsid w:val="00C97464"/>
    <w:rsid w:val="00CA0223"/>
    <w:rsid w:val="00CA0DA3"/>
    <w:rsid w:val="00CA0E50"/>
    <w:rsid w:val="00CA134B"/>
    <w:rsid w:val="00CA18D6"/>
    <w:rsid w:val="00CA218E"/>
    <w:rsid w:val="00CA24EF"/>
    <w:rsid w:val="00CA2AC3"/>
    <w:rsid w:val="00CA2BAE"/>
    <w:rsid w:val="00CA2C33"/>
    <w:rsid w:val="00CA3568"/>
    <w:rsid w:val="00CA414B"/>
    <w:rsid w:val="00CA41E2"/>
    <w:rsid w:val="00CA42C5"/>
    <w:rsid w:val="00CA4399"/>
    <w:rsid w:val="00CA471F"/>
    <w:rsid w:val="00CA4AE0"/>
    <w:rsid w:val="00CA4F1F"/>
    <w:rsid w:val="00CA54E2"/>
    <w:rsid w:val="00CA67A7"/>
    <w:rsid w:val="00CA6A1A"/>
    <w:rsid w:val="00CA74A7"/>
    <w:rsid w:val="00CA7BEB"/>
    <w:rsid w:val="00CB0140"/>
    <w:rsid w:val="00CB03BE"/>
    <w:rsid w:val="00CB03DA"/>
    <w:rsid w:val="00CB0561"/>
    <w:rsid w:val="00CB068C"/>
    <w:rsid w:val="00CB0D58"/>
    <w:rsid w:val="00CB2209"/>
    <w:rsid w:val="00CB33A4"/>
    <w:rsid w:val="00CB37B4"/>
    <w:rsid w:val="00CB3893"/>
    <w:rsid w:val="00CB4450"/>
    <w:rsid w:val="00CB45A1"/>
    <w:rsid w:val="00CB53EB"/>
    <w:rsid w:val="00CB5621"/>
    <w:rsid w:val="00CB5FC1"/>
    <w:rsid w:val="00CB6D1D"/>
    <w:rsid w:val="00CB6EC7"/>
    <w:rsid w:val="00CB76B1"/>
    <w:rsid w:val="00CB7808"/>
    <w:rsid w:val="00CC02F4"/>
    <w:rsid w:val="00CC0E8E"/>
    <w:rsid w:val="00CC0EF3"/>
    <w:rsid w:val="00CC14FB"/>
    <w:rsid w:val="00CC161F"/>
    <w:rsid w:val="00CC2809"/>
    <w:rsid w:val="00CC2E3C"/>
    <w:rsid w:val="00CC3417"/>
    <w:rsid w:val="00CC3541"/>
    <w:rsid w:val="00CC382F"/>
    <w:rsid w:val="00CC38C7"/>
    <w:rsid w:val="00CC3CD1"/>
    <w:rsid w:val="00CC3E74"/>
    <w:rsid w:val="00CC4007"/>
    <w:rsid w:val="00CC4279"/>
    <w:rsid w:val="00CC4361"/>
    <w:rsid w:val="00CC61DE"/>
    <w:rsid w:val="00CC77B9"/>
    <w:rsid w:val="00CC77F2"/>
    <w:rsid w:val="00CD0390"/>
    <w:rsid w:val="00CD2717"/>
    <w:rsid w:val="00CD27F7"/>
    <w:rsid w:val="00CD2DBF"/>
    <w:rsid w:val="00CD3F53"/>
    <w:rsid w:val="00CD4039"/>
    <w:rsid w:val="00CD4204"/>
    <w:rsid w:val="00CD46B7"/>
    <w:rsid w:val="00CD4A21"/>
    <w:rsid w:val="00CD5230"/>
    <w:rsid w:val="00CD56B4"/>
    <w:rsid w:val="00CD6041"/>
    <w:rsid w:val="00CD6E39"/>
    <w:rsid w:val="00CD7F97"/>
    <w:rsid w:val="00CE069F"/>
    <w:rsid w:val="00CE07B0"/>
    <w:rsid w:val="00CE0ABD"/>
    <w:rsid w:val="00CE1835"/>
    <w:rsid w:val="00CE1DC0"/>
    <w:rsid w:val="00CE1FCD"/>
    <w:rsid w:val="00CE23E3"/>
    <w:rsid w:val="00CE28ED"/>
    <w:rsid w:val="00CE384C"/>
    <w:rsid w:val="00CE560E"/>
    <w:rsid w:val="00CE5D7A"/>
    <w:rsid w:val="00CE7F63"/>
    <w:rsid w:val="00CF1A37"/>
    <w:rsid w:val="00CF1FD0"/>
    <w:rsid w:val="00CF2384"/>
    <w:rsid w:val="00CF2BF4"/>
    <w:rsid w:val="00CF4A8C"/>
    <w:rsid w:val="00CF4AC8"/>
    <w:rsid w:val="00CF4B58"/>
    <w:rsid w:val="00CF5078"/>
    <w:rsid w:val="00CF6270"/>
    <w:rsid w:val="00CF6E91"/>
    <w:rsid w:val="00CF7146"/>
    <w:rsid w:val="00CF77B0"/>
    <w:rsid w:val="00D00715"/>
    <w:rsid w:val="00D012A7"/>
    <w:rsid w:val="00D01358"/>
    <w:rsid w:val="00D03A1F"/>
    <w:rsid w:val="00D03C3C"/>
    <w:rsid w:val="00D03FF8"/>
    <w:rsid w:val="00D043CD"/>
    <w:rsid w:val="00D04767"/>
    <w:rsid w:val="00D04ABD"/>
    <w:rsid w:val="00D069F7"/>
    <w:rsid w:val="00D070E3"/>
    <w:rsid w:val="00D07C61"/>
    <w:rsid w:val="00D100E1"/>
    <w:rsid w:val="00D10B6F"/>
    <w:rsid w:val="00D11735"/>
    <w:rsid w:val="00D125A6"/>
    <w:rsid w:val="00D13248"/>
    <w:rsid w:val="00D13AC0"/>
    <w:rsid w:val="00D140B2"/>
    <w:rsid w:val="00D15967"/>
    <w:rsid w:val="00D16478"/>
    <w:rsid w:val="00D16740"/>
    <w:rsid w:val="00D2048C"/>
    <w:rsid w:val="00D2066E"/>
    <w:rsid w:val="00D213E7"/>
    <w:rsid w:val="00D21441"/>
    <w:rsid w:val="00D2224F"/>
    <w:rsid w:val="00D2377C"/>
    <w:rsid w:val="00D23A4F"/>
    <w:rsid w:val="00D24305"/>
    <w:rsid w:val="00D2438E"/>
    <w:rsid w:val="00D243BD"/>
    <w:rsid w:val="00D243C3"/>
    <w:rsid w:val="00D245DB"/>
    <w:rsid w:val="00D24CC8"/>
    <w:rsid w:val="00D269D6"/>
    <w:rsid w:val="00D26E62"/>
    <w:rsid w:val="00D26E79"/>
    <w:rsid w:val="00D273EA"/>
    <w:rsid w:val="00D27C7C"/>
    <w:rsid w:val="00D30273"/>
    <w:rsid w:val="00D3033A"/>
    <w:rsid w:val="00D30383"/>
    <w:rsid w:val="00D305DA"/>
    <w:rsid w:val="00D3087C"/>
    <w:rsid w:val="00D30A86"/>
    <w:rsid w:val="00D32437"/>
    <w:rsid w:val="00D32440"/>
    <w:rsid w:val="00D35305"/>
    <w:rsid w:val="00D372E2"/>
    <w:rsid w:val="00D37BBA"/>
    <w:rsid w:val="00D40922"/>
    <w:rsid w:val="00D418F3"/>
    <w:rsid w:val="00D42633"/>
    <w:rsid w:val="00D43145"/>
    <w:rsid w:val="00D445C0"/>
    <w:rsid w:val="00D44FCB"/>
    <w:rsid w:val="00D45E4F"/>
    <w:rsid w:val="00D46950"/>
    <w:rsid w:val="00D473D5"/>
    <w:rsid w:val="00D47638"/>
    <w:rsid w:val="00D50072"/>
    <w:rsid w:val="00D502A0"/>
    <w:rsid w:val="00D50307"/>
    <w:rsid w:val="00D51394"/>
    <w:rsid w:val="00D52A04"/>
    <w:rsid w:val="00D52D22"/>
    <w:rsid w:val="00D53E7E"/>
    <w:rsid w:val="00D54D9D"/>
    <w:rsid w:val="00D5522A"/>
    <w:rsid w:val="00D56584"/>
    <w:rsid w:val="00D56DF4"/>
    <w:rsid w:val="00D570B4"/>
    <w:rsid w:val="00D57ADC"/>
    <w:rsid w:val="00D57E97"/>
    <w:rsid w:val="00D6064C"/>
    <w:rsid w:val="00D60B74"/>
    <w:rsid w:val="00D616FA"/>
    <w:rsid w:val="00D6202C"/>
    <w:rsid w:val="00D62486"/>
    <w:rsid w:val="00D62F17"/>
    <w:rsid w:val="00D63277"/>
    <w:rsid w:val="00D6374C"/>
    <w:rsid w:val="00D63AEE"/>
    <w:rsid w:val="00D63B30"/>
    <w:rsid w:val="00D63D14"/>
    <w:rsid w:val="00D63D94"/>
    <w:rsid w:val="00D64701"/>
    <w:rsid w:val="00D64A5C"/>
    <w:rsid w:val="00D64B51"/>
    <w:rsid w:val="00D651B1"/>
    <w:rsid w:val="00D65494"/>
    <w:rsid w:val="00D6597E"/>
    <w:rsid w:val="00D660E2"/>
    <w:rsid w:val="00D665D7"/>
    <w:rsid w:val="00D676C1"/>
    <w:rsid w:val="00D6784B"/>
    <w:rsid w:val="00D67A2C"/>
    <w:rsid w:val="00D67C74"/>
    <w:rsid w:val="00D712A1"/>
    <w:rsid w:val="00D716A7"/>
    <w:rsid w:val="00D717A2"/>
    <w:rsid w:val="00D71B1F"/>
    <w:rsid w:val="00D72285"/>
    <w:rsid w:val="00D730B8"/>
    <w:rsid w:val="00D73F1D"/>
    <w:rsid w:val="00D743E0"/>
    <w:rsid w:val="00D7448B"/>
    <w:rsid w:val="00D750B1"/>
    <w:rsid w:val="00D75846"/>
    <w:rsid w:val="00D75858"/>
    <w:rsid w:val="00D75B8B"/>
    <w:rsid w:val="00D765D0"/>
    <w:rsid w:val="00D77664"/>
    <w:rsid w:val="00D812EF"/>
    <w:rsid w:val="00D81417"/>
    <w:rsid w:val="00D816AC"/>
    <w:rsid w:val="00D82465"/>
    <w:rsid w:val="00D82DBE"/>
    <w:rsid w:val="00D82DCA"/>
    <w:rsid w:val="00D84028"/>
    <w:rsid w:val="00D847AE"/>
    <w:rsid w:val="00D852BB"/>
    <w:rsid w:val="00D85B03"/>
    <w:rsid w:val="00D85B68"/>
    <w:rsid w:val="00D864C7"/>
    <w:rsid w:val="00D9053E"/>
    <w:rsid w:val="00D90DA8"/>
    <w:rsid w:val="00D91C89"/>
    <w:rsid w:val="00D95B6A"/>
    <w:rsid w:val="00D968DC"/>
    <w:rsid w:val="00D96B93"/>
    <w:rsid w:val="00D96E56"/>
    <w:rsid w:val="00D97A4A"/>
    <w:rsid w:val="00DA11E5"/>
    <w:rsid w:val="00DA14A7"/>
    <w:rsid w:val="00DA1719"/>
    <w:rsid w:val="00DA205D"/>
    <w:rsid w:val="00DA267B"/>
    <w:rsid w:val="00DA28D4"/>
    <w:rsid w:val="00DA346B"/>
    <w:rsid w:val="00DA385D"/>
    <w:rsid w:val="00DA4342"/>
    <w:rsid w:val="00DA446A"/>
    <w:rsid w:val="00DA57FB"/>
    <w:rsid w:val="00DA668C"/>
    <w:rsid w:val="00DA7486"/>
    <w:rsid w:val="00DB09DE"/>
    <w:rsid w:val="00DB0C4D"/>
    <w:rsid w:val="00DB1431"/>
    <w:rsid w:val="00DB1726"/>
    <w:rsid w:val="00DB1A16"/>
    <w:rsid w:val="00DB3663"/>
    <w:rsid w:val="00DB40DD"/>
    <w:rsid w:val="00DB51E7"/>
    <w:rsid w:val="00DC0D70"/>
    <w:rsid w:val="00DC1658"/>
    <w:rsid w:val="00DC2882"/>
    <w:rsid w:val="00DC28AE"/>
    <w:rsid w:val="00DC44DC"/>
    <w:rsid w:val="00DC4852"/>
    <w:rsid w:val="00DC4EDA"/>
    <w:rsid w:val="00DD0190"/>
    <w:rsid w:val="00DD0286"/>
    <w:rsid w:val="00DD065A"/>
    <w:rsid w:val="00DD280B"/>
    <w:rsid w:val="00DD2D1F"/>
    <w:rsid w:val="00DD2FC5"/>
    <w:rsid w:val="00DD3DC8"/>
    <w:rsid w:val="00DD404B"/>
    <w:rsid w:val="00DD4165"/>
    <w:rsid w:val="00DD5154"/>
    <w:rsid w:val="00DD5B13"/>
    <w:rsid w:val="00DD68EC"/>
    <w:rsid w:val="00DD6BA0"/>
    <w:rsid w:val="00DD7333"/>
    <w:rsid w:val="00DD7414"/>
    <w:rsid w:val="00DD7838"/>
    <w:rsid w:val="00DD7BDE"/>
    <w:rsid w:val="00DE0066"/>
    <w:rsid w:val="00DE0678"/>
    <w:rsid w:val="00DE27BE"/>
    <w:rsid w:val="00DE2A77"/>
    <w:rsid w:val="00DE2E85"/>
    <w:rsid w:val="00DE4F91"/>
    <w:rsid w:val="00DE5C46"/>
    <w:rsid w:val="00DE6792"/>
    <w:rsid w:val="00DE77B3"/>
    <w:rsid w:val="00DE79E1"/>
    <w:rsid w:val="00DE7B93"/>
    <w:rsid w:val="00DE7D3F"/>
    <w:rsid w:val="00DF04D0"/>
    <w:rsid w:val="00DF09FE"/>
    <w:rsid w:val="00DF0D7F"/>
    <w:rsid w:val="00DF19C6"/>
    <w:rsid w:val="00DF1D50"/>
    <w:rsid w:val="00DF2A1B"/>
    <w:rsid w:val="00DF2C86"/>
    <w:rsid w:val="00DF3781"/>
    <w:rsid w:val="00DF404F"/>
    <w:rsid w:val="00DF4B40"/>
    <w:rsid w:val="00DF511B"/>
    <w:rsid w:val="00DF573E"/>
    <w:rsid w:val="00DF5B5D"/>
    <w:rsid w:val="00DF6C84"/>
    <w:rsid w:val="00DF702D"/>
    <w:rsid w:val="00DF719A"/>
    <w:rsid w:val="00DF758A"/>
    <w:rsid w:val="00DF77FD"/>
    <w:rsid w:val="00DF7B21"/>
    <w:rsid w:val="00DF7F8F"/>
    <w:rsid w:val="00E00ADC"/>
    <w:rsid w:val="00E01167"/>
    <w:rsid w:val="00E011CA"/>
    <w:rsid w:val="00E014B4"/>
    <w:rsid w:val="00E02BC9"/>
    <w:rsid w:val="00E0308C"/>
    <w:rsid w:val="00E035AB"/>
    <w:rsid w:val="00E03A1E"/>
    <w:rsid w:val="00E03AB2"/>
    <w:rsid w:val="00E050C2"/>
    <w:rsid w:val="00E05DAA"/>
    <w:rsid w:val="00E05E52"/>
    <w:rsid w:val="00E06272"/>
    <w:rsid w:val="00E0696B"/>
    <w:rsid w:val="00E06A00"/>
    <w:rsid w:val="00E07611"/>
    <w:rsid w:val="00E0777E"/>
    <w:rsid w:val="00E0790C"/>
    <w:rsid w:val="00E10631"/>
    <w:rsid w:val="00E1085C"/>
    <w:rsid w:val="00E11220"/>
    <w:rsid w:val="00E11918"/>
    <w:rsid w:val="00E12086"/>
    <w:rsid w:val="00E12293"/>
    <w:rsid w:val="00E12D20"/>
    <w:rsid w:val="00E13045"/>
    <w:rsid w:val="00E14F6C"/>
    <w:rsid w:val="00E154CE"/>
    <w:rsid w:val="00E1568A"/>
    <w:rsid w:val="00E1638A"/>
    <w:rsid w:val="00E1642E"/>
    <w:rsid w:val="00E171BD"/>
    <w:rsid w:val="00E173C0"/>
    <w:rsid w:val="00E17636"/>
    <w:rsid w:val="00E17E8C"/>
    <w:rsid w:val="00E206BA"/>
    <w:rsid w:val="00E20809"/>
    <w:rsid w:val="00E21733"/>
    <w:rsid w:val="00E21F11"/>
    <w:rsid w:val="00E225B5"/>
    <w:rsid w:val="00E22C5B"/>
    <w:rsid w:val="00E239FB"/>
    <w:rsid w:val="00E24065"/>
    <w:rsid w:val="00E2498A"/>
    <w:rsid w:val="00E24AC1"/>
    <w:rsid w:val="00E25724"/>
    <w:rsid w:val="00E25C4E"/>
    <w:rsid w:val="00E25C5A"/>
    <w:rsid w:val="00E26B21"/>
    <w:rsid w:val="00E312B0"/>
    <w:rsid w:val="00E31CF4"/>
    <w:rsid w:val="00E32243"/>
    <w:rsid w:val="00E32508"/>
    <w:rsid w:val="00E33C5C"/>
    <w:rsid w:val="00E34589"/>
    <w:rsid w:val="00E35BDD"/>
    <w:rsid w:val="00E35E6F"/>
    <w:rsid w:val="00E3605D"/>
    <w:rsid w:val="00E361E2"/>
    <w:rsid w:val="00E365C0"/>
    <w:rsid w:val="00E370C3"/>
    <w:rsid w:val="00E37755"/>
    <w:rsid w:val="00E37D58"/>
    <w:rsid w:val="00E4048D"/>
    <w:rsid w:val="00E404F2"/>
    <w:rsid w:val="00E41735"/>
    <w:rsid w:val="00E41D00"/>
    <w:rsid w:val="00E43166"/>
    <w:rsid w:val="00E449DA"/>
    <w:rsid w:val="00E44AB9"/>
    <w:rsid w:val="00E44D16"/>
    <w:rsid w:val="00E45603"/>
    <w:rsid w:val="00E45656"/>
    <w:rsid w:val="00E45882"/>
    <w:rsid w:val="00E465D5"/>
    <w:rsid w:val="00E46DBA"/>
    <w:rsid w:val="00E47331"/>
    <w:rsid w:val="00E5092E"/>
    <w:rsid w:val="00E5153F"/>
    <w:rsid w:val="00E522F1"/>
    <w:rsid w:val="00E525E1"/>
    <w:rsid w:val="00E536B9"/>
    <w:rsid w:val="00E53D5A"/>
    <w:rsid w:val="00E548C5"/>
    <w:rsid w:val="00E54EC0"/>
    <w:rsid w:val="00E54FA6"/>
    <w:rsid w:val="00E55284"/>
    <w:rsid w:val="00E55862"/>
    <w:rsid w:val="00E55914"/>
    <w:rsid w:val="00E55E34"/>
    <w:rsid w:val="00E55EAD"/>
    <w:rsid w:val="00E56C08"/>
    <w:rsid w:val="00E56C4A"/>
    <w:rsid w:val="00E57423"/>
    <w:rsid w:val="00E57D96"/>
    <w:rsid w:val="00E6004D"/>
    <w:rsid w:val="00E60986"/>
    <w:rsid w:val="00E614B0"/>
    <w:rsid w:val="00E61F7C"/>
    <w:rsid w:val="00E62893"/>
    <w:rsid w:val="00E62DF2"/>
    <w:rsid w:val="00E63EE8"/>
    <w:rsid w:val="00E642C2"/>
    <w:rsid w:val="00E6479F"/>
    <w:rsid w:val="00E64DFC"/>
    <w:rsid w:val="00E6577D"/>
    <w:rsid w:val="00E66770"/>
    <w:rsid w:val="00E66B1C"/>
    <w:rsid w:val="00E66CEA"/>
    <w:rsid w:val="00E71A07"/>
    <w:rsid w:val="00E71CA8"/>
    <w:rsid w:val="00E7231F"/>
    <w:rsid w:val="00E72436"/>
    <w:rsid w:val="00E72DA5"/>
    <w:rsid w:val="00E72E95"/>
    <w:rsid w:val="00E73E8D"/>
    <w:rsid w:val="00E740F2"/>
    <w:rsid w:val="00E746E4"/>
    <w:rsid w:val="00E74B87"/>
    <w:rsid w:val="00E75568"/>
    <w:rsid w:val="00E75A30"/>
    <w:rsid w:val="00E765E6"/>
    <w:rsid w:val="00E77127"/>
    <w:rsid w:val="00E771A2"/>
    <w:rsid w:val="00E775E7"/>
    <w:rsid w:val="00E777EE"/>
    <w:rsid w:val="00E803A7"/>
    <w:rsid w:val="00E80BFA"/>
    <w:rsid w:val="00E813F6"/>
    <w:rsid w:val="00E81978"/>
    <w:rsid w:val="00E831C4"/>
    <w:rsid w:val="00E8365A"/>
    <w:rsid w:val="00E84DC9"/>
    <w:rsid w:val="00E865E3"/>
    <w:rsid w:val="00E875A2"/>
    <w:rsid w:val="00E87672"/>
    <w:rsid w:val="00E87688"/>
    <w:rsid w:val="00E87944"/>
    <w:rsid w:val="00E902D0"/>
    <w:rsid w:val="00E90831"/>
    <w:rsid w:val="00E9143F"/>
    <w:rsid w:val="00E9184C"/>
    <w:rsid w:val="00E91F11"/>
    <w:rsid w:val="00E92DA9"/>
    <w:rsid w:val="00E93CBF"/>
    <w:rsid w:val="00E93D7C"/>
    <w:rsid w:val="00E96DC1"/>
    <w:rsid w:val="00E974EB"/>
    <w:rsid w:val="00EA07F4"/>
    <w:rsid w:val="00EA0BFD"/>
    <w:rsid w:val="00EA1618"/>
    <w:rsid w:val="00EA3BD5"/>
    <w:rsid w:val="00EA4116"/>
    <w:rsid w:val="00EA4D85"/>
    <w:rsid w:val="00EA54E4"/>
    <w:rsid w:val="00EA57BD"/>
    <w:rsid w:val="00EA6996"/>
    <w:rsid w:val="00EA6FB2"/>
    <w:rsid w:val="00EB05A6"/>
    <w:rsid w:val="00EB097F"/>
    <w:rsid w:val="00EB0BB0"/>
    <w:rsid w:val="00EB2117"/>
    <w:rsid w:val="00EB2541"/>
    <w:rsid w:val="00EB33A0"/>
    <w:rsid w:val="00EB407C"/>
    <w:rsid w:val="00EB4433"/>
    <w:rsid w:val="00EB4E06"/>
    <w:rsid w:val="00EB6642"/>
    <w:rsid w:val="00EB69C0"/>
    <w:rsid w:val="00EB7A56"/>
    <w:rsid w:val="00EC0672"/>
    <w:rsid w:val="00EC13B5"/>
    <w:rsid w:val="00EC1534"/>
    <w:rsid w:val="00EC1BC1"/>
    <w:rsid w:val="00EC2553"/>
    <w:rsid w:val="00EC359C"/>
    <w:rsid w:val="00EC376A"/>
    <w:rsid w:val="00EC4205"/>
    <w:rsid w:val="00EC5179"/>
    <w:rsid w:val="00EC5F79"/>
    <w:rsid w:val="00EC6305"/>
    <w:rsid w:val="00EC6773"/>
    <w:rsid w:val="00EC6D0A"/>
    <w:rsid w:val="00EC703E"/>
    <w:rsid w:val="00ED00D1"/>
    <w:rsid w:val="00ED0AF0"/>
    <w:rsid w:val="00ED0AFD"/>
    <w:rsid w:val="00ED0B64"/>
    <w:rsid w:val="00ED1FE1"/>
    <w:rsid w:val="00ED253A"/>
    <w:rsid w:val="00ED3032"/>
    <w:rsid w:val="00ED3526"/>
    <w:rsid w:val="00ED3B86"/>
    <w:rsid w:val="00ED74E3"/>
    <w:rsid w:val="00ED7B8F"/>
    <w:rsid w:val="00ED7E71"/>
    <w:rsid w:val="00EE0942"/>
    <w:rsid w:val="00EE100A"/>
    <w:rsid w:val="00EE1978"/>
    <w:rsid w:val="00EE1FCC"/>
    <w:rsid w:val="00EE2C97"/>
    <w:rsid w:val="00EE36B6"/>
    <w:rsid w:val="00EE3B26"/>
    <w:rsid w:val="00EE3CD7"/>
    <w:rsid w:val="00EE3E61"/>
    <w:rsid w:val="00EE425E"/>
    <w:rsid w:val="00EE4871"/>
    <w:rsid w:val="00EE564D"/>
    <w:rsid w:val="00EE7616"/>
    <w:rsid w:val="00EF0DDB"/>
    <w:rsid w:val="00EF2815"/>
    <w:rsid w:val="00EF2DE3"/>
    <w:rsid w:val="00EF424A"/>
    <w:rsid w:val="00EF527E"/>
    <w:rsid w:val="00EF56B7"/>
    <w:rsid w:val="00EF593F"/>
    <w:rsid w:val="00EF5C24"/>
    <w:rsid w:val="00EF6123"/>
    <w:rsid w:val="00EF6248"/>
    <w:rsid w:val="00EF64DF"/>
    <w:rsid w:val="00EF7165"/>
    <w:rsid w:val="00EF7C42"/>
    <w:rsid w:val="00F00F95"/>
    <w:rsid w:val="00F0142C"/>
    <w:rsid w:val="00F016C1"/>
    <w:rsid w:val="00F02233"/>
    <w:rsid w:val="00F0252A"/>
    <w:rsid w:val="00F0339A"/>
    <w:rsid w:val="00F04C41"/>
    <w:rsid w:val="00F04EAB"/>
    <w:rsid w:val="00F054EB"/>
    <w:rsid w:val="00F0656D"/>
    <w:rsid w:val="00F06D44"/>
    <w:rsid w:val="00F101AA"/>
    <w:rsid w:val="00F10DAE"/>
    <w:rsid w:val="00F10DF9"/>
    <w:rsid w:val="00F10E3F"/>
    <w:rsid w:val="00F11039"/>
    <w:rsid w:val="00F114CE"/>
    <w:rsid w:val="00F116AF"/>
    <w:rsid w:val="00F1194C"/>
    <w:rsid w:val="00F11D1C"/>
    <w:rsid w:val="00F13104"/>
    <w:rsid w:val="00F151F2"/>
    <w:rsid w:val="00F15748"/>
    <w:rsid w:val="00F16B71"/>
    <w:rsid w:val="00F175F2"/>
    <w:rsid w:val="00F17E40"/>
    <w:rsid w:val="00F22182"/>
    <w:rsid w:val="00F22C95"/>
    <w:rsid w:val="00F2424A"/>
    <w:rsid w:val="00F24981"/>
    <w:rsid w:val="00F249F3"/>
    <w:rsid w:val="00F25642"/>
    <w:rsid w:val="00F2577C"/>
    <w:rsid w:val="00F264CC"/>
    <w:rsid w:val="00F26545"/>
    <w:rsid w:val="00F2737E"/>
    <w:rsid w:val="00F27C68"/>
    <w:rsid w:val="00F27CBB"/>
    <w:rsid w:val="00F30218"/>
    <w:rsid w:val="00F30C5F"/>
    <w:rsid w:val="00F30FF7"/>
    <w:rsid w:val="00F3115E"/>
    <w:rsid w:val="00F31E73"/>
    <w:rsid w:val="00F32134"/>
    <w:rsid w:val="00F33B04"/>
    <w:rsid w:val="00F33F07"/>
    <w:rsid w:val="00F34A92"/>
    <w:rsid w:val="00F356F5"/>
    <w:rsid w:val="00F35E52"/>
    <w:rsid w:val="00F36A24"/>
    <w:rsid w:val="00F373F7"/>
    <w:rsid w:val="00F37543"/>
    <w:rsid w:val="00F379B7"/>
    <w:rsid w:val="00F37C86"/>
    <w:rsid w:val="00F37D86"/>
    <w:rsid w:val="00F40977"/>
    <w:rsid w:val="00F40C0B"/>
    <w:rsid w:val="00F42182"/>
    <w:rsid w:val="00F42420"/>
    <w:rsid w:val="00F42747"/>
    <w:rsid w:val="00F42929"/>
    <w:rsid w:val="00F43FDF"/>
    <w:rsid w:val="00F442AA"/>
    <w:rsid w:val="00F44373"/>
    <w:rsid w:val="00F44F37"/>
    <w:rsid w:val="00F4562B"/>
    <w:rsid w:val="00F46377"/>
    <w:rsid w:val="00F47E9B"/>
    <w:rsid w:val="00F5051E"/>
    <w:rsid w:val="00F522FA"/>
    <w:rsid w:val="00F524D1"/>
    <w:rsid w:val="00F525FA"/>
    <w:rsid w:val="00F528C3"/>
    <w:rsid w:val="00F52C70"/>
    <w:rsid w:val="00F53098"/>
    <w:rsid w:val="00F5458B"/>
    <w:rsid w:val="00F54DBF"/>
    <w:rsid w:val="00F55594"/>
    <w:rsid w:val="00F55BE3"/>
    <w:rsid w:val="00F55CE2"/>
    <w:rsid w:val="00F56134"/>
    <w:rsid w:val="00F56588"/>
    <w:rsid w:val="00F566C7"/>
    <w:rsid w:val="00F56C7E"/>
    <w:rsid w:val="00F6045E"/>
    <w:rsid w:val="00F60D98"/>
    <w:rsid w:val="00F6114A"/>
    <w:rsid w:val="00F619C6"/>
    <w:rsid w:val="00F6201F"/>
    <w:rsid w:val="00F62385"/>
    <w:rsid w:val="00F6267E"/>
    <w:rsid w:val="00F6296A"/>
    <w:rsid w:val="00F6310E"/>
    <w:rsid w:val="00F639F1"/>
    <w:rsid w:val="00F64B49"/>
    <w:rsid w:val="00F65411"/>
    <w:rsid w:val="00F6560C"/>
    <w:rsid w:val="00F657D9"/>
    <w:rsid w:val="00F65CF2"/>
    <w:rsid w:val="00F65D03"/>
    <w:rsid w:val="00F662BC"/>
    <w:rsid w:val="00F666B7"/>
    <w:rsid w:val="00F66F2F"/>
    <w:rsid w:val="00F676EB"/>
    <w:rsid w:val="00F67A8B"/>
    <w:rsid w:val="00F7155B"/>
    <w:rsid w:val="00F71A02"/>
    <w:rsid w:val="00F7319F"/>
    <w:rsid w:val="00F742D4"/>
    <w:rsid w:val="00F743DF"/>
    <w:rsid w:val="00F745DE"/>
    <w:rsid w:val="00F750FC"/>
    <w:rsid w:val="00F75B80"/>
    <w:rsid w:val="00F76019"/>
    <w:rsid w:val="00F767BF"/>
    <w:rsid w:val="00F76C7D"/>
    <w:rsid w:val="00F77A27"/>
    <w:rsid w:val="00F77FF4"/>
    <w:rsid w:val="00F8054C"/>
    <w:rsid w:val="00F810A7"/>
    <w:rsid w:val="00F81126"/>
    <w:rsid w:val="00F811A5"/>
    <w:rsid w:val="00F813F8"/>
    <w:rsid w:val="00F83987"/>
    <w:rsid w:val="00F8409C"/>
    <w:rsid w:val="00F841D2"/>
    <w:rsid w:val="00F84747"/>
    <w:rsid w:val="00F847FC"/>
    <w:rsid w:val="00F8499B"/>
    <w:rsid w:val="00F84A69"/>
    <w:rsid w:val="00F84AC8"/>
    <w:rsid w:val="00F84B7D"/>
    <w:rsid w:val="00F85AC4"/>
    <w:rsid w:val="00F85F02"/>
    <w:rsid w:val="00F8620E"/>
    <w:rsid w:val="00F86BB8"/>
    <w:rsid w:val="00F87F3C"/>
    <w:rsid w:val="00F91978"/>
    <w:rsid w:val="00F9216B"/>
    <w:rsid w:val="00F933E3"/>
    <w:rsid w:val="00F934B9"/>
    <w:rsid w:val="00F939E0"/>
    <w:rsid w:val="00F94DC8"/>
    <w:rsid w:val="00F94DFF"/>
    <w:rsid w:val="00F95568"/>
    <w:rsid w:val="00F95986"/>
    <w:rsid w:val="00F95FC0"/>
    <w:rsid w:val="00F967BD"/>
    <w:rsid w:val="00F96AAC"/>
    <w:rsid w:val="00F971CF"/>
    <w:rsid w:val="00F9795B"/>
    <w:rsid w:val="00F97A32"/>
    <w:rsid w:val="00FA0749"/>
    <w:rsid w:val="00FA2AE1"/>
    <w:rsid w:val="00FA3AA2"/>
    <w:rsid w:val="00FA3F5E"/>
    <w:rsid w:val="00FA41A3"/>
    <w:rsid w:val="00FA50F8"/>
    <w:rsid w:val="00FA51DF"/>
    <w:rsid w:val="00FA5B81"/>
    <w:rsid w:val="00FA600B"/>
    <w:rsid w:val="00FA6834"/>
    <w:rsid w:val="00FA6869"/>
    <w:rsid w:val="00FA6DDF"/>
    <w:rsid w:val="00FA7336"/>
    <w:rsid w:val="00FA7E9B"/>
    <w:rsid w:val="00FB1009"/>
    <w:rsid w:val="00FB42C9"/>
    <w:rsid w:val="00FB64D8"/>
    <w:rsid w:val="00FB7427"/>
    <w:rsid w:val="00FC03E5"/>
    <w:rsid w:val="00FC0639"/>
    <w:rsid w:val="00FC0C41"/>
    <w:rsid w:val="00FC10E1"/>
    <w:rsid w:val="00FC1637"/>
    <w:rsid w:val="00FC166A"/>
    <w:rsid w:val="00FC1CF4"/>
    <w:rsid w:val="00FC49A1"/>
    <w:rsid w:val="00FC5999"/>
    <w:rsid w:val="00FC65DA"/>
    <w:rsid w:val="00FC7D3C"/>
    <w:rsid w:val="00FD024A"/>
    <w:rsid w:val="00FD15BB"/>
    <w:rsid w:val="00FD178F"/>
    <w:rsid w:val="00FD2217"/>
    <w:rsid w:val="00FD2E4D"/>
    <w:rsid w:val="00FD38E1"/>
    <w:rsid w:val="00FD3A3B"/>
    <w:rsid w:val="00FD428B"/>
    <w:rsid w:val="00FD4932"/>
    <w:rsid w:val="00FD4AD8"/>
    <w:rsid w:val="00FD4FA0"/>
    <w:rsid w:val="00FD4FB7"/>
    <w:rsid w:val="00FD5ED7"/>
    <w:rsid w:val="00FD67C6"/>
    <w:rsid w:val="00FD6D21"/>
    <w:rsid w:val="00FD72F6"/>
    <w:rsid w:val="00FD7790"/>
    <w:rsid w:val="00FD7A2E"/>
    <w:rsid w:val="00FD7B82"/>
    <w:rsid w:val="00FE1121"/>
    <w:rsid w:val="00FE1B31"/>
    <w:rsid w:val="00FE2283"/>
    <w:rsid w:val="00FE23B3"/>
    <w:rsid w:val="00FE2A27"/>
    <w:rsid w:val="00FE468E"/>
    <w:rsid w:val="00FE47F1"/>
    <w:rsid w:val="00FE539A"/>
    <w:rsid w:val="00FE53F9"/>
    <w:rsid w:val="00FE5563"/>
    <w:rsid w:val="00FE5F8B"/>
    <w:rsid w:val="00FE65BD"/>
    <w:rsid w:val="00FF0540"/>
    <w:rsid w:val="00FF17D6"/>
    <w:rsid w:val="00FF19F9"/>
    <w:rsid w:val="00FF1C3D"/>
    <w:rsid w:val="00FF1CEE"/>
    <w:rsid w:val="00FF1F98"/>
    <w:rsid w:val="00FF2002"/>
    <w:rsid w:val="00FF23C8"/>
    <w:rsid w:val="00FF475D"/>
    <w:rsid w:val="00FF4EDC"/>
    <w:rsid w:val="00FF5C68"/>
    <w:rsid w:val="00FF66D3"/>
    <w:rsid w:val="00FF697F"/>
    <w:rsid w:val="00FF7034"/>
    <w:rsid w:val="00FF7824"/>
    <w:rsid w:val="00FF7F5D"/>
    <w:rsid w:val="0131F6D1"/>
    <w:rsid w:val="075D7056"/>
    <w:rsid w:val="086A9814"/>
    <w:rsid w:val="10A00D2D"/>
    <w:rsid w:val="1487E551"/>
    <w:rsid w:val="161B8BBE"/>
    <w:rsid w:val="1623B5B2"/>
    <w:rsid w:val="1864DA59"/>
    <w:rsid w:val="1BB68ECD"/>
    <w:rsid w:val="1D8619DE"/>
    <w:rsid w:val="1E0D7546"/>
    <w:rsid w:val="21047CF4"/>
    <w:rsid w:val="26074C54"/>
    <w:rsid w:val="27640A9C"/>
    <w:rsid w:val="2A653D31"/>
    <w:rsid w:val="2AF3E5D4"/>
    <w:rsid w:val="2C61858A"/>
    <w:rsid w:val="37335342"/>
    <w:rsid w:val="37D268DC"/>
    <w:rsid w:val="381630DB"/>
    <w:rsid w:val="39020648"/>
    <w:rsid w:val="3BF5DF0B"/>
    <w:rsid w:val="3D807495"/>
    <w:rsid w:val="3FFAD103"/>
    <w:rsid w:val="426D4A83"/>
    <w:rsid w:val="43D68DBC"/>
    <w:rsid w:val="48E8B922"/>
    <w:rsid w:val="4C02F1F2"/>
    <w:rsid w:val="4D2913ED"/>
    <w:rsid w:val="4DC92587"/>
    <w:rsid w:val="51202AEA"/>
    <w:rsid w:val="51B0C13D"/>
    <w:rsid w:val="5745A499"/>
    <w:rsid w:val="58E174FA"/>
    <w:rsid w:val="5C688A31"/>
    <w:rsid w:val="61E049D2"/>
    <w:rsid w:val="64E55D6C"/>
    <w:rsid w:val="669268A4"/>
    <w:rsid w:val="6C687D75"/>
    <w:rsid w:val="6E1A540B"/>
    <w:rsid w:val="6EA5680F"/>
    <w:rsid w:val="6FEEA3D3"/>
    <w:rsid w:val="71884269"/>
    <w:rsid w:val="71D4E8AF"/>
    <w:rsid w:val="741FACBC"/>
    <w:rsid w:val="7420E6A0"/>
    <w:rsid w:val="75CCCE7B"/>
    <w:rsid w:val="76A88C6E"/>
    <w:rsid w:val="7C455D50"/>
    <w:rsid w:val="7E93DC5D"/>
    <w:rsid w:val="7EF5047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963C17"/>
  <w15:chartTrackingRefBased/>
  <w15:docId w15:val="{EE4E7B7C-1788-384F-A136-99ED665C4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lrzxr">
    <w:name w:val="lrzxr"/>
    <w:basedOn w:val="DefaultParagraphFont"/>
    <w:rsid w:val="00F0142C"/>
  </w:style>
  <w:style w:type="character" w:styleId="LineNumber">
    <w:name w:val="line number"/>
    <w:basedOn w:val="DefaultParagraphFont"/>
    <w:uiPriority w:val="99"/>
    <w:semiHidden/>
    <w:unhideWhenUsed/>
    <w:rsid w:val="00320527"/>
  </w:style>
  <w:style w:type="paragraph" w:styleId="Revision">
    <w:name w:val="Revision"/>
    <w:hidden/>
    <w:uiPriority w:val="99"/>
    <w:semiHidden/>
    <w:rsid w:val="007D3E6A"/>
    <w:pPr>
      <w:spacing w:line="240" w:lineRule="auto"/>
      <w:ind w:firstLine="0"/>
    </w:pPr>
    <w:rPr>
      <w:kern w:val="24"/>
    </w:rPr>
  </w:style>
  <w:style w:type="character" w:styleId="Hyperlink">
    <w:name w:val="Hyperlink"/>
    <w:basedOn w:val="DefaultParagraphFont"/>
    <w:uiPriority w:val="99"/>
    <w:unhideWhenUsed/>
    <w:rsid w:val="00D3087C"/>
    <w:rPr>
      <w:color w:val="0000FF"/>
      <w:u w:val="single"/>
    </w:rPr>
  </w:style>
  <w:style w:type="character" w:styleId="HTMLCite">
    <w:name w:val="HTML Cite"/>
    <w:basedOn w:val="DefaultParagraphFont"/>
    <w:uiPriority w:val="99"/>
    <w:semiHidden/>
    <w:unhideWhenUsed/>
    <w:rsid w:val="00415ADB"/>
    <w:rPr>
      <w:i/>
      <w:iCs/>
    </w:rPr>
  </w:style>
  <w:style w:type="character" w:styleId="UnresolvedMention">
    <w:name w:val="Unresolved Mention"/>
    <w:basedOn w:val="DefaultParagraphFont"/>
    <w:uiPriority w:val="99"/>
    <w:rsid w:val="00DA14A7"/>
    <w:rPr>
      <w:color w:val="605E5C"/>
      <w:shd w:val="clear" w:color="auto" w:fill="E1DFDD"/>
    </w:rPr>
  </w:style>
  <w:style w:type="character" w:customStyle="1" w:styleId="Mention1">
    <w:name w:val="Mention1"/>
    <w:basedOn w:val="DefaultParagraphFont"/>
    <w:rsid w:val="007C59CF"/>
  </w:style>
  <w:style w:type="character" w:customStyle="1" w:styleId="highlight">
    <w:name w:val="highlight"/>
    <w:basedOn w:val="DefaultParagraphFont"/>
    <w:rsid w:val="007C59CF"/>
  </w:style>
  <w:style w:type="character" w:customStyle="1" w:styleId="street-address">
    <w:name w:val="street-address"/>
    <w:basedOn w:val="DefaultParagraphFont"/>
    <w:rsid w:val="00E25C4E"/>
  </w:style>
  <w:style w:type="character" w:customStyle="1" w:styleId="region">
    <w:name w:val="region"/>
    <w:basedOn w:val="DefaultParagraphFont"/>
    <w:rsid w:val="00E25C4E"/>
  </w:style>
  <w:style w:type="character" w:customStyle="1" w:styleId="postal-code">
    <w:name w:val="postal-code"/>
    <w:basedOn w:val="DefaultParagraphFont"/>
    <w:rsid w:val="00E25C4E"/>
  </w:style>
  <w:style w:type="character" w:customStyle="1" w:styleId="doc">
    <w:name w:val="doc"/>
    <w:basedOn w:val="DefaultParagraphFont"/>
    <w:rsid w:val="008570C8"/>
  </w:style>
  <w:style w:type="character" w:styleId="PageNumber">
    <w:name w:val="page number"/>
    <w:basedOn w:val="DefaultParagraphFont"/>
    <w:uiPriority w:val="99"/>
    <w:semiHidden/>
    <w:unhideWhenUsed/>
    <w:rsid w:val="002501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24013">
      <w:bodyDiv w:val="1"/>
      <w:marLeft w:val="0"/>
      <w:marRight w:val="0"/>
      <w:marTop w:val="0"/>
      <w:marBottom w:val="0"/>
      <w:divBdr>
        <w:top w:val="none" w:sz="0" w:space="0" w:color="auto"/>
        <w:left w:val="none" w:sz="0" w:space="0" w:color="auto"/>
        <w:bottom w:val="none" w:sz="0" w:space="0" w:color="auto"/>
        <w:right w:val="none" w:sz="0" w:space="0" w:color="auto"/>
      </w:divBdr>
    </w:div>
    <w:div w:id="17582479">
      <w:bodyDiv w:val="1"/>
      <w:marLeft w:val="0"/>
      <w:marRight w:val="0"/>
      <w:marTop w:val="0"/>
      <w:marBottom w:val="0"/>
      <w:divBdr>
        <w:top w:val="none" w:sz="0" w:space="0" w:color="auto"/>
        <w:left w:val="none" w:sz="0" w:space="0" w:color="auto"/>
        <w:bottom w:val="none" w:sz="0" w:space="0" w:color="auto"/>
        <w:right w:val="none" w:sz="0" w:space="0" w:color="auto"/>
      </w:divBdr>
      <w:divsChild>
        <w:div w:id="1763837982">
          <w:marLeft w:val="547"/>
          <w:marRight w:val="0"/>
          <w:marTop w:val="0"/>
          <w:marBottom w:val="0"/>
          <w:divBdr>
            <w:top w:val="none" w:sz="0" w:space="0" w:color="auto"/>
            <w:left w:val="none" w:sz="0" w:space="0" w:color="auto"/>
            <w:bottom w:val="none" w:sz="0" w:space="0" w:color="auto"/>
            <w:right w:val="none" w:sz="0" w:space="0" w:color="auto"/>
          </w:divBdr>
        </w:div>
        <w:div w:id="1423180553">
          <w:marLeft w:val="547"/>
          <w:marRight w:val="0"/>
          <w:marTop w:val="0"/>
          <w:marBottom w:val="0"/>
          <w:divBdr>
            <w:top w:val="none" w:sz="0" w:space="0" w:color="auto"/>
            <w:left w:val="none" w:sz="0" w:space="0" w:color="auto"/>
            <w:bottom w:val="none" w:sz="0" w:space="0" w:color="auto"/>
            <w:right w:val="none" w:sz="0" w:space="0" w:color="auto"/>
          </w:divBdr>
        </w:div>
      </w:divsChild>
    </w:div>
    <w:div w:id="22827162">
      <w:bodyDiv w:val="1"/>
      <w:marLeft w:val="0"/>
      <w:marRight w:val="0"/>
      <w:marTop w:val="0"/>
      <w:marBottom w:val="0"/>
      <w:divBdr>
        <w:top w:val="none" w:sz="0" w:space="0" w:color="auto"/>
        <w:left w:val="none" w:sz="0" w:space="0" w:color="auto"/>
        <w:bottom w:val="none" w:sz="0" w:space="0" w:color="auto"/>
        <w:right w:val="none" w:sz="0" w:space="0" w:color="auto"/>
      </w:divBdr>
    </w:div>
    <w:div w:id="25564123">
      <w:bodyDiv w:val="1"/>
      <w:marLeft w:val="0"/>
      <w:marRight w:val="0"/>
      <w:marTop w:val="0"/>
      <w:marBottom w:val="0"/>
      <w:divBdr>
        <w:top w:val="none" w:sz="0" w:space="0" w:color="auto"/>
        <w:left w:val="none" w:sz="0" w:space="0" w:color="auto"/>
        <w:bottom w:val="none" w:sz="0" w:space="0" w:color="auto"/>
        <w:right w:val="none" w:sz="0" w:space="0" w:color="auto"/>
      </w:divBdr>
    </w:div>
    <w:div w:id="30302040">
      <w:bodyDiv w:val="1"/>
      <w:marLeft w:val="0"/>
      <w:marRight w:val="0"/>
      <w:marTop w:val="0"/>
      <w:marBottom w:val="0"/>
      <w:divBdr>
        <w:top w:val="none" w:sz="0" w:space="0" w:color="auto"/>
        <w:left w:val="none" w:sz="0" w:space="0" w:color="auto"/>
        <w:bottom w:val="none" w:sz="0" w:space="0" w:color="auto"/>
        <w:right w:val="none" w:sz="0" w:space="0" w:color="auto"/>
      </w:divBdr>
      <w:divsChild>
        <w:div w:id="1361004335">
          <w:marLeft w:val="0"/>
          <w:marRight w:val="0"/>
          <w:marTop w:val="0"/>
          <w:marBottom w:val="0"/>
          <w:divBdr>
            <w:top w:val="none" w:sz="0" w:space="0" w:color="auto"/>
            <w:left w:val="none" w:sz="0" w:space="0" w:color="auto"/>
            <w:bottom w:val="none" w:sz="0" w:space="0" w:color="auto"/>
            <w:right w:val="none" w:sz="0" w:space="0" w:color="auto"/>
          </w:divBdr>
        </w:div>
      </w:divsChild>
    </w:div>
    <w:div w:id="33779083">
      <w:bodyDiv w:val="1"/>
      <w:marLeft w:val="0"/>
      <w:marRight w:val="0"/>
      <w:marTop w:val="0"/>
      <w:marBottom w:val="0"/>
      <w:divBdr>
        <w:top w:val="none" w:sz="0" w:space="0" w:color="auto"/>
        <w:left w:val="none" w:sz="0" w:space="0" w:color="auto"/>
        <w:bottom w:val="none" w:sz="0" w:space="0" w:color="auto"/>
        <w:right w:val="none" w:sz="0" w:space="0" w:color="auto"/>
      </w:divBdr>
    </w:div>
    <w:div w:id="83495355">
      <w:bodyDiv w:val="1"/>
      <w:marLeft w:val="0"/>
      <w:marRight w:val="0"/>
      <w:marTop w:val="0"/>
      <w:marBottom w:val="0"/>
      <w:divBdr>
        <w:top w:val="none" w:sz="0" w:space="0" w:color="auto"/>
        <w:left w:val="none" w:sz="0" w:space="0" w:color="auto"/>
        <w:bottom w:val="none" w:sz="0" w:space="0" w:color="auto"/>
        <w:right w:val="none" w:sz="0" w:space="0" w:color="auto"/>
      </w:divBdr>
    </w:div>
    <w:div w:id="98527520">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58355769">
      <w:bodyDiv w:val="1"/>
      <w:marLeft w:val="0"/>
      <w:marRight w:val="0"/>
      <w:marTop w:val="0"/>
      <w:marBottom w:val="0"/>
      <w:divBdr>
        <w:top w:val="none" w:sz="0" w:space="0" w:color="auto"/>
        <w:left w:val="none" w:sz="0" w:space="0" w:color="auto"/>
        <w:bottom w:val="none" w:sz="0" w:space="0" w:color="auto"/>
        <w:right w:val="none" w:sz="0" w:space="0" w:color="auto"/>
      </w:divBdr>
      <w:divsChild>
        <w:div w:id="100955948">
          <w:marLeft w:val="547"/>
          <w:marRight w:val="0"/>
          <w:marTop w:val="0"/>
          <w:marBottom w:val="0"/>
          <w:divBdr>
            <w:top w:val="none" w:sz="0" w:space="0" w:color="auto"/>
            <w:left w:val="none" w:sz="0" w:space="0" w:color="auto"/>
            <w:bottom w:val="none" w:sz="0" w:space="0" w:color="auto"/>
            <w:right w:val="none" w:sz="0" w:space="0" w:color="auto"/>
          </w:divBdr>
        </w:div>
        <w:div w:id="1221867090">
          <w:marLeft w:val="547"/>
          <w:marRight w:val="0"/>
          <w:marTop w:val="0"/>
          <w:marBottom w:val="0"/>
          <w:divBdr>
            <w:top w:val="none" w:sz="0" w:space="0" w:color="auto"/>
            <w:left w:val="none" w:sz="0" w:space="0" w:color="auto"/>
            <w:bottom w:val="none" w:sz="0" w:space="0" w:color="auto"/>
            <w:right w:val="none" w:sz="0" w:space="0" w:color="auto"/>
          </w:divBdr>
        </w:div>
      </w:divsChild>
    </w:div>
    <w:div w:id="165439062">
      <w:bodyDiv w:val="1"/>
      <w:marLeft w:val="0"/>
      <w:marRight w:val="0"/>
      <w:marTop w:val="0"/>
      <w:marBottom w:val="0"/>
      <w:divBdr>
        <w:top w:val="none" w:sz="0" w:space="0" w:color="auto"/>
        <w:left w:val="none" w:sz="0" w:space="0" w:color="auto"/>
        <w:bottom w:val="none" w:sz="0" w:space="0" w:color="auto"/>
        <w:right w:val="none" w:sz="0" w:space="0" w:color="auto"/>
      </w:divBdr>
    </w:div>
    <w:div w:id="165678013">
      <w:bodyDiv w:val="1"/>
      <w:marLeft w:val="0"/>
      <w:marRight w:val="0"/>
      <w:marTop w:val="0"/>
      <w:marBottom w:val="0"/>
      <w:divBdr>
        <w:top w:val="none" w:sz="0" w:space="0" w:color="auto"/>
        <w:left w:val="none" w:sz="0" w:space="0" w:color="auto"/>
        <w:bottom w:val="none" w:sz="0" w:space="0" w:color="auto"/>
        <w:right w:val="none" w:sz="0" w:space="0" w:color="auto"/>
      </w:divBdr>
    </w:div>
    <w:div w:id="183329140">
      <w:bodyDiv w:val="1"/>
      <w:marLeft w:val="0"/>
      <w:marRight w:val="0"/>
      <w:marTop w:val="0"/>
      <w:marBottom w:val="0"/>
      <w:divBdr>
        <w:top w:val="none" w:sz="0" w:space="0" w:color="auto"/>
        <w:left w:val="none" w:sz="0" w:space="0" w:color="auto"/>
        <w:bottom w:val="none" w:sz="0" w:space="0" w:color="auto"/>
        <w:right w:val="none" w:sz="0" w:space="0" w:color="auto"/>
      </w:divBdr>
    </w:div>
    <w:div w:id="212424871">
      <w:bodyDiv w:val="1"/>
      <w:marLeft w:val="0"/>
      <w:marRight w:val="0"/>
      <w:marTop w:val="0"/>
      <w:marBottom w:val="0"/>
      <w:divBdr>
        <w:top w:val="none" w:sz="0" w:space="0" w:color="auto"/>
        <w:left w:val="none" w:sz="0" w:space="0" w:color="auto"/>
        <w:bottom w:val="none" w:sz="0" w:space="0" w:color="auto"/>
        <w:right w:val="none" w:sz="0" w:space="0" w:color="auto"/>
      </w:divBdr>
      <w:divsChild>
        <w:div w:id="683241657">
          <w:marLeft w:val="0"/>
          <w:marRight w:val="0"/>
          <w:marTop w:val="0"/>
          <w:marBottom w:val="0"/>
          <w:divBdr>
            <w:top w:val="none" w:sz="0" w:space="0" w:color="auto"/>
            <w:left w:val="none" w:sz="0" w:space="0" w:color="auto"/>
            <w:bottom w:val="none" w:sz="0" w:space="0" w:color="auto"/>
            <w:right w:val="none" w:sz="0" w:space="0" w:color="auto"/>
          </w:divBdr>
          <w:divsChild>
            <w:div w:id="624313924">
              <w:marLeft w:val="0"/>
              <w:marRight w:val="0"/>
              <w:marTop w:val="0"/>
              <w:marBottom w:val="0"/>
              <w:divBdr>
                <w:top w:val="none" w:sz="0" w:space="0" w:color="auto"/>
                <w:left w:val="none" w:sz="0" w:space="0" w:color="auto"/>
                <w:bottom w:val="none" w:sz="0" w:space="0" w:color="auto"/>
                <w:right w:val="none" w:sz="0" w:space="0" w:color="auto"/>
              </w:divBdr>
              <w:divsChild>
                <w:div w:id="1043333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5041">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08825352">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72192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77038541">
      <w:bodyDiv w:val="1"/>
      <w:marLeft w:val="0"/>
      <w:marRight w:val="0"/>
      <w:marTop w:val="0"/>
      <w:marBottom w:val="0"/>
      <w:divBdr>
        <w:top w:val="none" w:sz="0" w:space="0" w:color="auto"/>
        <w:left w:val="none" w:sz="0" w:space="0" w:color="auto"/>
        <w:bottom w:val="none" w:sz="0" w:space="0" w:color="auto"/>
        <w:right w:val="none" w:sz="0" w:space="0" w:color="auto"/>
      </w:divBdr>
    </w:div>
    <w:div w:id="487792529">
      <w:bodyDiv w:val="1"/>
      <w:marLeft w:val="0"/>
      <w:marRight w:val="0"/>
      <w:marTop w:val="0"/>
      <w:marBottom w:val="0"/>
      <w:divBdr>
        <w:top w:val="none" w:sz="0" w:space="0" w:color="auto"/>
        <w:left w:val="none" w:sz="0" w:space="0" w:color="auto"/>
        <w:bottom w:val="none" w:sz="0" w:space="0" w:color="auto"/>
        <w:right w:val="none" w:sz="0" w:space="0" w:color="auto"/>
      </w:divBdr>
    </w:div>
    <w:div w:id="514078553">
      <w:bodyDiv w:val="1"/>
      <w:marLeft w:val="0"/>
      <w:marRight w:val="0"/>
      <w:marTop w:val="0"/>
      <w:marBottom w:val="0"/>
      <w:divBdr>
        <w:top w:val="none" w:sz="0" w:space="0" w:color="auto"/>
        <w:left w:val="none" w:sz="0" w:space="0" w:color="auto"/>
        <w:bottom w:val="none" w:sz="0" w:space="0" w:color="auto"/>
        <w:right w:val="none" w:sz="0" w:space="0" w:color="auto"/>
      </w:divBdr>
    </w:div>
    <w:div w:id="531770235">
      <w:bodyDiv w:val="1"/>
      <w:marLeft w:val="0"/>
      <w:marRight w:val="0"/>
      <w:marTop w:val="0"/>
      <w:marBottom w:val="0"/>
      <w:divBdr>
        <w:top w:val="none" w:sz="0" w:space="0" w:color="auto"/>
        <w:left w:val="none" w:sz="0" w:space="0" w:color="auto"/>
        <w:bottom w:val="none" w:sz="0" w:space="0" w:color="auto"/>
        <w:right w:val="none" w:sz="0" w:space="0" w:color="auto"/>
      </w:divBdr>
    </w:div>
    <w:div w:id="555243783">
      <w:bodyDiv w:val="1"/>
      <w:marLeft w:val="0"/>
      <w:marRight w:val="0"/>
      <w:marTop w:val="0"/>
      <w:marBottom w:val="0"/>
      <w:divBdr>
        <w:top w:val="none" w:sz="0" w:space="0" w:color="auto"/>
        <w:left w:val="none" w:sz="0" w:space="0" w:color="auto"/>
        <w:bottom w:val="none" w:sz="0" w:space="0" w:color="auto"/>
        <w:right w:val="none" w:sz="0" w:space="0" w:color="auto"/>
      </w:divBdr>
    </w:div>
    <w:div w:id="612178622">
      <w:bodyDiv w:val="1"/>
      <w:marLeft w:val="0"/>
      <w:marRight w:val="0"/>
      <w:marTop w:val="0"/>
      <w:marBottom w:val="0"/>
      <w:divBdr>
        <w:top w:val="none" w:sz="0" w:space="0" w:color="auto"/>
        <w:left w:val="none" w:sz="0" w:space="0" w:color="auto"/>
        <w:bottom w:val="none" w:sz="0" w:space="0" w:color="auto"/>
        <w:right w:val="none" w:sz="0" w:space="0" w:color="auto"/>
      </w:divBdr>
    </w:div>
    <w:div w:id="612595479">
      <w:bodyDiv w:val="1"/>
      <w:marLeft w:val="0"/>
      <w:marRight w:val="0"/>
      <w:marTop w:val="0"/>
      <w:marBottom w:val="0"/>
      <w:divBdr>
        <w:top w:val="none" w:sz="0" w:space="0" w:color="auto"/>
        <w:left w:val="none" w:sz="0" w:space="0" w:color="auto"/>
        <w:bottom w:val="none" w:sz="0" w:space="0" w:color="auto"/>
        <w:right w:val="none" w:sz="0" w:space="0" w:color="auto"/>
      </w:divBdr>
    </w:div>
    <w:div w:id="613636885">
      <w:bodyDiv w:val="1"/>
      <w:marLeft w:val="0"/>
      <w:marRight w:val="0"/>
      <w:marTop w:val="0"/>
      <w:marBottom w:val="0"/>
      <w:divBdr>
        <w:top w:val="none" w:sz="0" w:space="0" w:color="auto"/>
        <w:left w:val="none" w:sz="0" w:space="0" w:color="auto"/>
        <w:bottom w:val="none" w:sz="0" w:space="0" w:color="auto"/>
        <w:right w:val="none" w:sz="0" w:space="0" w:color="auto"/>
      </w:divBdr>
    </w:div>
    <w:div w:id="625741744">
      <w:bodyDiv w:val="1"/>
      <w:marLeft w:val="0"/>
      <w:marRight w:val="0"/>
      <w:marTop w:val="0"/>
      <w:marBottom w:val="0"/>
      <w:divBdr>
        <w:top w:val="none" w:sz="0" w:space="0" w:color="auto"/>
        <w:left w:val="none" w:sz="0" w:space="0" w:color="auto"/>
        <w:bottom w:val="none" w:sz="0" w:space="0" w:color="auto"/>
        <w:right w:val="none" w:sz="0" w:space="0" w:color="auto"/>
      </w:divBdr>
    </w:div>
    <w:div w:id="641541351">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0693993">
      <w:bodyDiv w:val="1"/>
      <w:marLeft w:val="0"/>
      <w:marRight w:val="0"/>
      <w:marTop w:val="0"/>
      <w:marBottom w:val="0"/>
      <w:divBdr>
        <w:top w:val="none" w:sz="0" w:space="0" w:color="auto"/>
        <w:left w:val="none" w:sz="0" w:space="0" w:color="auto"/>
        <w:bottom w:val="none" w:sz="0" w:space="0" w:color="auto"/>
        <w:right w:val="none" w:sz="0" w:space="0" w:color="auto"/>
      </w:divBdr>
      <w:divsChild>
        <w:div w:id="603614337">
          <w:marLeft w:val="0"/>
          <w:marRight w:val="0"/>
          <w:marTop w:val="0"/>
          <w:marBottom w:val="0"/>
          <w:divBdr>
            <w:top w:val="none" w:sz="0" w:space="0" w:color="auto"/>
            <w:left w:val="none" w:sz="0" w:space="0" w:color="auto"/>
            <w:bottom w:val="none" w:sz="0" w:space="0" w:color="auto"/>
            <w:right w:val="none" w:sz="0" w:space="0" w:color="auto"/>
          </w:divBdr>
          <w:divsChild>
            <w:div w:id="1656838768">
              <w:marLeft w:val="0"/>
              <w:marRight w:val="0"/>
              <w:marTop w:val="0"/>
              <w:marBottom w:val="0"/>
              <w:divBdr>
                <w:top w:val="none" w:sz="0" w:space="0" w:color="auto"/>
                <w:left w:val="none" w:sz="0" w:space="0" w:color="auto"/>
                <w:bottom w:val="none" w:sz="0" w:space="0" w:color="auto"/>
                <w:right w:val="none" w:sz="0" w:space="0" w:color="auto"/>
              </w:divBdr>
              <w:divsChild>
                <w:div w:id="190463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45221612">
      <w:bodyDiv w:val="1"/>
      <w:marLeft w:val="0"/>
      <w:marRight w:val="0"/>
      <w:marTop w:val="0"/>
      <w:marBottom w:val="0"/>
      <w:divBdr>
        <w:top w:val="none" w:sz="0" w:space="0" w:color="auto"/>
        <w:left w:val="none" w:sz="0" w:space="0" w:color="auto"/>
        <w:bottom w:val="none" w:sz="0" w:space="0" w:color="auto"/>
        <w:right w:val="none" w:sz="0" w:space="0" w:color="auto"/>
      </w:divBdr>
    </w:div>
    <w:div w:id="755058661">
      <w:bodyDiv w:val="1"/>
      <w:marLeft w:val="0"/>
      <w:marRight w:val="0"/>
      <w:marTop w:val="0"/>
      <w:marBottom w:val="0"/>
      <w:divBdr>
        <w:top w:val="none" w:sz="0" w:space="0" w:color="auto"/>
        <w:left w:val="none" w:sz="0" w:space="0" w:color="auto"/>
        <w:bottom w:val="none" w:sz="0" w:space="0" w:color="auto"/>
        <w:right w:val="none" w:sz="0" w:space="0" w:color="auto"/>
      </w:divBdr>
    </w:div>
    <w:div w:id="787284718">
      <w:bodyDiv w:val="1"/>
      <w:marLeft w:val="0"/>
      <w:marRight w:val="0"/>
      <w:marTop w:val="0"/>
      <w:marBottom w:val="0"/>
      <w:divBdr>
        <w:top w:val="none" w:sz="0" w:space="0" w:color="auto"/>
        <w:left w:val="none" w:sz="0" w:space="0" w:color="auto"/>
        <w:bottom w:val="none" w:sz="0" w:space="0" w:color="auto"/>
        <w:right w:val="none" w:sz="0" w:space="0" w:color="auto"/>
      </w:divBdr>
    </w:div>
    <w:div w:id="868421469">
      <w:bodyDiv w:val="1"/>
      <w:marLeft w:val="0"/>
      <w:marRight w:val="0"/>
      <w:marTop w:val="0"/>
      <w:marBottom w:val="0"/>
      <w:divBdr>
        <w:top w:val="none" w:sz="0" w:space="0" w:color="auto"/>
        <w:left w:val="none" w:sz="0" w:space="0" w:color="auto"/>
        <w:bottom w:val="none" w:sz="0" w:space="0" w:color="auto"/>
        <w:right w:val="none" w:sz="0" w:space="0" w:color="auto"/>
      </w:divBdr>
    </w:div>
    <w:div w:id="873733142">
      <w:bodyDiv w:val="1"/>
      <w:marLeft w:val="0"/>
      <w:marRight w:val="0"/>
      <w:marTop w:val="0"/>
      <w:marBottom w:val="0"/>
      <w:divBdr>
        <w:top w:val="none" w:sz="0" w:space="0" w:color="auto"/>
        <w:left w:val="none" w:sz="0" w:space="0" w:color="auto"/>
        <w:bottom w:val="none" w:sz="0" w:space="0" w:color="auto"/>
        <w:right w:val="none" w:sz="0" w:space="0" w:color="auto"/>
      </w:divBdr>
    </w:div>
    <w:div w:id="897285866">
      <w:bodyDiv w:val="1"/>
      <w:marLeft w:val="0"/>
      <w:marRight w:val="0"/>
      <w:marTop w:val="0"/>
      <w:marBottom w:val="0"/>
      <w:divBdr>
        <w:top w:val="none" w:sz="0" w:space="0" w:color="auto"/>
        <w:left w:val="none" w:sz="0" w:space="0" w:color="auto"/>
        <w:bottom w:val="none" w:sz="0" w:space="0" w:color="auto"/>
        <w:right w:val="none" w:sz="0" w:space="0" w:color="auto"/>
      </w:divBdr>
      <w:divsChild>
        <w:div w:id="1571498398">
          <w:marLeft w:val="0"/>
          <w:marRight w:val="0"/>
          <w:marTop w:val="0"/>
          <w:marBottom w:val="0"/>
          <w:divBdr>
            <w:top w:val="none" w:sz="0" w:space="0" w:color="auto"/>
            <w:left w:val="none" w:sz="0" w:space="0" w:color="auto"/>
            <w:bottom w:val="none" w:sz="0" w:space="0" w:color="auto"/>
            <w:right w:val="none" w:sz="0" w:space="0" w:color="auto"/>
          </w:divBdr>
          <w:divsChild>
            <w:div w:id="1055277947">
              <w:marLeft w:val="0"/>
              <w:marRight w:val="0"/>
              <w:marTop w:val="0"/>
              <w:marBottom w:val="0"/>
              <w:divBdr>
                <w:top w:val="none" w:sz="0" w:space="0" w:color="auto"/>
                <w:left w:val="none" w:sz="0" w:space="0" w:color="auto"/>
                <w:bottom w:val="none" w:sz="0" w:space="0" w:color="auto"/>
                <w:right w:val="none" w:sz="0" w:space="0" w:color="auto"/>
              </w:divBdr>
              <w:divsChild>
                <w:div w:id="105003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604496">
      <w:bodyDiv w:val="1"/>
      <w:marLeft w:val="0"/>
      <w:marRight w:val="0"/>
      <w:marTop w:val="0"/>
      <w:marBottom w:val="0"/>
      <w:divBdr>
        <w:top w:val="none" w:sz="0" w:space="0" w:color="auto"/>
        <w:left w:val="none" w:sz="0" w:space="0" w:color="auto"/>
        <w:bottom w:val="none" w:sz="0" w:space="0" w:color="auto"/>
        <w:right w:val="none" w:sz="0" w:space="0" w:color="auto"/>
      </w:divBdr>
    </w:div>
    <w:div w:id="940651046">
      <w:bodyDiv w:val="1"/>
      <w:marLeft w:val="0"/>
      <w:marRight w:val="0"/>
      <w:marTop w:val="0"/>
      <w:marBottom w:val="0"/>
      <w:divBdr>
        <w:top w:val="none" w:sz="0" w:space="0" w:color="auto"/>
        <w:left w:val="none" w:sz="0" w:space="0" w:color="auto"/>
        <w:bottom w:val="none" w:sz="0" w:space="0" w:color="auto"/>
        <w:right w:val="none" w:sz="0" w:space="0" w:color="auto"/>
      </w:divBdr>
    </w:div>
    <w:div w:id="992489406">
      <w:bodyDiv w:val="1"/>
      <w:marLeft w:val="0"/>
      <w:marRight w:val="0"/>
      <w:marTop w:val="0"/>
      <w:marBottom w:val="0"/>
      <w:divBdr>
        <w:top w:val="none" w:sz="0" w:space="0" w:color="auto"/>
        <w:left w:val="none" w:sz="0" w:space="0" w:color="auto"/>
        <w:bottom w:val="none" w:sz="0" w:space="0" w:color="auto"/>
        <w:right w:val="none" w:sz="0" w:space="0" w:color="auto"/>
      </w:divBdr>
    </w:div>
    <w:div w:id="1002976412">
      <w:bodyDiv w:val="1"/>
      <w:marLeft w:val="0"/>
      <w:marRight w:val="0"/>
      <w:marTop w:val="0"/>
      <w:marBottom w:val="0"/>
      <w:divBdr>
        <w:top w:val="none" w:sz="0" w:space="0" w:color="auto"/>
        <w:left w:val="none" w:sz="0" w:space="0" w:color="auto"/>
        <w:bottom w:val="none" w:sz="0" w:space="0" w:color="auto"/>
        <w:right w:val="none" w:sz="0" w:space="0" w:color="auto"/>
      </w:divBdr>
    </w:div>
    <w:div w:id="1022241731">
      <w:bodyDiv w:val="1"/>
      <w:marLeft w:val="0"/>
      <w:marRight w:val="0"/>
      <w:marTop w:val="0"/>
      <w:marBottom w:val="0"/>
      <w:divBdr>
        <w:top w:val="none" w:sz="0" w:space="0" w:color="auto"/>
        <w:left w:val="none" w:sz="0" w:space="0" w:color="auto"/>
        <w:bottom w:val="none" w:sz="0" w:space="0" w:color="auto"/>
        <w:right w:val="none" w:sz="0" w:space="0" w:color="auto"/>
      </w:divBdr>
    </w:div>
    <w:div w:id="102698103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62145266">
      <w:bodyDiv w:val="1"/>
      <w:marLeft w:val="0"/>
      <w:marRight w:val="0"/>
      <w:marTop w:val="0"/>
      <w:marBottom w:val="0"/>
      <w:divBdr>
        <w:top w:val="none" w:sz="0" w:space="0" w:color="auto"/>
        <w:left w:val="none" w:sz="0" w:space="0" w:color="auto"/>
        <w:bottom w:val="none" w:sz="0" w:space="0" w:color="auto"/>
        <w:right w:val="none" w:sz="0" w:space="0" w:color="auto"/>
      </w:divBdr>
    </w:div>
    <w:div w:id="1125544617">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19244998">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5426139">
      <w:bodyDiv w:val="1"/>
      <w:marLeft w:val="0"/>
      <w:marRight w:val="0"/>
      <w:marTop w:val="0"/>
      <w:marBottom w:val="0"/>
      <w:divBdr>
        <w:top w:val="none" w:sz="0" w:space="0" w:color="auto"/>
        <w:left w:val="none" w:sz="0" w:space="0" w:color="auto"/>
        <w:bottom w:val="none" w:sz="0" w:space="0" w:color="auto"/>
        <w:right w:val="none" w:sz="0" w:space="0" w:color="auto"/>
      </w:divBdr>
    </w:div>
    <w:div w:id="1323119393">
      <w:bodyDiv w:val="1"/>
      <w:marLeft w:val="0"/>
      <w:marRight w:val="0"/>
      <w:marTop w:val="0"/>
      <w:marBottom w:val="0"/>
      <w:divBdr>
        <w:top w:val="none" w:sz="0" w:space="0" w:color="auto"/>
        <w:left w:val="none" w:sz="0" w:space="0" w:color="auto"/>
        <w:bottom w:val="none" w:sz="0" w:space="0" w:color="auto"/>
        <w:right w:val="none" w:sz="0" w:space="0" w:color="auto"/>
      </w:divBdr>
    </w:div>
    <w:div w:id="1326975180">
      <w:bodyDiv w:val="1"/>
      <w:marLeft w:val="0"/>
      <w:marRight w:val="0"/>
      <w:marTop w:val="0"/>
      <w:marBottom w:val="0"/>
      <w:divBdr>
        <w:top w:val="none" w:sz="0" w:space="0" w:color="auto"/>
        <w:left w:val="none" w:sz="0" w:space="0" w:color="auto"/>
        <w:bottom w:val="none" w:sz="0" w:space="0" w:color="auto"/>
        <w:right w:val="none" w:sz="0" w:space="0" w:color="auto"/>
      </w:divBdr>
    </w:div>
    <w:div w:id="1366753845">
      <w:bodyDiv w:val="1"/>
      <w:marLeft w:val="0"/>
      <w:marRight w:val="0"/>
      <w:marTop w:val="0"/>
      <w:marBottom w:val="0"/>
      <w:divBdr>
        <w:top w:val="none" w:sz="0" w:space="0" w:color="auto"/>
        <w:left w:val="none" w:sz="0" w:space="0" w:color="auto"/>
        <w:bottom w:val="none" w:sz="0" w:space="0" w:color="auto"/>
        <w:right w:val="none" w:sz="0" w:space="0" w:color="auto"/>
      </w:divBdr>
    </w:div>
    <w:div w:id="1395465444">
      <w:bodyDiv w:val="1"/>
      <w:marLeft w:val="0"/>
      <w:marRight w:val="0"/>
      <w:marTop w:val="0"/>
      <w:marBottom w:val="0"/>
      <w:divBdr>
        <w:top w:val="none" w:sz="0" w:space="0" w:color="auto"/>
        <w:left w:val="none" w:sz="0" w:space="0" w:color="auto"/>
        <w:bottom w:val="none" w:sz="0" w:space="0" w:color="auto"/>
        <w:right w:val="none" w:sz="0" w:space="0" w:color="auto"/>
      </w:divBdr>
    </w:div>
    <w:div w:id="1404137402">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5593965">
      <w:bodyDiv w:val="1"/>
      <w:marLeft w:val="0"/>
      <w:marRight w:val="0"/>
      <w:marTop w:val="0"/>
      <w:marBottom w:val="0"/>
      <w:divBdr>
        <w:top w:val="none" w:sz="0" w:space="0" w:color="auto"/>
        <w:left w:val="none" w:sz="0" w:space="0" w:color="auto"/>
        <w:bottom w:val="none" w:sz="0" w:space="0" w:color="auto"/>
        <w:right w:val="none" w:sz="0" w:space="0" w:color="auto"/>
      </w:divBdr>
    </w:div>
    <w:div w:id="1428114997">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9223966">
      <w:bodyDiv w:val="1"/>
      <w:marLeft w:val="0"/>
      <w:marRight w:val="0"/>
      <w:marTop w:val="0"/>
      <w:marBottom w:val="0"/>
      <w:divBdr>
        <w:top w:val="none" w:sz="0" w:space="0" w:color="auto"/>
        <w:left w:val="none" w:sz="0" w:space="0" w:color="auto"/>
        <w:bottom w:val="none" w:sz="0" w:space="0" w:color="auto"/>
        <w:right w:val="none" w:sz="0" w:space="0" w:color="auto"/>
      </w:divBdr>
      <w:divsChild>
        <w:div w:id="428239311">
          <w:marLeft w:val="0"/>
          <w:marRight w:val="0"/>
          <w:marTop w:val="0"/>
          <w:marBottom w:val="0"/>
          <w:divBdr>
            <w:top w:val="none" w:sz="0" w:space="0" w:color="auto"/>
            <w:left w:val="none" w:sz="0" w:space="0" w:color="auto"/>
            <w:bottom w:val="none" w:sz="0" w:space="0" w:color="auto"/>
            <w:right w:val="none" w:sz="0" w:space="0" w:color="auto"/>
          </w:divBdr>
          <w:divsChild>
            <w:div w:id="2134709337">
              <w:marLeft w:val="0"/>
              <w:marRight w:val="0"/>
              <w:marTop w:val="0"/>
              <w:marBottom w:val="0"/>
              <w:divBdr>
                <w:top w:val="none" w:sz="0" w:space="0" w:color="auto"/>
                <w:left w:val="none" w:sz="0" w:space="0" w:color="auto"/>
                <w:bottom w:val="none" w:sz="0" w:space="0" w:color="auto"/>
                <w:right w:val="none" w:sz="0" w:space="0" w:color="auto"/>
              </w:divBdr>
              <w:divsChild>
                <w:div w:id="1749882364">
                  <w:marLeft w:val="0"/>
                  <w:marRight w:val="0"/>
                  <w:marTop w:val="0"/>
                  <w:marBottom w:val="0"/>
                  <w:divBdr>
                    <w:top w:val="none" w:sz="0" w:space="0" w:color="auto"/>
                    <w:left w:val="none" w:sz="0" w:space="0" w:color="auto"/>
                    <w:bottom w:val="none" w:sz="0" w:space="0" w:color="auto"/>
                    <w:right w:val="none" w:sz="0" w:space="0" w:color="auto"/>
                  </w:divBdr>
                  <w:divsChild>
                    <w:div w:id="290325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0879052">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1861776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63558558">
      <w:bodyDiv w:val="1"/>
      <w:marLeft w:val="0"/>
      <w:marRight w:val="0"/>
      <w:marTop w:val="0"/>
      <w:marBottom w:val="0"/>
      <w:divBdr>
        <w:top w:val="none" w:sz="0" w:space="0" w:color="auto"/>
        <w:left w:val="none" w:sz="0" w:space="0" w:color="auto"/>
        <w:bottom w:val="none" w:sz="0" w:space="0" w:color="auto"/>
        <w:right w:val="none" w:sz="0" w:space="0" w:color="auto"/>
      </w:divBdr>
    </w:div>
    <w:div w:id="1568801242">
      <w:bodyDiv w:val="1"/>
      <w:marLeft w:val="0"/>
      <w:marRight w:val="0"/>
      <w:marTop w:val="0"/>
      <w:marBottom w:val="0"/>
      <w:divBdr>
        <w:top w:val="none" w:sz="0" w:space="0" w:color="auto"/>
        <w:left w:val="none" w:sz="0" w:space="0" w:color="auto"/>
        <w:bottom w:val="none" w:sz="0" w:space="0" w:color="auto"/>
        <w:right w:val="none" w:sz="0" w:space="0" w:color="auto"/>
      </w:divBdr>
    </w:div>
    <w:div w:id="1590309287">
      <w:bodyDiv w:val="1"/>
      <w:marLeft w:val="0"/>
      <w:marRight w:val="0"/>
      <w:marTop w:val="0"/>
      <w:marBottom w:val="0"/>
      <w:divBdr>
        <w:top w:val="none" w:sz="0" w:space="0" w:color="auto"/>
        <w:left w:val="none" w:sz="0" w:space="0" w:color="auto"/>
        <w:bottom w:val="none" w:sz="0" w:space="0" w:color="auto"/>
        <w:right w:val="none" w:sz="0" w:space="0" w:color="auto"/>
      </w:divBdr>
    </w:div>
    <w:div w:id="1604412468">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09913982">
      <w:bodyDiv w:val="1"/>
      <w:marLeft w:val="0"/>
      <w:marRight w:val="0"/>
      <w:marTop w:val="0"/>
      <w:marBottom w:val="0"/>
      <w:divBdr>
        <w:top w:val="none" w:sz="0" w:space="0" w:color="auto"/>
        <w:left w:val="none" w:sz="0" w:space="0" w:color="auto"/>
        <w:bottom w:val="none" w:sz="0" w:space="0" w:color="auto"/>
        <w:right w:val="none" w:sz="0" w:space="0" w:color="auto"/>
      </w:divBdr>
    </w:div>
    <w:div w:id="1711374138">
      <w:bodyDiv w:val="1"/>
      <w:marLeft w:val="0"/>
      <w:marRight w:val="0"/>
      <w:marTop w:val="0"/>
      <w:marBottom w:val="0"/>
      <w:divBdr>
        <w:top w:val="none" w:sz="0" w:space="0" w:color="auto"/>
        <w:left w:val="none" w:sz="0" w:space="0" w:color="auto"/>
        <w:bottom w:val="none" w:sz="0" w:space="0" w:color="auto"/>
        <w:right w:val="none" w:sz="0" w:space="0" w:color="auto"/>
      </w:divBdr>
    </w:div>
    <w:div w:id="1717318660">
      <w:bodyDiv w:val="1"/>
      <w:marLeft w:val="0"/>
      <w:marRight w:val="0"/>
      <w:marTop w:val="0"/>
      <w:marBottom w:val="0"/>
      <w:divBdr>
        <w:top w:val="none" w:sz="0" w:space="0" w:color="auto"/>
        <w:left w:val="none" w:sz="0" w:space="0" w:color="auto"/>
        <w:bottom w:val="none" w:sz="0" w:space="0" w:color="auto"/>
        <w:right w:val="none" w:sz="0" w:space="0" w:color="auto"/>
      </w:divBdr>
    </w:div>
    <w:div w:id="1726644022">
      <w:bodyDiv w:val="1"/>
      <w:marLeft w:val="0"/>
      <w:marRight w:val="0"/>
      <w:marTop w:val="0"/>
      <w:marBottom w:val="0"/>
      <w:divBdr>
        <w:top w:val="none" w:sz="0" w:space="0" w:color="auto"/>
        <w:left w:val="none" w:sz="0" w:space="0" w:color="auto"/>
        <w:bottom w:val="none" w:sz="0" w:space="0" w:color="auto"/>
        <w:right w:val="none" w:sz="0" w:space="0" w:color="auto"/>
      </w:divBdr>
    </w:div>
    <w:div w:id="174614354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5537179">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6782302">
      <w:bodyDiv w:val="1"/>
      <w:marLeft w:val="0"/>
      <w:marRight w:val="0"/>
      <w:marTop w:val="0"/>
      <w:marBottom w:val="0"/>
      <w:divBdr>
        <w:top w:val="none" w:sz="0" w:space="0" w:color="auto"/>
        <w:left w:val="none" w:sz="0" w:space="0" w:color="auto"/>
        <w:bottom w:val="none" w:sz="0" w:space="0" w:color="auto"/>
        <w:right w:val="none" w:sz="0" w:space="0" w:color="auto"/>
      </w:divBdr>
    </w:div>
    <w:div w:id="2029528014">
      <w:bodyDiv w:val="1"/>
      <w:marLeft w:val="0"/>
      <w:marRight w:val="0"/>
      <w:marTop w:val="0"/>
      <w:marBottom w:val="0"/>
      <w:divBdr>
        <w:top w:val="none" w:sz="0" w:space="0" w:color="auto"/>
        <w:left w:val="none" w:sz="0" w:space="0" w:color="auto"/>
        <w:bottom w:val="none" w:sz="0" w:space="0" w:color="auto"/>
        <w:right w:val="none" w:sz="0" w:space="0" w:color="auto"/>
      </w:divBdr>
    </w:div>
    <w:div w:id="2052529522">
      <w:bodyDiv w:val="1"/>
      <w:marLeft w:val="0"/>
      <w:marRight w:val="0"/>
      <w:marTop w:val="0"/>
      <w:marBottom w:val="0"/>
      <w:divBdr>
        <w:top w:val="none" w:sz="0" w:space="0" w:color="auto"/>
        <w:left w:val="none" w:sz="0" w:space="0" w:color="auto"/>
        <w:bottom w:val="none" w:sz="0" w:space="0" w:color="auto"/>
        <w:right w:val="none" w:sz="0" w:space="0" w:color="auto"/>
      </w:divBdr>
    </w:div>
    <w:div w:id="2069261663">
      <w:bodyDiv w:val="1"/>
      <w:marLeft w:val="0"/>
      <w:marRight w:val="0"/>
      <w:marTop w:val="0"/>
      <w:marBottom w:val="0"/>
      <w:divBdr>
        <w:top w:val="none" w:sz="0" w:space="0" w:color="auto"/>
        <w:left w:val="none" w:sz="0" w:space="0" w:color="auto"/>
        <w:bottom w:val="none" w:sz="0" w:space="0" w:color="auto"/>
        <w:right w:val="none" w:sz="0" w:space="0" w:color="auto"/>
      </w:divBdr>
    </w:div>
    <w:div w:id="2089422123">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hyperlink" Target="https://pypi.org/project/pysilsub/" TargetMode="External"/><Relationship Id="rId26" Type="http://schemas.openxmlformats.org/officeDocument/2006/relationships/image" Target="media/image10.svg"/><Relationship Id="rId3" Type="http://schemas.openxmlformats.org/officeDocument/2006/relationships/numbering" Target="numbering.xml"/><Relationship Id="rId21" Type="http://schemas.openxmlformats.org/officeDocument/2006/relationships/image" Target="media/image6.svg"/><Relationship Id="rId34" Type="http://schemas.openxmlformats.org/officeDocument/2006/relationships/glossaryDocument" Target="glossary/document.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hyperlink" Target="https://github.com/PySilentSubstitution/pysilsub" TargetMode="External"/><Relationship Id="rId25" Type="http://schemas.openxmlformats.org/officeDocument/2006/relationships/image" Target="media/image9.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3.svg"/><Relationship Id="rId20" Type="http://schemas.openxmlformats.org/officeDocument/2006/relationships/image" Target="media/image5.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8.sv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7.png"/><Relationship Id="rId28" Type="http://schemas.openxmlformats.org/officeDocument/2006/relationships/image" Target="media/image12.svg"/><Relationship Id="rId10" Type="http://schemas.openxmlformats.org/officeDocument/2006/relationships/comments" Target="comments.xml"/><Relationship Id="rId19" Type="http://schemas.openxmlformats.org/officeDocument/2006/relationships/image" Target="media/image4.tiff"/><Relationship Id="rId31" Type="http://schemas.openxmlformats.org/officeDocument/2006/relationships/header" Target="header3.xml"/><Relationship Id="rId4" Type="http://schemas.openxmlformats.org/officeDocument/2006/relationships/styles" Target="styles.xml"/><Relationship Id="rId9" Type="http://schemas.openxmlformats.org/officeDocument/2006/relationships/hyperlink" Target="mailto:joel.martin@" TargetMode="External"/><Relationship Id="rId14" Type="http://schemas.openxmlformats.org/officeDocument/2006/relationships/image" Target="media/image1.png"/><Relationship Id="rId22" Type="http://schemas.openxmlformats.org/officeDocument/2006/relationships/hyperlink" Target="https://eyewiki.aao.org/File:Cataract_nuclear_changes.jpg" TargetMode="External"/><Relationship Id="rId27" Type="http://schemas.openxmlformats.org/officeDocument/2006/relationships/image" Target="media/image11.png"/><Relationship Id="rId30" Type="http://schemas.openxmlformats.org/officeDocument/2006/relationships/header" Target="header2.xml"/><Relationship Id="rId35" Type="http://schemas.openxmlformats.org/officeDocument/2006/relationships/theme" Target="theme/theme1.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ngs2242\Desktop\tf03982351_win3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595C5FBC0B84F54B468A84E01EB8840"/>
        <w:category>
          <w:name w:val="General"/>
          <w:gallery w:val="placeholder"/>
        </w:category>
        <w:types>
          <w:type w:val="bbPlcHdr"/>
        </w:types>
        <w:behaviors>
          <w:behavior w:val="content"/>
        </w:behaviors>
        <w:guid w:val="{063BA0E1-9A34-4E64-9C42-4633ED450D14}"/>
      </w:docPartPr>
      <w:docPartBody>
        <w:p w:rsidR="00090819" w:rsidRDefault="008B54F1">
          <w:pPr>
            <w:pStyle w:val="3595C5FBC0B84F54B468A84E01EB8840"/>
          </w:pPr>
          <w:r w:rsidRPr="007F73ED">
            <w:rPr>
              <w:noProof/>
              <w:lang w:bidi="en-GB"/>
            </w:rPr>
            <w:t>Author Note</w:t>
          </w:r>
        </w:p>
      </w:docPartBody>
    </w:docPart>
    <w:docPart>
      <w:docPartPr>
        <w:name w:val="7B5192E5C3974D609E2D0C368CA64E69"/>
        <w:category>
          <w:name w:val="General"/>
          <w:gallery w:val="placeholder"/>
        </w:category>
        <w:types>
          <w:type w:val="bbPlcHdr"/>
        </w:types>
        <w:behaviors>
          <w:behavior w:val="content"/>
        </w:behaviors>
        <w:guid w:val="{AE4CF434-D562-4541-9F39-1217DA8D7788}"/>
      </w:docPartPr>
      <w:docPartBody>
        <w:p w:rsidR="00090819" w:rsidRDefault="008B54F1">
          <w:pPr>
            <w:pStyle w:val="7B5192E5C3974D609E2D0C368CA64E69"/>
          </w:pPr>
          <w:r w:rsidRPr="007F73ED">
            <w:rPr>
              <w:noProof/>
              <w:lang w:bidi="en-GB"/>
            </w:rPr>
            <w:t>Abstract</w:t>
          </w:r>
        </w:p>
      </w:docPartBody>
    </w:docPart>
    <w:docPart>
      <w:docPartPr>
        <w:name w:val="965C72E887AB4C4B8CCF89D410D97229"/>
        <w:category>
          <w:name w:val="General"/>
          <w:gallery w:val="placeholder"/>
        </w:category>
        <w:types>
          <w:type w:val="bbPlcHdr"/>
        </w:types>
        <w:behaviors>
          <w:behavior w:val="content"/>
        </w:behaviors>
        <w:guid w:val="{AFD20B86-7AA4-453D-BFC2-54386A0006F6}"/>
      </w:docPartPr>
      <w:docPartBody>
        <w:p w:rsidR="00090819" w:rsidRDefault="008B54F1">
          <w:pPr>
            <w:pStyle w:val="965C72E887AB4C4B8CCF89D410D97229"/>
          </w:pPr>
          <w:r w:rsidRPr="007F73ED">
            <w:rPr>
              <w:noProof/>
              <w:lang w:bidi="en-GB"/>
            </w:rPr>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6DC"/>
    <w:rsid w:val="00015451"/>
    <w:rsid w:val="000236B6"/>
    <w:rsid w:val="00042FD6"/>
    <w:rsid w:val="00057D4E"/>
    <w:rsid w:val="0008279A"/>
    <w:rsid w:val="00090819"/>
    <w:rsid w:val="000A3CF0"/>
    <w:rsid w:val="000A7D08"/>
    <w:rsid w:val="000B22AE"/>
    <w:rsid w:val="000B69C0"/>
    <w:rsid w:val="000C4C82"/>
    <w:rsid w:val="000D5713"/>
    <w:rsid w:val="000E1F55"/>
    <w:rsid w:val="000E569A"/>
    <w:rsid w:val="00113574"/>
    <w:rsid w:val="00134BCB"/>
    <w:rsid w:val="00140E0E"/>
    <w:rsid w:val="00141936"/>
    <w:rsid w:val="00147B07"/>
    <w:rsid w:val="00153548"/>
    <w:rsid w:val="001635CA"/>
    <w:rsid w:val="00190496"/>
    <w:rsid w:val="0019703E"/>
    <w:rsid w:val="001A44D7"/>
    <w:rsid w:val="001B2275"/>
    <w:rsid w:val="001D01D8"/>
    <w:rsid w:val="001D5131"/>
    <w:rsid w:val="001D7BC6"/>
    <w:rsid w:val="00213007"/>
    <w:rsid w:val="00241876"/>
    <w:rsid w:val="00255254"/>
    <w:rsid w:val="00310C6D"/>
    <w:rsid w:val="0032590A"/>
    <w:rsid w:val="0034206A"/>
    <w:rsid w:val="00372B4D"/>
    <w:rsid w:val="0039414C"/>
    <w:rsid w:val="003C4F0E"/>
    <w:rsid w:val="003E6E14"/>
    <w:rsid w:val="00405EDB"/>
    <w:rsid w:val="004106DC"/>
    <w:rsid w:val="00421751"/>
    <w:rsid w:val="00477FBE"/>
    <w:rsid w:val="00482DA3"/>
    <w:rsid w:val="00496E12"/>
    <w:rsid w:val="004A47F3"/>
    <w:rsid w:val="004A617C"/>
    <w:rsid w:val="004D0E9E"/>
    <w:rsid w:val="004E5698"/>
    <w:rsid w:val="004E67A3"/>
    <w:rsid w:val="005360D3"/>
    <w:rsid w:val="00554083"/>
    <w:rsid w:val="005553EB"/>
    <w:rsid w:val="00556F6A"/>
    <w:rsid w:val="00566983"/>
    <w:rsid w:val="005736FC"/>
    <w:rsid w:val="00585FDE"/>
    <w:rsid w:val="005F7482"/>
    <w:rsid w:val="00605835"/>
    <w:rsid w:val="0060617E"/>
    <w:rsid w:val="0061218D"/>
    <w:rsid w:val="00616C1E"/>
    <w:rsid w:val="006303C7"/>
    <w:rsid w:val="00645761"/>
    <w:rsid w:val="006A63B0"/>
    <w:rsid w:val="006A6591"/>
    <w:rsid w:val="006D3CD8"/>
    <w:rsid w:val="006D6E51"/>
    <w:rsid w:val="006E1FD0"/>
    <w:rsid w:val="006E224F"/>
    <w:rsid w:val="006E70C5"/>
    <w:rsid w:val="006F250C"/>
    <w:rsid w:val="00700C34"/>
    <w:rsid w:val="00731A2B"/>
    <w:rsid w:val="007537D4"/>
    <w:rsid w:val="007B6DED"/>
    <w:rsid w:val="007E3265"/>
    <w:rsid w:val="007E58D6"/>
    <w:rsid w:val="007E5AA6"/>
    <w:rsid w:val="00806EE0"/>
    <w:rsid w:val="00815C94"/>
    <w:rsid w:val="008202B6"/>
    <w:rsid w:val="00827C8B"/>
    <w:rsid w:val="00834A66"/>
    <w:rsid w:val="00856D42"/>
    <w:rsid w:val="00876264"/>
    <w:rsid w:val="00885639"/>
    <w:rsid w:val="008B54F1"/>
    <w:rsid w:val="008C7284"/>
    <w:rsid w:val="008D54FD"/>
    <w:rsid w:val="008E7413"/>
    <w:rsid w:val="00901EE9"/>
    <w:rsid w:val="009275D2"/>
    <w:rsid w:val="009478DD"/>
    <w:rsid w:val="00982ADE"/>
    <w:rsid w:val="009851C7"/>
    <w:rsid w:val="009A6A9F"/>
    <w:rsid w:val="009B1460"/>
    <w:rsid w:val="009B704A"/>
    <w:rsid w:val="009D65C0"/>
    <w:rsid w:val="009E36A7"/>
    <w:rsid w:val="009F0D58"/>
    <w:rsid w:val="00A1052C"/>
    <w:rsid w:val="00A23A25"/>
    <w:rsid w:val="00A40AEB"/>
    <w:rsid w:val="00A43A66"/>
    <w:rsid w:val="00A507F5"/>
    <w:rsid w:val="00A81B56"/>
    <w:rsid w:val="00AB0E6F"/>
    <w:rsid w:val="00AB63C4"/>
    <w:rsid w:val="00AC1D8B"/>
    <w:rsid w:val="00AF2414"/>
    <w:rsid w:val="00AF3BB5"/>
    <w:rsid w:val="00B56AEC"/>
    <w:rsid w:val="00B64342"/>
    <w:rsid w:val="00B86B52"/>
    <w:rsid w:val="00BA32D9"/>
    <w:rsid w:val="00BA6B05"/>
    <w:rsid w:val="00BD28F1"/>
    <w:rsid w:val="00BD650A"/>
    <w:rsid w:val="00BE1A60"/>
    <w:rsid w:val="00BE5090"/>
    <w:rsid w:val="00C06B2E"/>
    <w:rsid w:val="00C13485"/>
    <w:rsid w:val="00C4159E"/>
    <w:rsid w:val="00C70FC6"/>
    <w:rsid w:val="00C82FC1"/>
    <w:rsid w:val="00CA30D8"/>
    <w:rsid w:val="00CA4213"/>
    <w:rsid w:val="00CB1EFD"/>
    <w:rsid w:val="00CD46EE"/>
    <w:rsid w:val="00D12AC4"/>
    <w:rsid w:val="00D51275"/>
    <w:rsid w:val="00D5158F"/>
    <w:rsid w:val="00D612F6"/>
    <w:rsid w:val="00D70E65"/>
    <w:rsid w:val="00D72FCC"/>
    <w:rsid w:val="00D86058"/>
    <w:rsid w:val="00D97B36"/>
    <w:rsid w:val="00DC1C53"/>
    <w:rsid w:val="00E02874"/>
    <w:rsid w:val="00E10C37"/>
    <w:rsid w:val="00E24D5D"/>
    <w:rsid w:val="00E259E2"/>
    <w:rsid w:val="00E266D7"/>
    <w:rsid w:val="00E441C5"/>
    <w:rsid w:val="00E676B8"/>
    <w:rsid w:val="00E73D94"/>
    <w:rsid w:val="00E8217D"/>
    <w:rsid w:val="00E85237"/>
    <w:rsid w:val="00E85674"/>
    <w:rsid w:val="00F1092A"/>
    <w:rsid w:val="00F25EE8"/>
    <w:rsid w:val="00F45751"/>
    <w:rsid w:val="00FD7441"/>
    <w:rsid w:val="00FE5E0E"/>
    <w:rsid w:val="00FF383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595C5FBC0B84F54B468A84E01EB8840">
    <w:name w:val="3595C5FBC0B84F54B468A84E01EB8840"/>
  </w:style>
  <w:style w:type="paragraph" w:customStyle="1" w:styleId="7B5192E5C3974D609E2D0C368CA64E69">
    <w:name w:val="7B5192E5C3974D609E2D0C368CA64E69"/>
  </w:style>
  <w:style w:type="character" w:styleId="Emphasis">
    <w:name w:val="Emphasis"/>
    <w:basedOn w:val="DefaultParagraphFont"/>
    <w:uiPriority w:val="4"/>
    <w:unhideWhenUsed/>
    <w:qFormat/>
    <w:rPr>
      <w:i/>
      <w:iCs/>
    </w:rPr>
  </w:style>
  <w:style w:type="paragraph" w:customStyle="1" w:styleId="965C72E887AB4C4B8CCF89D410D97229">
    <w:name w:val="965C72E887AB4C4B8CCF89D410D97229"/>
  </w:style>
  <w:style w:type="character" w:styleId="PlaceholderText">
    <w:name w:val="Placeholder Text"/>
    <w:basedOn w:val="DefaultParagraphFont"/>
    <w:uiPriority w:val="99"/>
    <w:semiHidden/>
    <w:rsid w:val="009E36A7"/>
    <w:rPr>
      <w:color w:val="404040" w:themeColor="text1" w:themeTint="BF"/>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E1FF803-313D-C94A-BAF4-B9C4A07C8361}">
  <we:reference id="f78a3046-9e99-4300-aa2b-5814002b01a2" version="1.7.0.0" store="EXCatalog" storeType="excatalog"/>
  <we:alternateReferences>
    <we:reference id="WA104382081" version="1.7.0.0" store="en-GB" storeType="omex"/>
  </we:alternateReferences>
  <we:properties>
    <we:property name="MENDELEY_CITATIONS" value="[]"/>
  </we:properties>
  <we:bindings/>
  <we:snapshot xmlns:r="http://schemas.openxmlformats.org/officeDocument/2006/relationships"/>
</we:webextension>
</file>

<file path=word/webextensions/webextension2.xml><?xml version="1.0" encoding="utf-8"?>
<we:webextension xmlns:we="http://schemas.microsoft.com/office/webextensions/webextension/2010/11" id="{B8EA5A95-5CA0-F147-9034-72FDBB18B32F}">
  <we:reference id="4b785c87-866c-4bad-85d8-5d1ae467ac9a" version="1.0.0.2" store="EXCatalog" storeType="EXCatalog"/>
  <we:alternateReferences>
    <we:reference id="WA104381909" version="1.0.0.2"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YTHON TOOLBOX FOR SILENT SUBSTITUTIO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6D8A62C-9624-4C7C-9724-97CEE96A7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ngs2242\Desktop\tf03982351_win32.dotx</Template>
  <TotalTime>1711</TotalTime>
  <Pages>24</Pages>
  <Words>26876</Words>
  <Characters>153195</Characters>
  <Application>Microsoft Office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712</CharactersWithSpaces>
  <SharedDoc>false</SharedDoc>
  <HLinks>
    <vt:vector size="12" baseType="variant">
      <vt:variant>
        <vt:i4>4128824</vt:i4>
      </vt:variant>
      <vt:variant>
        <vt:i4>66</vt:i4>
      </vt:variant>
      <vt:variant>
        <vt:i4>0</vt:i4>
      </vt:variant>
      <vt:variant>
        <vt:i4>5</vt:i4>
      </vt:variant>
      <vt:variant>
        <vt:lpwstr>https://msgpack.org/index.html</vt:lpwstr>
      </vt:variant>
      <vt:variant>
        <vt:lpwstr/>
      </vt:variant>
      <vt:variant>
        <vt:i4>6422649</vt:i4>
      </vt:variant>
      <vt:variant>
        <vt:i4>63</vt:i4>
      </vt:variant>
      <vt:variant>
        <vt:i4>0</vt:i4>
      </vt:variant>
      <vt:variant>
        <vt:i4>5</vt:i4>
      </vt:variant>
      <vt:variant>
        <vt:lpwstr>https://zeromq.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l Martin</dc:creator>
  <cp:keywords/>
  <cp:lastModifiedBy>Joel Martin</cp:lastModifiedBy>
  <cp:revision>107</cp:revision>
  <cp:lastPrinted>2021-05-02T13:47:00Z</cp:lastPrinted>
  <dcterms:created xsi:type="dcterms:W3CDTF">2021-08-25T12:54:00Z</dcterms:created>
  <dcterms:modified xsi:type="dcterms:W3CDTF">2023-02-09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d0758ea3-c809-3700-ad66-85f35626f863</vt:lpwstr>
  </property>
</Properties>
</file>